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5ABFFF" w14:textId="77777777" w:rsidR="00C53B6A" w:rsidRPr="00457C13" w:rsidRDefault="00C53B6A" w:rsidP="00457C13">
      <w:pPr>
        <w:pStyle w:val="BodyA"/>
        <w:spacing w:after="0" w:line="480" w:lineRule="auto"/>
        <w:outlineLvl w:val="0"/>
        <w:rPr>
          <w:rFonts w:ascii="Times New Roman" w:hAnsi="Times New Roman" w:cs="Times New Roman"/>
          <w:b/>
          <w:bCs/>
          <w:lang w:val="en-CA"/>
        </w:rPr>
      </w:pPr>
      <w:bookmarkStart w:id="0" w:name="_GoBack"/>
      <w:bookmarkEnd w:id="0"/>
    </w:p>
    <w:p w14:paraId="35FB674A" w14:textId="643A39F5" w:rsidR="00C53B6A" w:rsidRPr="00457C13" w:rsidRDefault="00C53B6A" w:rsidP="00457C13">
      <w:pPr>
        <w:pStyle w:val="BodyA"/>
        <w:spacing w:after="0" w:line="480" w:lineRule="auto"/>
        <w:jc w:val="center"/>
        <w:rPr>
          <w:rFonts w:ascii="Times New Roman" w:hAnsi="Times New Roman" w:cs="Times New Roman"/>
          <w:b/>
          <w:bCs/>
          <w:lang w:val="en-CA"/>
        </w:rPr>
      </w:pPr>
      <w:r w:rsidRPr="00457C13">
        <w:rPr>
          <w:rFonts w:ascii="Times New Roman" w:hAnsi="Times New Roman" w:cs="Times New Roman"/>
          <w:b/>
          <w:bCs/>
          <w:lang w:val="en-CA"/>
        </w:rPr>
        <w:t>S</w:t>
      </w:r>
      <w:r w:rsidR="00BF4EDF" w:rsidRPr="00457C13">
        <w:rPr>
          <w:rFonts w:ascii="Times New Roman" w:hAnsi="Times New Roman" w:cs="Times New Roman"/>
          <w:b/>
          <w:bCs/>
          <w:lang w:val="en-CA"/>
        </w:rPr>
        <w:t>ubstance Use as a Mechanism for Social Inclusion among Gay, Bisexual, and Other Men who have Sex with Men in Vancouver, Canada</w:t>
      </w:r>
    </w:p>
    <w:p w14:paraId="55B8E796" w14:textId="3A4CBB61" w:rsidR="00C53B6A" w:rsidRPr="00457C13" w:rsidRDefault="00C53B6A" w:rsidP="00457C13">
      <w:pPr>
        <w:pStyle w:val="BodyA"/>
        <w:spacing w:after="0" w:line="480" w:lineRule="auto"/>
        <w:jc w:val="center"/>
        <w:rPr>
          <w:rFonts w:ascii="Times New Roman" w:hAnsi="Times New Roman" w:cs="Times New Roman"/>
          <w:vertAlign w:val="superscript"/>
          <w:lang w:val="en-CA"/>
        </w:rPr>
      </w:pPr>
      <w:r w:rsidRPr="00457C13">
        <w:rPr>
          <w:rFonts w:ascii="Times New Roman" w:hAnsi="Times New Roman" w:cs="Times New Roman"/>
          <w:lang w:val="en-CA"/>
        </w:rPr>
        <w:t>Blake Hawkins</w:t>
      </w:r>
      <w:r w:rsidRPr="00457C13">
        <w:rPr>
          <w:rFonts w:ascii="Times New Roman" w:hAnsi="Times New Roman" w:cs="Times New Roman"/>
          <w:vertAlign w:val="superscript"/>
          <w:lang w:val="en-CA"/>
        </w:rPr>
        <w:t>1, 2</w:t>
      </w:r>
      <w:r w:rsidRPr="00457C13">
        <w:rPr>
          <w:rFonts w:ascii="Times New Roman" w:hAnsi="Times New Roman" w:cs="Times New Roman"/>
          <w:lang w:val="en-CA"/>
        </w:rPr>
        <w:t>, Heather L. Armstrong</w:t>
      </w:r>
      <w:r w:rsidRPr="00457C13">
        <w:rPr>
          <w:rFonts w:ascii="Times New Roman" w:hAnsi="Times New Roman" w:cs="Times New Roman"/>
          <w:vertAlign w:val="superscript"/>
          <w:lang w:val="en-CA"/>
        </w:rPr>
        <w:t>1,3</w:t>
      </w:r>
      <w:r w:rsidRPr="00457C13">
        <w:rPr>
          <w:rFonts w:ascii="Times New Roman" w:hAnsi="Times New Roman" w:cs="Times New Roman"/>
          <w:lang w:val="en-CA"/>
        </w:rPr>
        <w:t>, Sarah Kesselring</w:t>
      </w:r>
      <w:r w:rsidRPr="00457C13">
        <w:rPr>
          <w:rFonts w:ascii="Times New Roman" w:hAnsi="Times New Roman" w:cs="Times New Roman"/>
          <w:vertAlign w:val="superscript"/>
          <w:lang w:val="en-CA"/>
        </w:rPr>
        <w:t>4</w:t>
      </w:r>
      <w:r w:rsidRPr="00457C13">
        <w:rPr>
          <w:rFonts w:ascii="Times New Roman" w:hAnsi="Times New Roman" w:cs="Times New Roman"/>
          <w:lang w:val="en-CA"/>
        </w:rPr>
        <w:t>, Ashleigh J. Rich</w:t>
      </w:r>
      <w:r w:rsidRPr="00457C13">
        <w:rPr>
          <w:rFonts w:ascii="Times New Roman" w:hAnsi="Times New Roman" w:cs="Times New Roman"/>
          <w:vertAlign w:val="superscript"/>
          <w:lang w:val="en-CA"/>
        </w:rPr>
        <w:t>1,3</w:t>
      </w:r>
      <w:r w:rsidRPr="00457C13">
        <w:rPr>
          <w:rFonts w:ascii="Times New Roman" w:hAnsi="Times New Roman" w:cs="Times New Roman"/>
          <w:lang w:val="en-CA"/>
        </w:rPr>
        <w:t>, Zishan Cui</w:t>
      </w:r>
      <w:r w:rsidRPr="00457C13">
        <w:rPr>
          <w:rFonts w:ascii="Times New Roman" w:hAnsi="Times New Roman" w:cs="Times New Roman"/>
          <w:vertAlign w:val="superscript"/>
          <w:lang w:val="en-CA"/>
        </w:rPr>
        <w:t>1</w:t>
      </w:r>
      <w:r w:rsidRPr="00457C13">
        <w:rPr>
          <w:rFonts w:ascii="Times New Roman" w:hAnsi="Times New Roman" w:cs="Times New Roman"/>
          <w:lang w:val="en-CA"/>
        </w:rPr>
        <w:t>, Paul Sereda</w:t>
      </w:r>
      <w:r w:rsidRPr="00457C13">
        <w:rPr>
          <w:rFonts w:ascii="Times New Roman" w:hAnsi="Times New Roman" w:cs="Times New Roman"/>
          <w:vertAlign w:val="superscript"/>
          <w:lang w:val="en-CA"/>
        </w:rPr>
        <w:t>1</w:t>
      </w:r>
      <w:r w:rsidRPr="00457C13">
        <w:rPr>
          <w:rFonts w:ascii="Times New Roman" w:hAnsi="Times New Roman" w:cs="Times New Roman"/>
          <w:lang w:val="en-CA"/>
        </w:rPr>
        <w:t>, Terry Howard</w:t>
      </w:r>
      <w:r w:rsidRPr="00457C13">
        <w:rPr>
          <w:rFonts w:ascii="Times New Roman" w:hAnsi="Times New Roman" w:cs="Times New Roman"/>
          <w:vertAlign w:val="superscript"/>
          <w:lang w:val="en-CA"/>
        </w:rPr>
        <w:t>5</w:t>
      </w:r>
      <w:r w:rsidRPr="00457C13">
        <w:rPr>
          <w:rFonts w:ascii="Times New Roman" w:hAnsi="Times New Roman" w:cs="Times New Roman"/>
          <w:lang w:val="en-CA"/>
        </w:rPr>
        <w:t>, Jamie I. Forrest</w:t>
      </w:r>
      <w:r w:rsidRPr="00457C13">
        <w:rPr>
          <w:rFonts w:ascii="Times New Roman" w:hAnsi="Times New Roman" w:cs="Times New Roman"/>
          <w:vertAlign w:val="superscript"/>
          <w:lang w:val="en-CA"/>
        </w:rPr>
        <w:t>3</w:t>
      </w:r>
      <w:r w:rsidRPr="00457C13">
        <w:rPr>
          <w:rFonts w:ascii="Times New Roman" w:hAnsi="Times New Roman" w:cs="Times New Roman"/>
          <w:lang w:val="en-CA"/>
        </w:rPr>
        <w:t>, David M. Moore</w:t>
      </w:r>
      <w:r w:rsidRPr="00457C13">
        <w:rPr>
          <w:rFonts w:ascii="Times New Roman" w:hAnsi="Times New Roman" w:cs="Times New Roman"/>
          <w:vertAlign w:val="superscript"/>
          <w:lang w:val="en-CA"/>
        </w:rPr>
        <w:t>1,3</w:t>
      </w:r>
      <w:r w:rsidRPr="00457C13">
        <w:rPr>
          <w:rFonts w:ascii="Times New Roman" w:hAnsi="Times New Roman" w:cs="Times New Roman"/>
          <w:lang w:val="en-CA"/>
        </w:rPr>
        <w:t>, Nathan J. Lachowsky</w:t>
      </w:r>
      <w:r w:rsidRPr="00457C13">
        <w:rPr>
          <w:rFonts w:ascii="Times New Roman" w:hAnsi="Times New Roman" w:cs="Times New Roman"/>
          <w:vertAlign w:val="superscript"/>
          <w:lang w:val="en-CA"/>
        </w:rPr>
        <w:t>6,7</w:t>
      </w:r>
      <w:r w:rsidRPr="00457C13">
        <w:rPr>
          <w:rFonts w:ascii="Times New Roman" w:hAnsi="Times New Roman" w:cs="Times New Roman"/>
          <w:lang w:val="en-CA"/>
        </w:rPr>
        <w:t>, Robert S. Hogg</w:t>
      </w:r>
      <w:r w:rsidRPr="00457C13">
        <w:rPr>
          <w:rFonts w:ascii="Times New Roman" w:hAnsi="Times New Roman" w:cs="Times New Roman"/>
          <w:vertAlign w:val="superscript"/>
          <w:lang w:val="en-CA"/>
        </w:rPr>
        <w:t>1,8</w:t>
      </w:r>
      <w:r w:rsidRPr="00457C13">
        <w:rPr>
          <w:rFonts w:ascii="Times New Roman" w:hAnsi="Times New Roman" w:cs="Times New Roman"/>
          <w:lang w:val="en-CA"/>
        </w:rPr>
        <w:t>, Eric A. Roth</w:t>
      </w:r>
      <w:r w:rsidRPr="00457C13">
        <w:rPr>
          <w:rFonts w:ascii="Times New Roman" w:hAnsi="Times New Roman" w:cs="Times New Roman"/>
          <w:vertAlign w:val="superscript"/>
          <w:lang w:val="en-CA"/>
        </w:rPr>
        <w:t xml:space="preserve">9 </w:t>
      </w:r>
    </w:p>
    <w:p w14:paraId="31994DB8" w14:textId="77777777" w:rsidR="00C53B6A" w:rsidRPr="00457C13" w:rsidRDefault="00C53B6A" w:rsidP="00457C13">
      <w:pPr>
        <w:pStyle w:val="BodyA"/>
        <w:spacing w:after="0" w:line="480" w:lineRule="auto"/>
        <w:outlineLvl w:val="0"/>
        <w:rPr>
          <w:rFonts w:ascii="Times New Roman" w:hAnsi="Times New Roman" w:cs="Times New Roman"/>
          <w:b/>
          <w:bCs/>
          <w:lang w:val="en-CA"/>
        </w:rPr>
      </w:pPr>
      <w:r w:rsidRPr="00457C13">
        <w:rPr>
          <w:rFonts w:ascii="Times New Roman" w:hAnsi="Times New Roman" w:cs="Times New Roman"/>
          <w:b/>
          <w:bCs/>
          <w:lang w:val="en-CA"/>
        </w:rPr>
        <w:t xml:space="preserve">Author affiliations: </w:t>
      </w:r>
    </w:p>
    <w:p w14:paraId="614758B8" w14:textId="77777777" w:rsidR="00C53B6A" w:rsidRPr="00457C13" w:rsidRDefault="00C53B6A" w:rsidP="00457C13">
      <w:pPr>
        <w:pStyle w:val="BodyA"/>
        <w:numPr>
          <w:ilvl w:val="0"/>
          <w:numId w:val="2"/>
        </w:numPr>
        <w:spacing w:after="0" w:line="276" w:lineRule="auto"/>
        <w:rPr>
          <w:rFonts w:ascii="Times New Roman" w:hAnsi="Times New Roman" w:cs="Times New Roman"/>
          <w:i/>
          <w:iCs/>
          <w:lang w:val="en-CA"/>
        </w:rPr>
      </w:pPr>
      <w:r w:rsidRPr="00457C13">
        <w:rPr>
          <w:rFonts w:ascii="Times New Roman" w:hAnsi="Times New Roman" w:cs="Times New Roman"/>
          <w:i/>
          <w:iCs/>
          <w:lang w:val="en-CA"/>
        </w:rPr>
        <w:t xml:space="preserve">Department of Epidemiology &amp; Population Health, BC Centre for Excellence in HIV/AIDS, Vancouver, BC; </w:t>
      </w:r>
    </w:p>
    <w:p w14:paraId="092372A0" w14:textId="77777777" w:rsidR="00C53B6A" w:rsidRPr="00457C13" w:rsidRDefault="00C53B6A" w:rsidP="00457C13">
      <w:pPr>
        <w:pStyle w:val="BodyA"/>
        <w:numPr>
          <w:ilvl w:val="0"/>
          <w:numId w:val="2"/>
        </w:numPr>
        <w:spacing w:after="0" w:line="276" w:lineRule="auto"/>
        <w:rPr>
          <w:rFonts w:ascii="Times New Roman" w:hAnsi="Times New Roman" w:cs="Times New Roman"/>
          <w:i/>
          <w:iCs/>
          <w:lang w:val="en-CA"/>
        </w:rPr>
      </w:pPr>
      <w:r w:rsidRPr="00457C13">
        <w:rPr>
          <w:rFonts w:ascii="Times New Roman" w:hAnsi="Times New Roman" w:cs="Times New Roman"/>
          <w:i/>
          <w:iCs/>
          <w:lang w:val="en-CA"/>
        </w:rPr>
        <w:t>Interdisciplinary Studies Graduate Program, University of British Columbia, Vancouver, BC</w:t>
      </w:r>
    </w:p>
    <w:p w14:paraId="2FF10731" w14:textId="77777777" w:rsidR="00C53B6A" w:rsidRPr="00457C13" w:rsidRDefault="00C53B6A" w:rsidP="00457C13">
      <w:pPr>
        <w:pStyle w:val="BodyA"/>
        <w:numPr>
          <w:ilvl w:val="0"/>
          <w:numId w:val="2"/>
        </w:numPr>
        <w:spacing w:after="0" w:line="276" w:lineRule="auto"/>
        <w:rPr>
          <w:rFonts w:ascii="Times New Roman" w:hAnsi="Times New Roman" w:cs="Times New Roman"/>
          <w:i/>
          <w:iCs/>
          <w:lang w:val="en-CA"/>
        </w:rPr>
      </w:pPr>
      <w:r w:rsidRPr="00457C13">
        <w:rPr>
          <w:rFonts w:ascii="Times New Roman" w:hAnsi="Times New Roman" w:cs="Times New Roman"/>
          <w:i/>
          <w:iCs/>
          <w:lang w:val="en-CA"/>
        </w:rPr>
        <w:t xml:space="preserve">Faculty of Medicine, University of British Columbia, Vancouver, BC; </w:t>
      </w:r>
    </w:p>
    <w:p w14:paraId="4CADBCF0" w14:textId="77777777" w:rsidR="00C53B6A" w:rsidRPr="00457C13" w:rsidRDefault="00C53B6A" w:rsidP="00457C13">
      <w:pPr>
        <w:pStyle w:val="BodyA"/>
        <w:numPr>
          <w:ilvl w:val="0"/>
          <w:numId w:val="2"/>
        </w:numPr>
        <w:spacing w:after="0" w:line="276" w:lineRule="auto"/>
        <w:rPr>
          <w:rFonts w:ascii="Times New Roman" w:hAnsi="Times New Roman" w:cs="Times New Roman"/>
          <w:i/>
          <w:iCs/>
          <w:lang w:val="en-CA"/>
        </w:rPr>
      </w:pPr>
      <w:r w:rsidRPr="00457C13">
        <w:rPr>
          <w:rFonts w:ascii="Times New Roman" w:hAnsi="Times New Roman" w:cs="Times New Roman"/>
          <w:i/>
          <w:iCs/>
          <w:lang w:val="en-CA"/>
        </w:rPr>
        <w:t xml:space="preserve">Population Data BC, University of British Columbia, Vancouver, BC; </w:t>
      </w:r>
    </w:p>
    <w:p w14:paraId="403630BC" w14:textId="77777777" w:rsidR="00C53B6A" w:rsidRPr="00457C13" w:rsidRDefault="00C53B6A" w:rsidP="00457C13">
      <w:pPr>
        <w:pStyle w:val="BodyA"/>
        <w:numPr>
          <w:ilvl w:val="0"/>
          <w:numId w:val="2"/>
        </w:numPr>
        <w:spacing w:after="0" w:line="276" w:lineRule="auto"/>
        <w:rPr>
          <w:rFonts w:ascii="Times New Roman" w:hAnsi="Times New Roman" w:cs="Times New Roman"/>
          <w:i/>
          <w:iCs/>
          <w:lang w:val="en-CA"/>
        </w:rPr>
      </w:pPr>
      <w:r w:rsidRPr="00457C13">
        <w:rPr>
          <w:rFonts w:ascii="Times New Roman" w:hAnsi="Times New Roman" w:cs="Times New Roman"/>
          <w:i/>
          <w:iCs/>
          <w:lang w:val="en-CA"/>
        </w:rPr>
        <w:t>Community Advisory Board, Momentum Health Study, Vancouver, BC;</w:t>
      </w:r>
    </w:p>
    <w:p w14:paraId="79F86533" w14:textId="77777777" w:rsidR="00C53B6A" w:rsidRPr="00457C13" w:rsidRDefault="00C53B6A" w:rsidP="00457C13">
      <w:pPr>
        <w:pStyle w:val="BodyA"/>
        <w:numPr>
          <w:ilvl w:val="0"/>
          <w:numId w:val="2"/>
        </w:numPr>
        <w:spacing w:after="0" w:line="276" w:lineRule="auto"/>
        <w:rPr>
          <w:rFonts w:ascii="Times New Roman" w:hAnsi="Times New Roman" w:cs="Times New Roman"/>
          <w:i/>
          <w:iCs/>
          <w:lang w:val="en-CA"/>
        </w:rPr>
      </w:pPr>
      <w:r w:rsidRPr="00457C13">
        <w:rPr>
          <w:rFonts w:ascii="Times New Roman" w:hAnsi="Times New Roman" w:cs="Times New Roman"/>
          <w:i/>
          <w:iCs/>
          <w:lang w:val="en-CA"/>
        </w:rPr>
        <w:t>School of Public Health &amp; Social Policy, University of Victoria, Victoria, BC</w:t>
      </w:r>
    </w:p>
    <w:p w14:paraId="494F4B9D" w14:textId="77777777" w:rsidR="00C53B6A" w:rsidRPr="00457C13" w:rsidRDefault="00C53B6A" w:rsidP="00457C13">
      <w:pPr>
        <w:pStyle w:val="BodyA"/>
        <w:numPr>
          <w:ilvl w:val="0"/>
          <w:numId w:val="2"/>
        </w:numPr>
        <w:spacing w:after="0" w:line="276" w:lineRule="auto"/>
        <w:rPr>
          <w:rFonts w:ascii="Times New Roman" w:hAnsi="Times New Roman" w:cs="Times New Roman"/>
          <w:i/>
          <w:iCs/>
          <w:lang w:val="en-CA"/>
        </w:rPr>
      </w:pPr>
      <w:r w:rsidRPr="00457C13">
        <w:rPr>
          <w:rFonts w:ascii="Times New Roman" w:hAnsi="Times New Roman" w:cs="Times New Roman"/>
          <w:i/>
          <w:iCs/>
          <w:lang w:val="en-CA"/>
        </w:rPr>
        <w:t>Centre for Addictions Research BC, Victoria, BC.</w:t>
      </w:r>
    </w:p>
    <w:p w14:paraId="0214AA12" w14:textId="77777777" w:rsidR="00C53B6A" w:rsidRPr="00457C13" w:rsidRDefault="00C53B6A" w:rsidP="00457C13">
      <w:pPr>
        <w:pStyle w:val="BodyA"/>
        <w:numPr>
          <w:ilvl w:val="0"/>
          <w:numId w:val="2"/>
        </w:numPr>
        <w:spacing w:after="0" w:line="276" w:lineRule="auto"/>
        <w:rPr>
          <w:rFonts w:ascii="Times New Roman" w:hAnsi="Times New Roman" w:cs="Times New Roman"/>
          <w:i/>
          <w:iCs/>
          <w:lang w:val="en-CA"/>
        </w:rPr>
      </w:pPr>
      <w:r w:rsidRPr="00457C13">
        <w:rPr>
          <w:rFonts w:ascii="Times New Roman" w:hAnsi="Times New Roman" w:cs="Times New Roman"/>
          <w:i/>
          <w:iCs/>
          <w:lang w:val="en-CA"/>
        </w:rPr>
        <w:t xml:space="preserve">Faculty of Health Sciences, Simon Fraser University, Burnaby, BC; </w:t>
      </w:r>
    </w:p>
    <w:p w14:paraId="6DCD1475" w14:textId="77777777" w:rsidR="00C53B6A" w:rsidRPr="00457C13" w:rsidRDefault="00C53B6A" w:rsidP="00457C13">
      <w:pPr>
        <w:pStyle w:val="BodyA"/>
        <w:numPr>
          <w:ilvl w:val="0"/>
          <w:numId w:val="2"/>
        </w:numPr>
        <w:spacing w:after="0" w:line="276" w:lineRule="auto"/>
        <w:rPr>
          <w:rFonts w:ascii="Times New Roman" w:hAnsi="Times New Roman" w:cs="Times New Roman"/>
          <w:i/>
          <w:iCs/>
          <w:lang w:val="en-CA"/>
        </w:rPr>
      </w:pPr>
      <w:r w:rsidRPr="00457C13">
        <w:rPr>
          <w:rFonts w:ascii="Times New Roman" w:hAnsi="Times New Roman" w:cs="Times New Roman"/>
          <w:i/>
          <w:iCs/>
          <w:lang w:val="en-CA"/>
        </w:rPr>
        <w:t xml:space="preserve">Department of Anthropology, University of Victoria, Victoria, BC; </w:t>
      </w:r>
    </w:p>
    <w:p w14:paraId="6F96B4E1" w14:textId="77777777" w:rsidR="00C53B6A" w:rsidRPr="00457C13" w:rsidRDefault="00C53B6A" w:rsidP="00457C13">
      <w:pPr>
        <w:pStyle w:val="BodyA"/>
        <w:spacing w:after="0" w:line="480" w:lineRule="auto"/>
        <w:rPr>
          <w:rFonts w:ascii="Times New Roman" w:eastAsia="Times New Roman" w:hAnsi="Times New Roman" w:cs="Times New Roman"/>
          <w:b/>
          <w:bCs/>
          <w:lang w:val="en-CA"/>
        </w:rPr>
      </w:pPr>
    </w:p>
    <w:p w14:paraId="03A60D8F" w14:textId="77777777" w:rsidR="00C53B6A" w:rsidRPr="00457C13" w:rsidRDefault="00C53B6A" w:rsidP="00457C13">
      <w:pPr>
        <w:pStyle w:val="BodyA"/>
        <w:spacing w:after="0" w:line="480" w:lineRule="auto"/>
        <w:outlineLvl w:val="0"/>
        <w:rPr>
          <w:rFonts w:ascii="Times New Roman" w:hAnsi="Times New Roman" w:cs="Times New Roman"/>
          <w:b/>
          <w:bCs/>
          <w:lang w:val="en-CA"/>
        </w:rPr>
      </w:pPr>
      <w:r w:rsidRPr="00457C13">
        <w:rPr>
          <w:rFonts w:ascii="Times New Roman" w:hAnsi="Times New Roman" w:cs="Times New Roman"/>
          <w:b/>
          <w:bCs/>
          <w:lang w:val="en-CA"/>
        </w:rPr>
        <w:t>Corresponding Author:</w:t>
      </w:r>
    </w:p>
    <w:p w14:paraId="1462D722" w14:textId="77777777" w:rsidR="00C53B6A" w:rsidRPr="00457C13" w:rsidRDefault="00C53B6A" w:rsidP="00457C13">
      <w:pPr>
        <w:pStyle w:val="BodyA"/>
        <w:spacing w:after="0" w:line="276" w:lineRule="auto"/>
        <w:outlineLvl w:val="0"/>
        <w:rPr>
          <w:rFonts w:ascii="Times New Roman" w:hAnsi="Times New Roman" w:cs="Times New Roman"/>
          <w:lang w:val="en-CA"/>
        </w:rPr>
      </w:pPr>
      <w:r w:rsidRPr="00457C13">
        <w:rPr>
          <w:rFonts w:ascii="Times New Roman" w:hAnsi="Times New Roman" w:cs="Times New Roman"/>
          <w:lang w:val="en-CA"/>
        </w:rPr>
        <w:t>Heather L. Armstrong, PhD</w:t>
      </w:r>
    </w:p>
    <w:p w14:paraId="2EE3DEF6" w14:textId="77777777" w:rsidR="00C53B6A" w:rsidRPr="00457C13" w:rsidRDefault="00C53B6A" w:rsidP="00457C13">
      <w:pPr>
        <w:pStyle w:val="BodyA"/>
        <w:spacing w:after="0" w:line="276" w:lineRule="auto"/>
        <w:rPr>
          <w:rFonts w:ascii="Times New Roman" w:hAnsi="Times New Roman" w:cs="Times New Roman"/>
          <w:lang w:val="en-CA"/>
        </w:rPr>
      </w:pPr>
      <w:r w:rsidRPr="00457C13">
        <w:rPr>
          <w:rFonts w:ascii="Times New Roman" w:hAnsi="Times New Roman" w:cs="Times New Roman"/>
          <w:lang w:val="en-CA"/>
        </w:rPr>
        <w:t>British Columbia Centre for Excellence in HIV/AIDS</w:t>
      </w:r>
    </w:p>
    <w:p w14:paraId="76ED5243" w14:textId="77777777" w:rsidR="00C53B6A" w:rsidRPr="00457C13" w:rsidRDefault="00C53B6A" w:rsidP="00457C13">
      <w:pPr>
        <w:pStyle w:val="BodyA"/>
        <w:spacing w:after="0" w:line="276" w:lineRule="auto"/>
        <w:rPr>
          <w:rFonts w:ascii="Times New Roman" w:hAnsi="Times New Roman" w:cs="Times New Roman"/>
          <w:lang w:val="en-CA"/>
        </w:rPr>
      </w:pPr>
      <w:r w:rsidRPr="00457C13">
        <w:rPr>
          <w:rFonts w:ascii="Times New Roman" w:hAnsi="Times New Roman" w:cs="Times New Roman"/>
          <w:lang w:val="en-CA"/>
        </w:rPr>
        <w:t xml:space="preserve">505-1200 Burrard Street, </w:t>
      </w:r>
    </w:p>
    <w:p w14:paraId="0979DED0" w14:textId="77777777" w:rsidR="00C53B6A" w:rsidRPr="00457C13" w:rsidRDefault="00C53B6A" w:rsidP="00457C13">
      <w:pPr>
        <w:pStyle w:val="BodyA"/>
        <w:spacing w:after="0" w:line="276" w:lineRule="auto"/>
        <w:rPr>
          <w:rFonts w:ascii="Times New Roman" w:hAnsi="Times New Roman" w:cs="Times New Roman"/>
          <w:lang w:val="en-CA"/>
        </w:rPr>
      </w:pPr>
      <w:r w:rsidRPr="00457C13">
        <w:rPr>
          <w:rFonts w:ascii="Times New Roman" w:hAnsi="Times New Roman" w:cs="Times New Roman"/>
          <w:lang w:val="en-CA"/>
        </w:rPr>
        <w:t>Vancouver, British Columbia, Canada V6Z 1Y6</w:t>
      </w:r>
    </w:p>
    <w:p w14:paraId="23657874" w14:textId="77777777" w:rsidR="00C53B6A" w:rsidRPr="00457C13" w:rsidRDefault="00C53B6A" w:rsidP="00457C13">
      <w:pPr>
        <w:pStyle w:val="BodyA"/>
        <w:spacing w:after="0" w:line="276" w:lineRule="auto"/>
        <w:rPr>
          <w:rFonts w:ascii="Times New Roman" w:hAnsi="Times New Roman" w:cs="Times New Roman"/>
          <w:lang w:val="en-CA"/>
        </w:rPr>
      </w:pPr>
      <w:r w:rsidRPr="00457C13">
        <w:rPr>
          <w:rFonts w:ascii="Times New Roman" w:hAnsi="Times New Roman" w:cs="Times New Roman"/>
          <w:lang w:val="en-CA"/>
        </w:rPr>
        <w:t>Email: harmstrong@cfenet.ubc.ca</w:t>
      </w:r>
    </w:p>
    <w:p w14:paraId="06CAB809" w14:textId="7765DB05" w:rsidR="00C53B6A" w:rsidRPr="00457C13" w:rsidRDefault="00C53B6A" w:rsidP="00457C13">
      <w:pPr>
        <w:pStyle w:val="BodyA"/>
        <w:spacing w:after="0" w:line="276" w:lineRule="auto"/>
        <w:rPr>
          <w:rFonts w:ascii="Times New Roman" w:hAnsi="Times New Roman" w:cs="Times New Roman"/>
          <w:lang w:val="en-CA"/>
        </w:rPr>
      </w:pPr>
      <w:r w:rsidRPr="00457C13">
        <w:rPr>
          <w:rFonts w:ascii="Times New Roman" w:hAnsi="Times New Roman" w:cs="Times New Roman"/>
          <w:lang w:val="en-CA"/>
        </w:rPr>
        <w:t>Telephone: 1-604-558-2017</w:t>
      </w:r>
    </w:p>
    <w:p w14:paraId="199038D8" w14:textId="4CE16AD8" w:rsidR="00BF4EDF" w:rsidRPr="00457C13" w:rsidRDefault="00BF4EDF" w:rsidP="00457C13">
      <w:pPr>
        <w:pStyle w:val="BodyA"/>
        <w:spacing w:after="0" w:line="480" w:lineRule="auto"/>
        <w:rPr>
          <w:rFonts w:ascii="Times New Roman" w:hAnsi="Times New Roman" w:cs="Times New Roman"/>
          <w:lang w:val="en-CA"/>
        </w:rPr>
      </w:pPr>
    </w:p>
    <w:p w14:paraId="7ECCB908" w14:textId="74FA3BD1" w:rsidR="00BF4EDF" w:rsidRPr="00457C13" w:rsidRDefault="00BF4EDF" w:rsidP="00457C13">
      <w:pPr>
        <w:pStyle w:val="BodyA"/>
        <w:spacing w:after="0" w:line="480" w:lineRule="auto"/>
        <w:rPr>
          <w:rFonts w:ascii="Times New Roman" w:hAnsi="Times New Roman" w:cs="Times New Roman"/>
          <w:lang w:val="en-CA"/>
        </w:rPr>
      </w:pPr>
      <w:r w:rsidRPr="00457C13">
        <w:rPr>
          <w:rFonts w:ascii="Times New Roman" w:hAnsi="Times New Roman" w:cs="Times New Roman"/>
          <w:lang w:val="en-CA"/>
        </w:rPr>
        <w:t xml:space="preserve">Word Count: </w:t>
      </w:r>
    </w:p>
    <w:p w14:paraId="27ED7C69" w14:textId="77777777" w:rsidR="00C53B6A" w:rsidRPr="00457C13" w:rsidRDefault="00C53B6A" w:rsidP="00457C13">
      <w:pPr>
        <w:spacing w:after="0" w:line="480" w:lineRule="auto"/>
        <w:rPr>
          <w:rFonts w:ascii="Times New Roman" w:eastAsia="Cambria" w:hAnsi="Times New Roman" w:cs="Times New Roman"/>
          <w:b/>
          <w:bCs/>
          <w:color w:val="000000"/>
          <w:sz w:val="24"/>
          <w:szCs w:val="24"/>
          <w:u w:color="000000"/>
          <w:bdr w:val="nil"/>
          <w:lang w:val="en-CA"/>
        </w:rPr>
      </w:pPr>
    </w:p>
    <w:p w14:paraId="40D7148A" w14:textId="77777777" w:rsidR="00C53B6A" w:rsidRPr="00457C13" w:rsidRDefault="00C53B6A" w:rsidP="00457C13">
      <w:pPr>
        <w:spacing w:after="0" w:line="480" w:lineRule="auto"/>
        <w:rPr>
          <w:rFonts w:ascii="Times New Roman" w:eastAsia="Cambria" w:hAnsi="Times New Roman" w:cs="Times New Roman"/>
          <w:b/>
          <w:bCs/>
          <w:color w:val="000000"/>
          <w:sz w:val="24"/>
          <w:szCs w:val="24"/>
          <w:u w:color="000000"/>
          <w:bdr w:val="nil"/>
          <w:lang w:val="en-CA"/>
        </w:rPr>
      </w:pPr>
      <w:r w:rsidRPr="00457C13">
        <w:rPr>
          <w:rFonts w:ascii="Times New Roman" w:hAnsi="Times New Roman" w:cs="Times New Roman"/>
          <w:b/>
          <w:bCs/>
          <w:sz w:val="24"/>
          <w:szCs w:val="24"/>
          <w:lang w:val="en-CA"/>
        </w:rPr>
        <w:br w:type="page"/>
      </w:r>
    </w:p>
    <w:p w14:paraId="47CA07C1" w14:textId="2CBD5CB8" w:rsidR="00C53B6A" w:rsidRPr="00457C13" w:rsidRDefault="00C53B6A" w:rsidP="00457C13">
      <w:pPr>
        <w:pStyle w:val="BodyA"/>
        <w:spacing w:after="0" w:line="480" w:lineRule="auto"/>
        <w:outlineLvl w:val="0"/>
        <w:rPr>
          <w:rFonts w:ascii="Times New Roman" w:hAnsi="Times New Roman" w:cs="Times New Roman"/>
          <w:b/>
          <w:bCs/>
          <w:lang w:val="en-CA"/>
        </w:rPr>
      </w:pPr>
      <w:r w:rsidRPr="00457C13">
        <w:rPr>
          <w:rFonts w:ascii="Times New Roman" w:hAnsi="Times New Roman" w:cs="Times New Roman"/>
          <w:b/>
          <w:bCs/>
          <w:lang w:val="en-CA"/>
        </w:rPr>
        <w:lastRenderedPageBreak/>
        <w:t>A</w:t>
      </w:r>
      <w:r w:rsidR="00BF4EDF" w:rsidRPr="00457C13">
        <w:rPr>
          <w:rFonts w:ascii="Times New Roman" w:hAnsi="Times New Roman" w:cs="Times New Roman"/>
          <w:b/>
          <w:bCs/>
          <w:lang w:val="en-CA"/>
        </w:rPr>
        <w:t>bstract</w:t>
      </w:r>
    </w:p>
    <w:p w14:paraId="0D005058" w14:textId="0E8732D5" w:rsidR="00457C13" w:rsidRPr="00457C13" w:rsidRDefault="00BF4EDF" w:rsidP="00457C13">
      <w:pPr>
        <w:pStyle w:val="BodyA"/>
        <w:spacing w:after="0" w:line="480" w:lineRule="auto"/>
        <w:rPr>
          <w:rFonts w:ascii="Times New Roman" w:hAnsi="Times New Roman" w:cs="Times New Roman"/>
          <w:lang w:val="en-CA"/>
        </w:rPr>
      </w:pPr>
      <w:r w:rsidRPr="00457C13">
        <w:rPr>
          <w:rFonts w:ascii="Times New Roman" w:hAnsi="Times New Roman" w:cs="Times New Roman"/>
          <w:b/>
          <w:lang w:val="en-CA"/>
        </w:rPr>
        <w:t xml:space="preserve">Background: </w:t>
      </w:r>
      <w:r w:rsidR="00C53B6A" w:rsidRPr="00457C13">
        <w:rPr>
          <w:rFonts w:ascii="Times New Roman" w:hAnsi="Times New Roman" w:cs="Times New Roman"/>
          <w:lang w:val="en-CA"/>
        </w:rPr>
        <w:t xml:space="preserve">Previous research demonstrates that substance use preferences and social-sexual environments are highly interrelated for gay, bisexual, and other men who have sex with men (gbMSM). </w:t>
      </w:r>
    </w:p>
    <w:p w14:paraId="4DF46AB2" w14:textId="77777777" w:rsidR="00457C13" w:rsidRPr="00457C13" w:rsidRDefault="00457C13" w:rsidP="00457C13">
      <w:pPr>
        <w:pStyle w:val="BodyA"/>
        <w:spacing w:after="0" w:line="480" w:lineRule="auto"/>
        <w:rPr>
          <w:rFonts w:ascii="Times New Roman" w:hAnsi="Times New Roman" w:cs="Times New Roman"/>
          <w:lang w:val="en-CA"/>
        </w:rPr>
      </w:pPr>
      <w:r w:rsidRPr="00457C13">
        <w:rPr>
          <w:rFonts w:ascii="Times New Roman" w:hAnsi="Times New Roman" w:cs="Times New Roman"/>
          <w:b/>
          <w:lang w:val="en-CA"/>
        </w:rPr>
        <w:t xml:space="preserve">Objective: </w:t>
      </w:r>
      <w:r w:rsidR="00C53B6A" w:rsidRPr="00457C13">
        <w:rPr>
          <w:rFonts w:ascii="Times New Roman" w:hAnsi="Times New Roman" w:cs="Times New Roman"/>
          <w:lang w:val="en-CA"/>
        </w:rPr>
        <w:t xml:space="preserve">We conducted a qualitative study to explore the socio-cultural context of substance use among local gbMSM communities in Metro Vancouver, Canada. </w:t>
      </w:r>
    </w:p>
    <w:p w14:paraId="3928C875" w14:textId="70A25E75" w:rsidR="00457C13" w:rsidRDefault="00457C13" w:rsidP="00457C13">
      <w:pPr>
        <w:pStyle w:val="BodyA"/>
        <w:spacing w:after="0" w:line="480" w:lineRule="auto"/>
        <w:rPr>
          <w:rFonts w:ascii="Times New Roman" w:hAnsi="Times New Roman" w:cs="Times New Roman"/>
          <w:lang w:val="en-CA"/>
        </w:rPr>
      </w:pPr>
      <w:r w:rsidRPr="00457C13">
        <w:rPr>
          <w:rFonts w:ascii="Times New Roman" w:hAnsi="Times New Roman" w:cs="Times New Roman"/>
          <w:b/>
          <w:lang w:val="en-CA"/>
        </w:rPr>
        <w:t xml:space="preserve">Methods: </w:t>
      </w:r>
      <w:r w:rsidR="00C53B6A" w:rsidRPr="00457C13">
        <w:rPr>
          <w:rFonts w:ascii="Times New Roman" w:hAnsi="Times New Roman" w:cs="Times New Roman"/>
          <w:lang w:val="en-CA"/>
        </w:rPr>
        <w:t xml:space="preserve">Twenty gbMSM were purposively sampled from the larger Momentum Health Study cohort, a sexual health study of gbMSM in Greater Vancouver. Participants were demographically diverse in terms of HIV serostatus, age, income, ethnicity, and area of residence within the city and neighboring suburbs. Community maps generated by participants during formative research served as prompts for semi-structured interviews which were audio recorded and transcribed verbatim. Thematic analysis </w:t>
      </w:r>
      <w:r w:rsidRPr="00457C13">
        <w:rPr>
          <w:rFonts w:ascii="Times New Roman" w:hAnsi="Times New Roman" w:cs="Times New Roman"/>
          <w:lang w:val="en-CA"/>
        </w:rPr>
        <w:t>was use</w:t>
      </w:r>
      <w:r>
        <w:rPr>
          <w:rFonts w:ascii="Times New Roman" w:hAnsi="Times New Roman" w:cs="Times New Roman"/>
          <w:lang w:val="en-CA"/>
        </w:rPr>
        <w:t>d</w:t>
      </w:r>
      <w:r w:rsidRPr="00457C13">
        <w:rPr>
          <w:rFonts w:ascii="Times New Roman" w:hAnsi="Times New Roman" w:cs="Times New Roman"/>
          <w:lang w:val="en-CA"/>
        </w:rPr>
        <w:t xml:space="preserve"> to </w:t>
      </w:r>
      <w:r w:rsidR="00C53B6A" w:rsidRPr="00457C13">
        <w:rPr>
          <w:rFonts w:ascii="Times New Roman" w:hAnsi="Times New Roman" w:cs="Times New Roman"/>
          <w:lang w:val="en-CA"/>
        </w:rPr>
        <w:t>identif</w:t>
      </w:r>
      <w:r w:rsidRPr="00457C13">
        <w:rPr>
          <w:rFonts w:ascii="Times New Roman" w:hAnsi="Times New Roman" w:cs="Times New Roman"/>
          <w:lang w:val="en-CA"/>
        </w:rPr>
        <w:t>y</w:t>
      </w:r>
      <w:r w:rsidR="00C53B6A" w:rsidRPr="00457C13">
        <w:rPr>
          <w:rFonts w:ascii="Times New Roman" w:hAnsi="Times New Roman" w:cs="Times New Roman"/>
          <w:lang w:val="en-CA"/>
        </w:rPr>
        <w:t xml:space="preserve"> themes of common experience.</w:t>
      </w:r>
      <w:r w:rsidR="00C53B6A" w:rsidRPr="00457C13">
        <w:rPr>
          <w:rFonts w:ascii="Times New Roman" w:hAnsi="Times New Roman" w:cs="Times New Roman"/>
          <w:b/>
          <w:bCs/>
          <w:lang w:val="en-CA"/>
        </w:rPr>
        <w:t xml:space="preserve"> </w:t>
      </w:r>
      <w:r w:rsidRPr="00457C13">
        <w:rPr>
          <w:rFonts w:ascii="Times New Roman" w:hAnsi="Times New Roman" w:cs="Times New Roman"/>
          <w:b/>
          <w:bCs/>
          <w:lang w:val="en-CA"/>
        </w:rPr>
        <w:t xml:space="preserve">Results: </w:t>
      </w:r>
      <w:r w:rsidRPr="00457C13">
        <w:rPr>
          <w:rFonts w:ascii="Times New Roman" w:hAnsi="Times New Roman" w:cs="Times New Roman"/>
          <w:bCs/>
          <w:lang w:val="en-CA"/>
        </w:rPr>
        <w:t xml:space="preserve">Three themes were identified. </w:t>
      </w:r>
      <w:r w:rsidR="00C53B6A" w:rsidRPr="00457C13">
        <w:rPr>
          <w:rFonts w:ascii="Times New Roman" w:hAnsi="Times New Roman" w:cs="Times New Roman"/>
          <w:lang w:val="en-CA"/>
        </w:rPr>
        <w:t xml:space="preserve">First, participants indicated that substance use is intrinsically social in Vancouver gbMSM communities and functions as both a means of social inclusion and exclusion. Second, a distinction was made between types of substances and the location and context of their use, with specific substances having particular uses and meanings. Third, analysis suggested that gbMSM change their substance use over the life course and that this is affected by shifting priorities as people age. </w:t>
      </w:r>
    </w:p>
    <w:p w14:paraId="2C985719" w14:textId="3F77C20C" w:rsidR="00C53B6A" w:rsidRPr="00457C13" w:rsidRDefault="00457C13" w:rsidP="00457C13">
      <w:pPr>
        <w:pStyle w:val="BodyA"/>
        <w:spacing w:after="0" w:line="480" w:lineRule="auto"/>
        <w:rPr>
          <w:rFonts w:ascii="Times New Roman" w:hAnsi="Times New Roman" w:cs="Times New Roman"/>
          <w:lang w:val="en-CA"/>
        </w:rPr>
      </w:pPr>
      <w:r>
        <w:rPr>
          <w:rFonts w:ascii="Times New Roman" w:hAnsi="Times New Roman" w:cs="Times New Roman"/>
          <w:b/>
          <w:lang w:val="en-CA"/>
        </w:rPr>
        <w:t xml:space="preserve">Conclusions: </w:t>
      </w:r>
      <w:r w:rsidR="00C53B6A" w:rsidRPr="00457C13">
        <w:rPr>
          <w:rFonts w:ascii="Times New Roman" w:hAnsi="Times New Roman" w:cs="Times New Roman"/>
          <w:lang w:val="en-CA"/>
        </w:rPr>
        <w:t xml:space="preserve">For Vancouver gbMSM communities, substance use serves several socio-cultural functions and can simultaneously serve as both a potential facilitator and barrier for community connection. Future research and health programming should consider venue and context specific messaging and recognize the heterogeneity of substance use within the larger gbMSM population. </w:t>
      </w:r>
    </w:p>
    <w:p w14:paraId="6B5227B5" w14:textId="77777777" w:rsidR="00C53B6A" w:rsidRPr="00457C13" w:rsidRDefault="00C53B6A" w:rsidP="00457C13">
      <w:pPr>
        <w:pStyle w:val="BodyA"/>
        <w:spacing w:after="0" w:line="480" w:lineRule="auto"/>
        <w:rPr>
          <w:rFonts w:ascii="Times New Roman" w:eastAsia="Times New Roman" w:hAnsi="Times New Roman" w:cs="Times New Roman"/>
          <w:b/>
          <w:bCs/>
          <w:lang w:val="en-CA"/>
        </w:rPr>
      </w:pPr>
    </w:p>
    <w:p w14:paraId="49CA2B7C" w14:textId="77777777" w:rsidR="00C53B6A" w:rsidRPr="00457C13" w:rsidRDefault="00C53B6A" w:rsidP="00457C13">
      <w:pPr>
        <w:pStyle w:val="BodyA"/>
        <w:spacing w:after="0" w:line="480" w:lineRule="auto"/>
        <w:rPr>
          <w:rFonts w:ascii="Times New Roman" w:hAnsi="Times New Roman" w:cs="Times New Roman"/>
          <w:lang w:val="en-CA"/>
        </w:rPr>
      </w:pPr>
      <w:r w:rsidRPr="00457C13">
        <w:rPr>
          <w:rFonts w:ascii="Times New Roman" w:hAnsi="Times New Roman" w:cs="Times New Roman"/>
          <w:b/>
          <w:bCs/>
          <w:lang w:val="en-CA"/>
        </w:rPr>
        <w:t>Keywords</w:t>
      </w:r>
      <w:r w:rsidRPr="00457C13">
        <w:rPr>
          <w:rFonts w:ascii="Times New Roman" w:hAnsi="Times New Roman" w:cs="Times New Roman"/>
          <w:lang w:val="en-CA"/>
        </w:rPr>
        <w:t>: Gay men, substance use, Canada, qualitative, men who have sex with men</w:t>
      </w:r>
    </w:p>
    <w:p w14:paraId="69486E07" w14:textId="77777777" w:rsidR="00C53B6A" w:rsidRPr="00457C13" w:rsidRDefault="00C53B6A" w:rsidP="00457C13">
      <w:pPr>
        <w:spacing w:after="0" w:line="480" w:lineRule="auto"/>
        <w:rPr>
          <w:rFonts w:ascii="Times New Roman" w:eastAsia="Cambria" w:hAnsi="Times New Roman" w:cs="Times New Roman"/>
          <w:b/>
          <w:bCs/>
          <w:color w:val="000000"/>
          <w:sz w:val="24"/>
          <w:szCs w:val="24"/>
          <w:u w:color="000000"/>
          <w:bdr w:val="nil"/>
          <w:lang w:val="en-CA"/>
        </w:rPr>
      </w:pPr>
      <w:r w:rsidRPr="00457C13">
        <w:rPr>
          <w:rFonts w:ascii="Times New Roman" w:hAnsi="Times New Roman" w:cs="Times New Roman"/>
          <w:b/>
          <w:bCs/>
          <w:sz w:val="24"/>
          <w:szCs w:val="24"/>
          <w:lang w:val="en-CA"/>
        </w:rPr>
        <w:br w:type="page"/>
      </w:r>
    </w:p>
    <w:p w14:paraId="7E43330F" w14:textId="200E8F63" w:rsidR="00720C05" w:rsidRPr="00457C13" w:rsidRDefault="00720C05" w:rsidP="00457C13">
      <w:pPr>
        <w:pStyle w:val="BodyA"/>
        <w:spacing w:after="0" w:line="480" w:lineRule="auto"/>
        <w:outlineLvl w:val="0"/>
        <w:rPr>
          <w:rFonts w:ascii="Times New Roman" w:hAnsi="Times New Roman" w:cs="Times New Roman"/>
          <w:b/>
          <w:bCs/>
          <w:lang w:val="en-CA"/>
        </w:rPr>
      </w:pPr>
      <w:r w:rsidRPr="00457C13">
        <w:rPr>
          <w:rFonts w:ascii="Times New Roman" w:hAnsi="Times New Roman" w:cs="Times New Roman"/>
          <w:b/>
          <w:bCs/>
          <w:lang w:val="en-CA"/>
        </w:rPr>
        <w:lastRenderedPageBreak/>
        <w:t>I</w:t>
      </w:r>
      <w:r w:rsidR="00457C13">
        <w:rPr>
          <w:rFonts w:ascii="Times New Roman" w:hAnsi="Times New Roman" w:cs="Times New Roman"/>
          <w:b/>
          <w:bCs/>
          <w:lang w:val="en-CA"/>
        </w:rPr>
        <w:t>ntroduction</w:t>
      </w:r>
    </w:p>
    <w:p w14:paraId="730ACB38" w14:textId="2C957218" w:rsidR="00720C05" w:rsidRPr="00F0492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Research on alcohol and drug use among gay, bisexual, and other men who have sex with men (gbMSM) suggests that substance use is normalized and highly prevalent</w:t>
      </w:r>
      <w:r w:rsidR="003E282C">
        <w:rPr>
          <w:rFonts w:ascii="Times New Roman" w:hAnsi="Times New Roman" w:cs="Times New Roman"/>
          <w:lang w:val="en-CA"/>
        </w:rPr>
        <w:t>,</w:t>
      </w:r>
      <w:r w:rsidRPr="00457C13">
        <w:rPr>
          <w:rFonts w:ascii="Times New Roman" w:hAnsi="Times New Roman" w:cs="Times New Roman"/>
          <w:lang w:val="en-CA"/>
        </w:rPr>
        <w:t xml:space="preserve"> and that there may be specific patterns of use within </w:t>
      </w:r>
      <w:r w:rsidR="00C53B6A" w:rsidRPr="00457C13">
        <w:rPr>
          <w:rFonts w:ascii="Times New Roman" w:hAnsi="Times New Roman" w:cs="Times New Roman"/>
          <w:lang w:val="en-CA"/>
        </w:rPr>
        <w:t>specific</w:t>
      </w:r>
      <w:r w:rsidRPr="00457C13">
        <w:rPr>
          <w:rFonts w:ascii="Times New Roman" w:hAnsi="Times New Roman" w:cs="Times New Roman"/>
          <w:lang w:val="en-CA"/>
        </w:rPr>
        <w:t xml:space="preserve"> sub-cultures </w:t>
      </w:r>
      <w:r w:rsidRPr="00457C13">
        <w:rPr>
          <w:rFonts w:ascii="Times New Roman" w:hAnsi="Times New Roman" w:cs="Times New Roman"/>
          <w:lang w:val="en-CA"/>
        </w:rPr>
        <w:fldChar w:fldCharType="begin"/>
      </w:r>
      <w:r w:rsidRPr="00457C13">
        <w:rPr>
          <w:rFonts w:ascii="Times New Roman" w:hAnsi="Times New Roman" w:cs="Times New Roman"/>
          <w:lang w:val="en-CA"/>
        </w:rPr>
        <w:instrText xml:space="preserve"> ADDIN EN.CITE &lt;EndNote&gt;&lt;Cite  &gt;&lt;Author&gt;McKirnan&lt;/Author&gt;&lt;Year&gt;1996&lt;/Year&gt;&lt;RecNum&gt;264&lt;/RecNum&gt;&lt;Prefix&gt;&lt;/Prefix&gt;&lt;Suffix&gt;&lt;/Suffix&gt;&lt;Pages&gt;&lt;/Pages&gt;&lt;DisplayText&gt;(Card et al., 2018;&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Card et al., 2018;</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457C13">
        <w:rPr>
          <w:rFonts w:ascii="Times New Roman" w:hAnsi="Times New Roman" w:cs="Times New Roman"/>
          <w:lang w:val="en-US"/>
        </w:rPr>
        <w:instrText xml:space="preserve"> ADDIN EN.CITE &lt;EndNote&gt;&lt;Cite  &gt;&lt;Author&gt;Green&lt;/Author&gt;&lt;Year&gt;2003&lt;/Year&gt;&lt;RecNum&gt;395&lt;/RecNum&gt;&lt;Prefix&gt;&lt;/Prefix&gt;&lt;Suffix&gt;&lt;/Suffix&gt;&lt;Pages&gt;&lt;/Pages&gt;&lt;DisplayText&gt; Green, 2003; Halkitis, Fishgrund, &amp; Parsons, 2009;&lt;/DisplayText&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Go to ISI://WOS:000184456600001&lt;/url&gt;&lt;/related-urls&gt;&lt;/urls&gt;&lt;electronic-resource-num&gt;10.1080/0163962039020282&lt;/electronic-resource-num&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Gender, Sch Nursing, Ann Arbor, MI 48105 USA&amp;#13;Univ Illinois, Coll Nursing, Natl Ctr Excellence Womens Hlth, Chicago, IL USA&amp;#13;Adler Sch Profess Psychol, Chicago, IL USA&amp;#13;Univ Michigan, Ctr Stat Consultat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Go to ISI://WOS:000268028000016&lt;/url&gt;&lt;/related-urls&gt;&lt;/urls&gt;&lt;electronic-resource-num&gt;10.1111/j.1360-0443.2009.02596.x&lt;/electronic-resource-num&gt;&lt;remote-database-provider&gt;2009 Aug&lt;/remote-database-provider&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Cite  &gt;&lt;Author&gt;McKirnan&lt;/Author&gt;&lt;Year&gt;1996&lt;/Year&gt;&lt;RecNum&gt;264&lt;/RecNum&gt;&lt;Prefix&gt;&lt;/Prefix&gt;&lt;Suffix&gt;&lt;/Suffix&gt;&lt;Pages&gt;&lt;/Pages&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Go to ISI://WOS:000171850700006&lt;/url&gt;&lt;/related-urls&gt;&lt;/urls&gt;&lt;electronic-resource-num&gt;Doi 10.1046/J.1360-0443.2001.961115896.X&lt;/electronic-resource-num&gt;&lt;remote-database-provider&gt;2001 Nov&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misuse&lt;/alt-title&gt;&lt;/titles&gt;&lt;alt-periodical&gt;&lt;full-title&gt;Substance Use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 xml:space="preserve"> Green, 2003;</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457C13">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 McKirnan, Ostrow, &amp; Hope&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 xml:space="preserve"> McKirnan, Ostrow, &amp; Hope</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457C13">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B94205">
        <w:rPr>
          <w:rFonts w:ascii="Times New Roman" w:hAnsi="Times New Roman" w:cs="Times New Roman"/>
          <w:lang w:val="en-CA"/>
        </w:rPr>
        <w:t>,</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 1996&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B94205">
        <w:rPr>
          <w:rFonts w:ascii="Times New Roman" w:hAnsi="Times New Roman" w:cs="Times New Roman"/>
          <w:lang w:val="en-CA"/>
        </w:rPr>
        <w:t xml:space="preserve"> 1996</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 &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 xml:space="preserve">; </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Cabe&lt;/Author&gt;&lt;Year&gt;2009&lt;/Year&gt;&lt;RecNum&gt;357&lt;/RecNum&gt;&lt;Prefix&gt;&lt;/Prefix&gt;&lt;Suffix&gt;&lt;/Suffix&gt;&lt;Pages&gt;&lt;/Pages&gt;&lt;DisplayText&gt;McCabe et al.&lt;/DisplayText&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McKirnan&lt;/Author&gt;&lt;Year&gt;1996&lt;/Year&gt;&lt;RecNum&gt;264&lt;/RecNum&gt;&lt;Prefix&gt;&lt;/Prefix&gt;&lt;Suffix&gt;&lt;/Suffix&gt;&lt;Pages&gt;&lt;/Pages&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McCabe et al.</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Cabe&lt;/Author&gt;&lt;Year&gt;2009&lt;/Year&gt;&lt;RecNum&gt;357&lt;/RecNum&gt;&lt;Prefix&gt;&lt;/Prefix&gt;&lt;Suffix&gt;&lt;/Suffix&gt;&lt;Pages&gt;&lt;/Pages&gt;&lt;DisplayText&gt; 2009&lt;/DisplayText&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Cite  &gt;&lt;Author&gt;McKirnan&lt;/Author&gt;&lt;Year&gt;1996&lt;/Year&gt;&lt;RecNum&gt;264&lt;/RecNum&gt;&lt;Prefix&gt;&lt;/Prefix&gt;&lt;Suffix&gt;&lt;/Suffix&gt;&lt;Pages&gt;&lt;/Pages&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 xml:space="preserve"> 2009</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 O'Byrne &amp; Holmes, 2011; &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Go to ISI://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Gender, Sch Nursing, Ann Arbor, MI 48105 USA&amp;#13;Univ Illinois, Coll Nursing, Natl Ctr Excellence Womens Hlth, Chicago, IL USA&amp;#13;Adler Sch Profess Psychol, Chicago, IL USA&amp;#13;Univ Michigan, Ctr Stat Consultat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Go to ISI://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misuse&lt;/alt-title&gt;&lt;/titles&gt;&lt;alt-periodical&gt;&lt;full-title&gt;Substance Use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Go to ISI://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 xml:space="preserve">; O'Byrne &amp; Holmes, 2011; </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Pollock&lt;/Author&gt;&lt;Year&gt;2012&lt;/Year&gt;&lt;RecNum&gt;358&lt;/RecNum&gt;&lt;Prefix&gt;&lt;/Prefix&gt;&lt;Suffix&gt;&lt;/Suffix&gt;&lt;Pages&gt;&lt;/Pages&gt;&lt;DisplayText&gt;Pollock et al.&lt;/DisplayText&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McKirnan&lt;/Author&gt;&lt;Year&gt;1996&lt;/Year&gt;&lt;RecNum&gt;264&lt;/RecNum&gt;&lt;Prefix&gt;&lt;/Prefix&gt;&lt;Suffix&gt;&lt;/Suffix&gt;&lt;Pages&gt;&lt;/Pages&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Pollock et al.</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Pollock&lt;/Author&gt;&lt;Year&gt;2012&lt;/Year&gt;&lt;RecNum&gt;358&lt;/RecNum&gt;&lt;Prefix&gt;&lt;/Prefix&gt;&lt;Suffix&gt;&lt;/Suffix&gt;&lt;Pages&gt;&lt;/Pages&gt;&lt;DisplayText&gt; 2012&lt;/DisplayText&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McKirnan&lt;/Author&gt;&lt;Year&gt;1996&lt;/Year&gt;&lt;RecNum&gt;264&lt;/RecNum&gt;&lt;Prefix&gt;&lt;/Prefix&gt;&lt;Suffix&gt;&lt;/Suffix&gt;&lt;Pages&gt;&lt;/Pages&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 xml:space="preserve"> 2012</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 &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 xml:space="preserve">; </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Race&lt;/Author&gt;&lt;Year&gt;2009&lt;/Year&gt;&lt;RecNum&gt;396&lt;/RecNum&gt;&lt;Prefix&gt;&lt;/Prefix&gt;&lt;Suffix&gt;&lt;/Suffix&gt;&lt;Pages&gt;&lt;/Pages&gt;&lt;DisplayText&gt;Race&lt;/DisplayText&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Cite  &gt;&lt;Author&gt;McKirnan&lt;/Author&gt;&lt;Year&gt;1996&lt;/Year&gt;&lt;RecNum&gt;264&lt;/RecNum&gt;&lt;Prefix&gt;&lt;/Prefix&gt;&lt;Suffix&gt;&lt;/Suffix&gt;&lt;Pages&gt;&lt;/Pages&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Race</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Cabe&lt;/Author&gt;&lt;Year&gt;2009&lt;/Year&gt;&lt;RecNum&gt;357&lt;/RecNum&gt;&lt;Prefix&gt;&lt;/Prefix&gt;&lt;Suffix&gt;&lt;/Suffix&gt;&lt;Pages&gt;&lt;/Pages&gt;&lt;DisplayText&gt; 2009&lt;/DisplayText&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Cite  &gt;&lt;Author&gt;McKirnan&lt;/Author&gt;&lt;Year&gt;1996&lt;/Year&gt;&lt;RecNum&gt;264&lt;/RecNum&gt;&lt;Prefix&gt;&lt;/Prefix&gt;&lt;Suffix&gt;&lt;/Suffix&gt;&lt;Pages&gt;&lt;/Pages&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 xml:space="preserve"> 2009</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Stall&lt;/Author&gt;&lt;Year&gt;2001&lt;/Year&gt;&lt;RecNum&gt;356&lt;/RecNum&gt;&lt;Prefix&gt;&lt;/Prefix&gt;&lt;Suffix&gt;&lt;/Suffix&gt;&lt;Pages&gt;&lt;/Pages&gt;&lt;DisplayText&gt;; Stall et al. 2001&lt;/DisplayText&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Kirnan&lt;/Author&gt;&lt;Year&gt;1996&lt;/Year&gt;&lt;RecNum&gt;264&lt;/RecNum&gt;&lt;Prefix&gt;&lt;/Prefix&gt;&lt;Suffix&gt;&lt;/Suffix&gt;&lt;Pages&gt;&lt;/Pages&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 Stall et al. 2001</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cKirnan&lt;/Author&gt;&lt;Year&gt;1996&lt;/Year&gt;&lt;RecNum&gt;264&lt;/RecNum&gt;&lt;Prefix&gt;&lt;/Prefix&gt;&lt;Suffix&gt;&lt;/Suffix&gt;&lt;Pages&gt;&lt;/Pages&gt;&lt;DisplayText&gt;)&lt;/DisplayText&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Cite  &gt;&lt;Author&gt;Stall&lt;/Author&gt;&lt;Year&gt;2001&lt;/Year&gt;&lt;RecNum&gt;356&lt;/RecNum&gt;&lt;Prefix&gt;&lt;/Prefix&gt;&lt;Suffix&gt;&lt;/Suffix&gt;&lt;Pages&gt;&lt;/Pages&gt;&lt;record&gt;&lt;rec-number&gt;356&lt;/rec-number&gt;&lt;foreign-keys&gt;&lt;key app="EN" db-id="deadfpsv75vzepezzvz5a9pm2xfx2dt0fsaa" timestamp="1486145653"&gt;356&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translated-authors&gt;&lt;author&gt;Addiction,&lt;/author&gt;&lt;/translated-authors&gt;&lt;/contributors&gt;&lt;auth-address&gt;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isbn&gt;0965-2140&lt;/isbn&gt;&lt;accession-num&gt;WOS:000171850700006&lt;/accession-num&gt;&lt;urls&gt;&lt;related-urls&gt;&lt;url&gt;&amp;lt;Go to ISI&amp;gt;://WOS:000171850700006&lt;/url&gt;&lt;/related-urls&gt;&lt;/urls&gt;&lt;electronic-resource-num&gt;Doi 10.1046/J.1360-0443.2001.961115896.X&lt;/electronic-resource-num&gt;&lt;remote-database-provider&gt;2001 Nov&lt;/remote-database-provider&gt;&lt;language&gt;English&lt;/language&gt;&lt;/record&gt;&lt;/Cite&gt;&lt;Cite  &gt;&lt;Author&gt;McCabe&lt;/Author&gt;&lt;Year&gt;2009&lt;/Year&gt;&lt;RecNum&gt;357&lt;/RecNum&gt;&lt;Prefix&gt;&lt;/Prefix&gt;&lt;Suffix&gt;&lt;/Suffix&gt;&lt;Pages&gt;&lt;/Pages&gt;&lt;record&gt;&lt;rec-number&gt;357&lt;/rec-number&gt;&lt;foreign-keys&gt;&lt;key app="EN" db-id="deadfpsv75vzepezzvz5a9pm2xfx2dt0fsaa" timestamp="1486145900"&gt;357&lt;/key&gt;&lt;/foreign-keys&gt;&lt;ref-type name="Journal Article"&gt;17&lt;/ref-type&gt;&lt;contributors&gt;&lt;authors&gt;&lt;author&gt;McCabe, S. E.&lt;/author&gt;&lt;author&gt;Hughes, T. L.&lt;/author&gt;&lt;author&gt;Bostwick, W. B.&lt;/author&gt;&lt;author&gt;West, B. T.&lt;/author&gt;&lt;author&gt;Boyd, C. J.&lt;/author&gt;&lt;/authors&gt;&lt;translated-authors&gt;&lt;author&gt;Addiction,&lt;/author&gt;&lt;/translated-authors&gt;&lt;/contributors&gt;&lt;auth-address&gt;Univ Michigan, Subst Abuse Res Ctr, Inst Res Women &amp;amp; Gender, Sch Nursing, Ann Arbor, MI 48105 USA&amp;#13;Univ Illinois, Coll Nursing, Natl Ctr Excellence Womens Hlth, Chicago, IL USA&amp;#13;Adler Sch Profess Psychol, Chicago, IL USA&amp;#13;Univ Michigan, Ctr Stat Consultat &amp;amp; Res, Ann Arbor, MI 48105 USA&amp;#13;Univ Michigan, Dept Womens Studies, Ann Arbor, MI 48105 USA&lt;/auth-address&gt;&lt;titles&gt;&lt;title&gt;Sexual orientation, substance use behaviors and substance dependence in the United States&lt;/title&gt;&lt;secondary-title&gt;Addiction&lt;/secondary-title&gt;&lt;alt-title&gt;Addiction&lt;/alt-title&gt;&lt;/titles&gt;&lt;periodical&gt;&lt;full-title&gt;Addiction&lt;/full-title&gt;&lt;/periodical&gt;&lt;alt-periodical&gt;&lt;full-title&gt;Addiction&lt;/full-title&gt;&lt;/alt-periodical&gt;&lt;pages&gt;1333-1345&lt;/pages&gt;&lt;volume&gt;104&lt;/volume&gt;&lt;number&gt;8&lt;/number&gt;&lt;keywords&gt;&lt;keyword&gt;sexual orientation&lt;/keyword&gt;&lt;keyword&gt;sexual identity&lt;/keyword&gt;&lt;keyword&gt;sexual attraction&lt;/keyword&gt;&lt;keyword&gt;sexual behavior&lt;/keyword&gt;&lt;keyword&gt;epidemiology&lt;/keyword&gt;&lt;keyword&gt;dsm-iv substance dependence&lt;/keyword&gt;&lt;keyword&gt;alcohol-use-disorder&lt;/keyword&gt;&lt;keyword&gt;general-population sample&lt;/keyword&gt;&lt;keyword&gt;dsm-iii-r&lt;/keyword&gt;&lt;keyword&gt;psychiatric diagnostic modules&lt;/keyword&gt;&lt;keyword&gt;interview schedule audadis&lt;/keyword&gt;&lt;keyword&gt;drinking-related problems&lt;/keyword&gt;&lt;keyword&gt;mental-health&lt;/keyword&gt;&lt;keyword&gt;drug-use&lt;/keyword&gt;&lt;keyword&gt;community-sample&lt;/keyword&gt;&lt;keyword&gt;icd-10 alcohol&lt;/keyword&gt;&lt;/keywords&gt;&lt;dates&gt;&lt;year&gt;2009&lt;/year&gt;&lt;pub-dates&gt;&lt;date&gt;Aug&lt;/date&gt;&lt;/pub-dates&gt;&lt;/dates&gt;&lt;isbn&gt;0965-2140&lt;/isbn&gt;&lt;accession-num&gt;WOS:000268028000016&lt;/accession-num&gt;&lt;urls&gt;&lt;related-urls&gt;&lt;url&gt;&amp;lt;Go to ISI&amp;gt;://WOS:000268028000016&lt;/url&gt;&lt;/related-urls&gt;&lt;/urls&gt;&lt;electronic-resource-num&gt;10.1111/j.1360-0443.2009.02596.x&lt;/electronic-resource-num&gt;&lt;remote-database-provider&gt;2009 Aug&lt;/remote-database-provider&gt;&lt;language&gt;English&lt;/language&gt;&lt;/record&gt;&lt;/Cite&gt;&lt;Cite  &gt;&lt;Author&gt;Pollock&lt;/Author&gt;&lt;Year&gt;2012&lt;/Year&gt;&lt;RecNum&gt;358&lt;/RecNum&gt;&lt;Prefix&gt;&lt;/Prefix&gt;&lt;Suffix&gt;&lt;/Suffix&gt;&lt;Pages&gt;&lt;/Pages&gt;&lt;record&gt;&lt;rec-number&gt;358&lt;/rec-number&gt;&lt;foreign-keys&gt;&lt;key app="EN" db-id="deadfpsv75vzepezzvz5a9pm2xfx2dt0fsaa" timestamp="1486146083"&gt;358&lt;/key&gt;&lt;/foreign-keys&gt;&lt;ref-type name="Journal Article"&gt;17&lt;/ref-type&gt;&lt;contributors&gt;&lt;authors&gt;&lt;author&gt;Pollock, J. A.&lt;/author&gt;&lt;author&gt;Halkitis, P. N.&lt;/author&gt;&lt;author&gt;Moeller, R. W.&lt;/author&gt;&lt;author&gt;Solomon, T. M.&lt;/author&gt;&lt;author&gt;Barton, S. C.&lt;/author&gt;&lt;author&gt;Blachman-Forshay, J.&lt;/author&gt;&lt;author&gt;Siconolfi, D. E.&lt;/author&gt;&lt;author&gt;Love, H. T.&lt;/author&gt;&lt;/authors&gt;&lt;translated-authors&gt;&lt;author&gt;Subst Use, Misuse&lt;/author&gt;&lt;/translated-authors&gt;&lt;/contributors&gt;&lt;auth-address&gt;Department of Applied Psychology, New York University, New York, New York 10003, USA. jpollock@nyu.edu&lt;/auth-address&gt;&lt;titles&gt;&lt;title&gt;Alcohol use among young men who have sex with men&lt;/title&gt;&lt;secondary-title&gt;Subst Use Misuse&lt;/secondary-title&gt;&lt;alt-title&gt;Substance use &amp;amp; misuse&lt;/alt-title&gt;&lt;/titles&gt;&lt;alt-periodical&gt;&lt;full-title&gt;Substance Use &amp;amp; Misuse&lt;/full-title&gt;&lt;/alt-periodical&gt;&lt;pages&gt;12-21&lt;/pages&gt;&lt;volume&gt;47&lt;/volume&gt;&lt;number&gt;1&lt;/number&gt;&lt;edition&gt;2011/11/05&lt;/edition&gt;&lt;keywords&gt;&lt;keyword&gt;Adolescent&lt;/keyword&gt;&lt;keyword&gt;Adult&lt;/keyword&gt;&lt;keyword&gt;Age Factors&lt;/keyword&gt;&lt;keyword&gt;Alcohol Drinking/*epidemiology/ethnology&lt;/keyword&gt;&lt;keyword&gt;*Bisexuality&lt;/keyword&gt;&lt;keyword&gt;*Homosexuality, Male&lt;/keyword&gt;&lt;keyword&gt;Humans&lt;/keyword&gt;&lt;keyword&gt;Male&lt;/keyword&gt;&lt;keyword&gt;New York City/epidemiology&lt;/keyword&gt;&lt;keyword&gt;Prevalence&lt;/keyword&gt;&lt;keyword&gt;Risk-Taking&lt;/keyword&gt;&lt;keyword&gt;Sexual Behavior/*statistics &amp;amp; numerical data&lt;/keyword&gt;&lt;keyword&gt;Young Adult&lt;/keyword&gt;&lt;/keywords&gt;&lt;dates&gt;&lt;year&gt;2012&lt;/year&gt;&lt;pub-dates&gt;&lt;date&gt;Jan&lt;/date&gt;&lt;/pub-dates&gt;&lt;/dates&gt;&lt;isbn&gt;1532-2491 (Electronic)&amp;#13;1082-6084 (Linking)&lt;/isbn&gt;&lt;accession-num&gt;22049917&lt;/accession-num&gt;&lt;work-type&gt;Research Support, Non-U.S. Gov't&lt;/work-type&gt;&lt;urls&gt;&lt;related-urls&gt;&lt;url&gt;http://www.ncbi.nlm.nih.gov/pubmed/22049917&lt;/url&gt;&lt;/related-urls&gt;&lt;/urls&gt;&lt;electronic-resource-num&gt;10.3109/10826084.2011.618963&lt;/electronic-resource-num&gt;&lt;remote-database-provider&gt;2012 Jan&lt;/remote-database-provider&gt;&lt;language&gt;English&lt;/language&gt;&lt;/record&gt;&lt;/Cite&gt;&lt;Cite  &gt;&lt;Author&gt;Green&lt;/Author&gt;&lt;Year&gt;2003&lt;/Year&gt;&lt;RecNum&gt;395&lt;/RecNum&gt;&lt;Prefix&gt;&lt;/Prefix&gt;&lt;Suffix&gt;&lt;/Suffix&gt;&lt;Pages&gt;&lt;/Pages&gt;&lt;record&gt;&lt;rec-number&gt;395&lt;/rec-number&gt;&lt;foreign-keys&gt;&lt;key app="EN" db-id="deadfpsv75vzepezzvz5a9pm2xfx2dt0fsaa" timestamp="1489438574"&gt;395&lt;/key&gt;&lt;/foreign-keys&gt;&lt;ref-type name="Journal Article"&gt;17&lt;/ref-type&gt;&lt;contributors&gt;&lt;authors&gt;&lt;author&gt;Green, A. I.&lt;/author&gt;&lt;/authors&gt;&lt;/contributors&gt;&lt;auth-address&gt;Indiana Univ, Bloomington, IN 47405 USA&lt;/auth-address&gt;&lt;titles&gt;&lt;title&gt;"Chem friendly": the institutional basis of "club-drug" use in a sample of urban gay men&lt;/title&gt;&lt;secondary-title&gt;Deviant Behavior&lt;/secondary-title&gt;&lt;alt-title&gt;Deviant Behav&lt;/alt-title&gt;&lt;/titles&gt;&lt;periodical&gt;&lt;full-title&gt;Deviant Behavior&lt;/full-title&gt;&lt;/periodical&gt;&lt;pages&gt;427-447&lt;/pages&gt;&lt;volume&gt;24&lt;/volume&gt;&lt;number&gt;5&lt;/number&gt;&lt;keywords&gt;&lt;keyword&gt;alcohol&lt;/keyword&gt;&lt;keyword&gt;sex&lt;/keyword&gt;&lt;keyword&gt;homosexuality&lt;/keyword&gt;&lt;keyword&gt;intercourse&lt;/keyword&gt;&lt;keyword&gt;population&lt;/keyword&gt;&lt;keyword&gt;patterns&lt;/keyword&gt;&lt;keyword&gt;health&lt;/keyword&gt;&lt;keyword&gt;hidden&lt;/keyword&gt;&lt;keyword&gt;women&lt;/keyword&gt;&lt;/keywords&gt;&lt;dates&gt;&lt;year&gt;2003&lt;/year&gt;&lt;pub-dates&gt;&lt;date&gt;Sep-Oct&lt;/date&gt;&lt;/pub-dates&gt;&lt;/dates&gt;&lt;publisher&gt;Routledge&lt;/publisher&gt;&lt;isbn&gt;0163-9625&lt;/isbn&gt;&lt;accession-num&gt;WOS:000184456600001&lt;/accession-num&gt;&lt;urls&gt;&lt;related-urls&gt;&lt;url&gt;&amp;lt;Go to ISI&amp;gt;://WOS:000184456600001&lt;/url&gt;&lt;/related-urls&gt;&lt;/urls&gt;&lt;electronic-resource-num&gt;10.1080/0163962039020282&lt;/electronic-resource-num&gt;&lt;language&gt;English&lt;/language&gt;&lt;/record&gt;&lt;/Cite&gt;&lt;Cite  &gt;&lt;Author&gt;Race&lt;/Author&gt;&lt;Year&gt;2009&lt;/Year&gt;&lt;RecNum&gt;396&lt;/RecNum&gt;&lt;Prefix&gt;&lt;/Prefix&gt;&lt;Suffix&gt;&lt;/Suffix&gt;&lt;Pages&gt;&lt;/Pages&gt;&lt;record&gt;&lt;rec-number&gt;396&lt;/rec-number&gt;&lt;foreign-keys&gt;&lt;key app="EN" db-id="deadfpsv75vzepezzvz5a9pm2xfx2dt0fsaa" timestamp="1489438832"&gt;396&lt;/key&gt;&lt;/foreign-keys&gt;&lt;ref-type name="Book"&gt;6&lt;/ref-type&gt;&lt;contributors&gt;&lt;authors&gt;&lt;author&gt;Race, Kane&lt;/author&gt;&lt;/authors&gt;&lt;/contributors&gt;&lt;titles&gt;&lt;title&gt;Pleasure consuming medicine: The queer politics of drugs. &lt;/title&gt;&lt;/titles&gt;&lt;dates&gt;&lt;year&gt;2009&lt;/year&gt;&lt;/dates&gt;&lt;publisher&gt;Duke University Press&lt;/publisher&gt;&lt;urls/&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w:t>
      </w:r>
      <w:r w:rsidRPr="00457C13">
        <w:rPr>
          <w:rFonts w:ascii="Times New Roman" w:hAnsi="Times New Roman" w:cs="Times New Roman"/>
          <w:lang w:val="en-CA"/>
        </w:rPr>
        <w:fldChar w:fldCharType="end"/>
      </w:r>
      <w:r w:rsidRPr="00F04923">
        <w:rPr>
          <w:rFonts w:ascii="Times New Roman" w:hAnsi="Times New Roman" w:cs="Times New Roman"/>
          <w:lang w:val="en-CA"/>
        </w:rPr>
        <w:t xml:space="preserve">. Further, substance use has been associated with higher risk sexual behaviors </w:t>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Colfax&lt;/Author&gt;&lt;Year&gt;2001&lt;/Year&gt;&lt;RecNum&gt;138&lt;/RecNum&gt;&lt;Prefix&gt;&lt;/Prefix&gt;&lt;Suffix&gt;&lt;/Suffix&gt;&lt;Pages&gt;&lt;/Pages&gt;&lt;DisplayText&gt;(&lt;/DisplayText&gt;&lt;record&gt;&lt;rec-number&gt;138&lt;/rec-number&gt;&lt;foreign-keys&gt;&lt;key app="EN" db-id="deadfpsv75vzepezzvz5a9pm2xfx2dt0fsaa" timestamp="1426797780"&gt;138&lt;/key&gt;&lt;/foreign-keys&gt;&lt;ref-type name="Journal Article"&gt;17&lt;/ref-type&gt;&lt;contributors&gt;&lt;authors&gt;&lt;author&gt;Colfax, G. N.&lt;/author&gt;&lt;author&gt;Mansergh, G.&lt;/author&gt;&lt;author&gt;Guzman, R.&lt;/author&gt;&lt;author&gt;Vittinghoff, E.&lt;/author&gt;&lt;author&gt;Marks, G.&lt;/author&gt;&lt;author&gt;Rader, M.&lt;/author&gt;&lt;author&gt;Buchbinder, S.&lt;/author&gt;&lt;/authors&gt;&lt;/contributors&gt;&lt;auth-address&gt;Colfax, GN San Francisco Dept Publ Hlth, HIV Res Branch, 25 Van Ness Ave,Suite 600, San Francisco, CA 94102 USA San Francisco Dept Publ Hlth, HIV Res Branch, 25 Van Ness Ave,Suite 600, San Francisco, CA 94102 USA San Francisco Dept Publ Hlth, HIV Res Branch, San Francisco, CA 94102 USA CDC, US Ctr Dis Control &amp;amp; Prevent, Natl Ctr HIV STD &amp;amp; TB Prevent, Div HIV AIDS Prevent, Atlanta, GA 30333 USA Univ Calif San Francisco, Dept Epidemiol &amp;amp; Biostat, San Francisco, CA 94143 USA&lt;/auth-address&gt;&lt;titles&gt;&lt;title&gt;Drug use and sexual risk behavior among gay and bisexual men who attend circuit parties: A venue-based comparison&lt;/title&gt;&lt;secondary-title&gt;Journal of Acquired Immune Deficiency Syndromes&lt;/secondary-title&gt;&lt;alt-title&gt;J Acq Immun Def Synd&lt;/alt-title&gt;&lt;/titles&gt;&lt;pages&gt;373-379&lt;/pages&gt;&lt;volume&gt;28&lt;/volume&gt;&lt;number&gt;4&lt;/number&gt;&lt;keywords&gt;&lt;keyword&gt;hiv&lt;/keyword&gt;&lt;keyword&gt;risk behavior&lt;/keyword&gt;&lt;keyword&gt;drug use&lt;/keyword&gt;&lt;keyword&gt;club drugs&lt;/keyword&gt;&lt;keyword&gt;sildenafil&lt;/keyword&gt;&lt;keyword&gt;substance use&lt;/keyword&gt;&lt;keyword&gt;hiv seroconversion&lt;/keyword&gt;&lt;keyword&gt;unprotected sex&lt;/keyword&gt;&lt;keyword&gt;homosexual men&lt;/keyword&gt;&lt;keyword&gt;united-states&lt;/keyword&gt;&lt;keyword&gt;san-francisco&lt;/keyword&gt;&lt;keyword&gt;prevalence&lt;/keyword&gt;&lt;keyword&gt;association&lt;/keyword&gt;&lt;keyword&gt;infection&lt;/keyword&gt;&lt;/keywords&gt;&lt;dates&gt;&lt;year&gt;2001&lt;/year&gt;&lt;pub-dates&gt;&lt;date&gt;Dec 1&lt;/date&gt;&lt;/pub-dates&gt;&lt;/dates&gt;&lt;isbn&gt;1525-4135&lt;/isbn&gt;&lt;accession-num&gt;WOS:000172313100011&lt;/accession-num&gt;&lt;urls&gt;&lt;related-urls&gt;&lt;url&gt;&amp;lt;Go to ISI&amp;gt;://WOS:000172313100011&lt;/url&gt;&lt;/related-urls&gt;&lt;/urls&gt;&lt;remote-database-name&gt;Journals@Ovid&lt;/remote-database-name&gt;&lt;language&gt;English&lt;/language&gt;&lt;/record&gt;&lt;/Cite&gt;&lt;Cite  &gt;&lt;Author&gt;Halkitis&lt;/Author&gt;&lt;Year&gt;2003&lt;/Year&gt;&lt;RecNum&gt;140&lt;/RecNum&gt;&lt;Prefix&gt;&lt;/Prefix&gt;&lt;Suffix&gt;&lt;/Suffix&gt;&lt;Pages&gt;&lt;/Pages&gt;&lt;record&gt;&lt;rec-number&gt;140&lt;/rec-number&gt;&lt;foreign-keys&gt;&lt;key app="EN" db-id="deadfpsv75vzepezzvz5a9pm2xfx2dt0fsaa" timestamp="1426809177"&gt;140&lt;/key&gt;&lt;/foreign-keys&gt;&lt;ref-type name="Journal Article"&gt;17&lt;/ref-type&gt;&lt;contributors&gt;&lt;authors&gt;&lt;author&gt;Halkitis, Perry N.&lt;/author&gt;&lt;author&gt;Parsons, Jeffrey T.&lt;/author&gt;&lt;/authors&gt;&lt;/contributors&gt;&lt;titles&gt;&lt;title&gt;Recreational Drug Use and HIV-Risk Sexual Behavior Among Men Frequenting Gay Social Venues&lt;/title&gt;&lt;secondary-title&gt;Journal of Gay &amp;amp; Lesbian Social Services&lt;/secondary-title&gt;&lt;/titles&gt;&lt;periodical&gt;&lt;full-title&gt;Journal of Gay &amp;amp; Lesbian Social Services&lt;/full-title&gt;&lt;/periodical&gt;&lt;pages&gt;19-38&lt;/pages&gt;&lt;volume&gt;14&lt;/volume&gt;&lt;number&gt;4&lt;/number&gt;&lt;dates&gt;&lt;year&gt;2003&lt;/year&gt;&lt;pub-dates&gt;&lt;date&gt;2003/01/21&lt;/date&gt;&lt;/pub-dates&gt;&lt;/dates&gt;&lt;publisher&gt;Routledge&lt;/publisher&gt;&lt;isbn&gt;1053-8720 1540-4056&lt;/isbn&gt;&lt;urls&gt;&lt;related-urls&gt;&lt;url&gt;http://dx.doi.org/10.1300/J041v14n04_02&lt;/url&gt;&lt;url&gt;http://www.tandfonline.com/doi/pdf/10.1300/J041v14n04_02&lt;/url&gt;&lt;/related-urls&gt;&lt;/urls&gt;&lt;electronic-resource-num&gt;10.1300/J041v14n04_02&lt;/electronic-resource-num&gt;&lt;access-date&gt;2015/03/19&lt;/access-date&gt;&lt;/record&gt;&lt;/Cite&gt;&lt;Cite  &gt;&lt;Author&gt;Benotsch&lt;/Author&gt;&lt;Year&gt;1999&lt;/Year&gt;&lt;RecNum&gt;359&lt;/RecNum&gt;&lt;Prefix&gt;&lt;/Prefix&gt;&lt;Suffix&gt;&lt;/Suffix&gt;&lt;Pages&gt;&lt;/Pages&gt;&lt;record&gt;&lt;rec-number&gt;359&lt;/rec-number&gt;&lt;foreign-keys&gt;&lt;key app="EN" db-id="deadfpsv75vzepezzvz5a9pm2xfx2dt0fsaa" timestamp="1486147049"&gt;359&lt;/key&gt;&lt;/foreign-keys&gt;&lt;ref-type name="Journal Article"&gt;17&lt;/ref-type&gt;&lt;contributors&gt;&lt;authors&gt;&lt;author&gt;Benotsch, E. G.&lt;/author&gt;&lt;author&gt;Kalichman, S. C.&lt;/author&gt;&lt;author&gt;Kelly, J. A.&lt;/author&gt;&lt;/authors&gt;&lt;translated-authors&gt;&lt;author&gt;Addict, Behav&lt;/author&gt;&lt;/translated-authors&gt;&lt;/contributors&gt;&lt;auth-address&gt;Med Coll Wisconsin, Dept Psychiat &amp;amp; Behav Med, Ctr AIDS Intervent Res, Milwaukee, WI 53202 USA&lt;/auth-address&gt;&lt;titles&gt;&lt;title&gt;Sexual compulsivity and substance use in HIV-seropositive men who have sex with men: Prevalence and predictors of high-risk behaviors&lt;/title&gt;&lt;secondary-title&gt;Addictive Behaviors&lt;/secondary-title&gt;&lt;alt-title&gt;Addict Behav&lt;/alt-title&gt;&lt;/titles&gt;&lt;periodical&gt;&lt;full-title&gt;Addictive Behaviors&lt;/full-title&gt;&lt;/periodical&gt;&lt;pages&gt;857-868&lt;/pages&gt;&lt;volume&gt;24&lt;/volume&gt;&lt;number&gt;6&lt;/number&gt;&lt;keywords&gt;&lt;keyword&gt;hiv/aids&lt;/keyword&gt;&lt;keyword&gt;sexual compulsivity&lt;/keyword&gt;&lt;keyword&gt;cocaine&lt;/keyword&gt;&lt;keyword&gt;primary prevention&lt;/keyword&gt;&lt;keyword&gt;bisexual men&lt;/keyword&gt;&lt;keyword&gt;sensation seeking&lt;/keyword&gt;&lt;keyword&gt;prevention services&lt;/keyword&gt;&lt;keyword&gt;cage questionnaire&lt;/keyword&gt;&lt;keyword&gt;gay&lt;/keyword&gt;&lt;keyword&gt;infection&lt;/keyword&gt;&lt;keyword&gt;aids&lt;/keyword&gt;&lt;keyword&gt;alcoholism&lt;/keyword&gt;&lt;/keywords&gt;&lt;dates&gt;&lt;year&gt;1999&lt;/year&gt;&lt;pub-dates&gt;&lt;date&gt;Nov-Dec&lt;/date&gt;&lt;/pub-dates&gt;&lt;/dates&gt;&lt;isbn&gt;0306-4603&lt;/isbn&gt;&lt;accession-num&gt;WOS:000083839300011&lt;/accession-num&gt;&lt;urls&gt;&lt;related-urls&gt;&lt;url&gt;&amp;lt;Go to ISI&amp;gt;://WOS:000083839300011&lt;/url&gt;&lt;/related-urls&gt;&lt;/urls&gt;&lt;electronic-resource-num&gt;Doi 10.1016/S0306-4603(99)00056-8&lt;/electronic-resource-num&gt;&lt;remote-database-provider&gt;1999 Nov-Dec&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Benotsch&lt;/Author&gt;&lt;Year&gt;1999&lt;/Year&gt;&lt;RecNum&gt;359&lt;/RecNum&gt;&lt;Prefix&gt;&lt;/Prefix&gt;&lt;Suffix&gt;&lt;/Suffix&gt;&lt;Pages&gt;&lt;/Pages&gt;&lt;DisplayText&gt;Benotsch, Kalichman, &amp; Kelly 1999; &lt;/DisplayText&gt;&lt;record&gt;&lt;rec-number&gt;359&lt;/rec-number&gt;&lt;foreign-keys&gt;&lt;key app="EN" db-id="deadfpsv75vzepezzvz5a9pm2xfx2dt0fsaa" timestamp="1486147049"&gt;359&lt;/key&gt;&lt;/foreign-keys&gt;&lt;ref-type name="Journal Article"&gt;17&lt;/ref-type&gt;&lt;contributors&gt;&lt;authors&gt;&lt;author&gt;Benotsch, E. G.&lt;/author&gt;&lt;author&gt;Kalichman, S. C.&lt;/author&gt;&lt;author&gt;Kelly, J. A.&lt;/author&gt;&lt;/authors&gt;&lt;translated-authors&gt;&lt;author&gt;Addict, Behav&lt;/author&gt;&lt;/translated-authors&gt;&lt;/contributors&gt;&lt;auth-address&gt;Med Coll Wisconsin, Dept Psychiat &amp;amp; Behav Med, Ctr AIDS Intervent Res, Milwaukee, WI 53202 USA&lt;/auth-address&gt;&lt;titles&gt;&lt;title&gt;Sexual compulsivity and substance use in HIV-seropositive men who have sex with men: Prevalence and predictors of high-risk behaviors&lt;/title&gt;&lt;secondary-title&gt;Addictive Behaviors&lt;/secondary-title&gt;&lt;alt-title&gt;Addict Behav&lt;/alt-title&gt;&lt;/titles&gt;&lt;periodical&gt;&lt;full-title&gt;Addictive Behaviors&lt;/full-title&gt;&lt;/periodical&gt;&lt;pages&gt;857-868&lt;/pages&gt;&lt;volume&gt;24&lt;/volume&gt;&lt;number&gt;6&lt;/number&gt;&lt;keywords&gt;&lt;keyword&gt;hiv/aids&lt;/keyword&gt;&lt;keyword&gt;sexual compulsivity&lt;/keyword&gt;&lt;keyword&gt;cocaine&lt;/keyword&gt;&lt;keyword&gt;primary prevention&lt;/keyword&gt;&lt;keyword&gt;bisexual men&lt;/keyword&gt;&lt;keyword&gt;sensation seeking&lt;/keyword&gt;&lt;keyword&gt;prevention services&lt;/keyword&gt;&lt;keyword&gt;cage questionnaire&lt;/keyword&gt;&lt;keyword&gt;gay&lt;/keyword&gt;&lt;keyword&gt;infection&lt;/keyword&gt;&lt;keyword&gt;aids&lt;/keyword&gt;&lt;keyword&gt;alcoholism&lt;/keyword&gt;&lt;/keywords&gt;&lt;dates&gt;&lt;year&gt;1999&lt;/year&gt;&lt;pub-dates&gt;&lt;date&gt;Nov-Dec&lt;/date&gt;&lt;/pub-dates&gt;&lt;/dates&gt;&lt;isbn&gt;0306-4603&lt;/isbn&gt;&lt;accession-num&gt;WOS:000083839300011&lt;/accession-num&gt;&lt;urls&gt;&lt;related-urls&gt;&lt;url&gt;&amp;lt;Go to ISI&amp;gt;://WOS:000083839300011&lt;/url&gt;&lt;/related-urls&gt;&lt;/urls&gt;&lt;electronic-resource-num&gt;Doi 10.1016/S0306-4603(99)00056-8&lt;/electronic-resource-num&gt;&lt;remote-database-provider&gt;1999 Nov-Dec&lt;/remote-database-provider&gt;&lt;language&gt;English&lt;/language&gt;&lt;/record&gt;&lt;/Cite&gt;&lt;Cite  &gt;&lt;Author&gt;Colfax&lt;/Author&gt;&lt;Year&gt;2001&lt;/Year&gt;&lt;RecNum&gt;138&lt;/RecNum&gt;&lt;Prefix&gt;&lt;/Prefix&gt;&lt;Suffix&gt;&lt;/Suffix&gt;&lt;Pages&gt;&lt;/Pages&gt;&lt;record&gt;&lt;rec-number&gt;138&lt;/rec-number&gt;&lt;foreign-keys&gt;&lt;key app="EN" db-id="deadfpsv75vzepezzvz5a9pm2xfx2dt0fsaa" timestamp="1426797780"&gt;138&lt;/key&gt;&lt;/foreign-keys&gt;&lt;ref-type name="Journal Article"&gt;17&lt;/ref-type&gt;&lt;contributors&gt;&lt;authors&gt;&lt;author&gt;Colfax, G. N.&lt;/author&gt;&lt;author&gt;Mansergh, G.&lt;/author&gt;&lt;author&gt;Guzman, R.&lt;/author&gt;&lt;author&gt;Vittinghoff, E.&lt;/author&gt;&lt;author&gt;Marks, G.&lt;/author&gt;&lt;author&gt;Rader, M.&lt;/author&gt;&lt;author&gt;Buchbinder, S.&lt;/author&gt;&lt;/authors&gt;&lt;/contributors&gt;&lt;auth-address&gt;Colfax, GN San Francisco Dept Publ Hlth, HIV Res Branch, 25 Van Ness Ave,Suite 600, San Francisco, CA 94102 USA San Francisco Dept Publ Hlth, HIV Res Branch, 25 Van Ness Ave,Suite 600, San Francisco, CA 94102 USA San Francisco Dept Publ Hlth, HIV Res Branch, San Francisco, CA 94102 USA CDC, US Ctr Dis Control &amp;amp; Prevent, Natl Ctr HIV STD &amp;amp; TB Prevent, Div HIV AIDS Prevent, Atlanta, GA 30333 USA Univ Calif San Francisco, Dept Epidemiol &amp;amp; Biostat, San Francisco, CA 94143 USA&lt;/auth-address&gt;&lt;titles&gt;&lt;title&gt;Drug use and sexual risk behavior among gay and bisexual men who attend circuit parties: A venue-based comparison&lt;/title&gt;&lt;secondary-title&gt;Journal of Acquired Immune Deficiency Syndromes&lt;/secondary-title&gt;&lt;alt-title&gt;J Acq Immun Def Synd&lt;/alt-title&gt;&lt;/titles&gt;&lt;pages&gt;373-379&lt;/pages&gt;&lt;volume&gt;28&lt;/volume&gt;&lt;number&gt;4&lt;/number&gt;&lt;keywords&gt;&lt;keyword&gt;hiv&lt;/keyword&gt;&lt;keyword&gt;risk behavior&lt;/keyword&gt;&lt;keyword&gt;drug use&lt;/keyword&gt;&lt;keyword&gt;club drugs&lt;/keyword&gt;&lt;keyword&gt;sildenafil&lt;/keyword&gt;&lt;keyword&gt;substance use&lt;/keyword&gt;&lt;keyword&gt;hiv seroconversion&lt;/keyword&gt;&lt;keyword&gt;unprotected sex&lt;/keyword&gt;&lt;keyword&gt;homosexual men&lt;/keyword&gt;&lt;keyword&gt;united-states&lt;/keyword&gt;&lt;keyword&gt;san-francisco&lt;/keyword&gt;&lt;keyword&gt;prevalence&lt;/keyword&gt;&lt;keyword&gt;association&lt;/keyword&gt;&lt;keyword&gt;infection&lt;/keyword&gt;&lt;/keywords&gt;&lt;dates&gt;&lt;year&gt;2001&lt;/year&gt;&lt;pub-dates&gt;&lt;date&gt;Dec 1&lt;/date&gt;&lt;/pub-dates&gt;&lt;/dates&gt;&lt;isbn&gt;1525-4135&lt;/isbn&gt;&lt;accession-num&gt;WOS:000172313100011&lt;/accession-num&gt;&lt;urls&gt;&lt;related-urls&gt;&lt;url&gt;&amp;lt;Go to ISI&amp;gt;://WOS:000172313100011&lt;/url&gt;&lt;/related-urls&gt;&lt;/urls&gt;&lt;remote-database-name&gt;Journals@Ovid&lt;/remote-database-name&gt;&lt;language&gt;English&lt;/language&gt;&lt;/record&gt;&lt;/Cite&gt;&lt;Cite  &gt;&lt;Author&gt;Halkitis&lt;/Author&gt;&lt;Year&gt;2003&lt;/Year&gt;&lt;RecNum&gt;140&lt;/RecNum&gt;&lt;Prefix&gt;&lt;/Prefix&gt;&lt;Suffix&gt;&lt;/Suffix&gt;&lt;Pages&gt;&lt;/Pages&gt;&lt;record&gt;&lt;rec-number&gt;140&lt;/rec-number&gt;&lt;foreign-keys&gt;&lt;key app="EN" db-id="deadfpsv75vzepezzvz5a9pm2xfx2dt0fsaa" timestamp="1426809177"&gt;140&lt;/key&gt;&lt;/foreign-keys&gt;&lt;ref-type name="Journal Article"&gt;17&lt;/ref-type&gt;&lt;contributors&gt;&lt;authors&gt;&lt;author&gt;Halkitis, Perry N.&lt;/author&gt;&lt;author&gt;Parsons, Jeffrey T.&lt;/author&gt;&lt;/authors&gt;&lt;/contributors&gt;&lt;titles&gt;&lt;title&gt;Recreational Drug Use and HIV-Risk Sexual Behavior Among Men Frequenting Gay Social Venues&lt;/title&gt;&lt;secondary-title&gt;Journal of Gay &amp;amp; Lesbian Social Services&lt;/secondary-title&gt;&lt;/titles&gt;&lt;periodical&gt;&lt;full-title&gt;Journal of Gay &amp;amp; Lesbian Social Services&lt;/full-title&gt;&lt;/periodical&gt;&lt;pages&gt;19-38&lt;/pages&gt;&lt;volume&gt;14&lt;/volume&gt;&lt;number&gt;4&lt;/number&gt;&lt;dates&gt;&lt;year&gt;2003&lt;/year&gt;&lt;pub-dates&gt;&lt;date&gt;2003/01/21&lt;/date&gt;&lt;/pub-dates&gt;&lt;/dates&gt;&lt;publisher&gt;Routledge&lt;/publisher&gt;&lt;isbn&gt;1053-8720 1540-4056&lt;/isbn&gt;&lt;urls&gt;&lt;related-urls&gt;&lt;url&gt;http://dx.doi.org/10.1300/J041v14n04_02&lt;/url&gt;&lt;url&gt;http://www.tandfonline.com/doi/pdf/10.1300/J041v14n04_02&lt;/url&gt;&lt;/related-urls&gt;&lt;/urls&gt;&lt;electronic-resource-num&gt;10.1300/J041v14n04_02&lt;/electronic-resource-num&gt;&lt;access-date&gt;2015/03/19&lt;/access-dat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 xml:space="preserve">Benotsch, Kalichman, &amp; Kelly 1999; </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Colfax&lt;/Author&gt;&lt;Year&gt;2001&lt;/Year&gt;&lt;RecNum&gt;138&lt;/RecNum&gt;&lt;Prefix&gt;&lt;/Prefix&gt;&lt;Suffix&gt;&lt;/Suffix&gt;&lt;Pages&gt;&lt;/Pages&gt;&lt;DisplayText&gt;Colfax et al. 2001&lt;/DisplayText&gt;&lt;record&gt;&lt;rec-number&gt;138&lt;/rec-number&gt;&lt;foreign-keys&gt;&lt;key app="EN" db-id="deadfpsv75vzepezzvz5a9pm2xfx2dt0fsaa" timestamp="1426797780"&gt;138&lt;/key&gt;&lt;/foreign-keys&gt;&lt;ref-type name="Journal Article"&gt;17&lt;/ref-type&gt;&lt;contributors&gt;&lt;authors&gt;&lt;author&gt;Colfax, G. N.&lt;/author&gt;&lt;author&gt;Mansergh, G.&lt;/author&gt;&lt;author&gt;Guzman, R.&lt;/author&gt;&lt;author&gt;Vittinghoff, E.&lt;/author&gt;&lt;author&gt;Marks, G.&lt;/author&gt;&lt;author&gt;Rader, M.&lt;/author&gt;&lt;author&gt;Buchbinder, S.&lt;/author&gt;&lt;/authors&gt;&lt;/contributors&gt;&lt;auth-address&gt;Colfax, GN San Francisco Dept Publ Hlth, HIV Res Branch, 25 Van Ness Ave,Suite 600, San Francisco, CA 94102 USA San Francisco Dept Publ Hlth, HIV Res Branch, 25 Van Ness Ave,Suite 600, San Francisco, CA 94102 USA San Francisco Dept Publ Hlth, HIV Res Branch, San Francisco, CA 94102 USA CDC, US Ctr Dis Control &amp;amp; Prevent, Natl Ctr HIV STD &amp;amp; TB Prevent, Div HIV AIDS Prevent, Atlanta, GA 30333 USA Univ Calif San Francisco, Dept Epidemiol &amp;amp; Biostat, San Francisco, CA 94143 USA&lt;/auth-address&gt;&lt;titles&gt;&lt;title&gt;Drug use and sexual risk behavior among gay and bisexual men who attend circuit parties: A venue-based comparison&lt;/title&gt;&lt;secondary-title&gt;Journal of Acquired Immune Deficiency Syndromes&lt;/secondary-title&gt;&lt;alt-title&gt;J Acq Immun Def Synd&lt;/alt-title&gt;&lt;/titles&gt;&lt;pages&gt;373-379&lt;/pages&gt;&lt;volume&gt;28&lt;/volume&gt;&lt;number&gt;4&lt;/number&gt;&lt;keywords&gt;&lt;keyword&gt;hiv&lt;/keyword&gt;&lt;keyword&gt;risk behavior&lt;/keyword&gt;&lt;keyword&gt;drug use&lt;/keyword&gt;&lt;keyword&gt;club drugs&lt;/keyword&gt;&lt;keyword&gt;sildenafil&lt;/keyword&gt;&lt;keyword&gt;substance use&lt;/keyword&gt;&lt;keyword&gt;hiv seroconversion&lt;/keyword&gt;&lt;keyword&gt;unprotected sex&lt;/keyword&gt;&lt;keyword&gt;homosexual men&lt;/keyword&gt;&lt;keyword&gt;united-states&lt;/keyword&gt;&lt;keyword&gt;san-francisco&lt;/keyword&gt;&lt;keyword&gt;prevalence&lt;/keyword&gt;&lt;keyword&gt;association&lt;/keyword&gt;&lt;keyword&gt;infection&lt;/keyword&gt;&lt;/keywords&gt;&lt;dates&gt;&lt;year&gt;2001&lt;/year&gt;&lt;pub-dates&gt;&lt;date&gt;Dec 1&lt;/date&gt;&lt;/pub-dates&gt;&lt;/dates&gt;&lt;isbn&gt;1525-4135&lt;/isbn&gt;&lt;accession-num&gt;WOS:000172313100011&lt;/accession-num&gt;&lt;urls&gt;&lt;related-urls&gt;&lt;url&gt;&amp;lt;Go to ISI&amp;gt;://WOS:000172313100011&lt;/url&gt;&lt;/related-urls&gt;&lt;/urls&gt;&lt;remote-database-name&gt;Journals@Ovid&lt;/remote-database-name&gt;&lt;language&gt;English&lt;/language&gt;&lt;/record&gt;&lt;/Cite&gt;&lt;Cite  &gt;&lt;Author&gt;Halkitis&lt;/Author&gt;&lt;Year&gt;2003&lt;/Year&gt;&lt;RecNum&gt;140&lt;/RecNum&gt;&lt;Prefix&gt;&lt;/Prefix&gt;&lt;Suffix&gt;&lt;/Suffix&gt;&lt;Pages&gt;&lt;/Pages&gt;&lt;record&gt;&lt;rec-number&gt;140&lt;/rec-number&gt;&lt;foreign-keys&gt;&lt;key app="EN" db-id="deadfpsv75vzepezzvz5a9pm2xfx2dt0fsaa" timestamp="1426809177"&gt;140&lt;/key&gt;&lt;/foreign-keys&gt;&lt;ref-type name="Journal Article"&gt;17&lt;/ref-type&gt;&lt;contributors&gt;&lt;authors&gt;&lt;author&gt;Halkitis, Perry N.&lt;/author&gt;&lt;author&gt;Parsons, Jeffrey T.&lt;/author&gt;&lt;/authors&gt;&lt;/contributors&gt;&lt;titles&gt;&lt;title&gt;Recreational Drug Use and HIV-Risk Sexual Behavior Among Men Frequenting Gay Social Venues&lt;/title&gt;&lt;secondary-title&gt;Journal of Gay &amp;amp; Lesbian Social Services&lt;/secondary-title&gt;&lt;/titles&gt;&lt;periodical&gt;&lt;full-title&gt;Journal of Gay &amp;amp; Lesbian Social Services&lt;/full-title&gt;&lt;/periodical&gt;&lt;pages&gt;19-38&lt;/pages&gt;&lt;volume&gt;14&lt;/volume&gt;&lt;number&gt;4&lt;/number&gt;&lt;dates&gt;&lt;year&gt;2003&lt;/year&gt;&lt;pub-dates&gt;&lt;date&gt;2003/01/21&lt;/date&gt;&lt;/pub-dates&gt;&lt;/dates&gt;&lt;publisher&gt;Routledge&lt;/publisher&gt;&lt;isbn&gt;1053-8720 1540-4056&lt;/isbn&gt;&lt;urls&gt;&lt;related-urls&gt;&lt;url&gt;http://dx.doi.org/10.1300/J041v14n04_02&lt;/url&gt;&lt;url&gt;http://www.tandfonline.com/doi/pdf/10.1300/J041v14n04_02&lt;/url&gt;&lt;/related-urls&gt;&lt;/urls&gt;&lt;electronic-resource-num&gt;10.1300/J041v14n04_02&lt;/electronic-resource-num&gt;&lt;access-date&gt;2015/03/19&lt;/access-date&gt;&lt;/record&gt;&lt;/Cite&gt;&lt;Cite  &gt;&lt;Author&gt;Benotsch&lt;/Author&gt;&lt;Year&gt;1999&lt;/Year&gt;&lt;RecNum&gt;359&lt;/RecNum&gt;&lt;Prefix&gt;&lt;/Prefix&gt;&lt;Suffix&gt;&lt;/Suffix&gt;&lt;Pages&gt;&lt;/Pages&gt;&lt;record&gt;&lt;rec-number&gt;359&lt;/rec-number&gt;&lt;foreign-keys&gt;&lt;key app="EN" db-id="deadfpsv75vzepezzvz5a9pm2xfx2dt0fsaa" timestamp="1486147049"&gt;359&lt;/key&gt;&lt;/foreign-keys&gt;&lt;ref-type name="Journal Article"&gt;17&lt;/ref-type&gt;&lt;contributors&gt;&lt;authors&gt;&lt;author&gt;Benotsch, E. G.&lt;/author&gt;&lt;author&gt;Kalichman, S. C.&lt;/author&gt;&lt;author&gt;Kelly, J. A.&lt;/author&gt;&lt;/authors&gt;&lt;translated-authors&gt;&lt;author&gt;Addict, Behav&lt;/author&gt;&lt;/translated-authors&gt;&lt;/contributors&gt;&lt;auth-address&gt;Med Coll Wisconsin, Dept Psychiat &amp;amp; Behav Med, Ctr AIDS Intervent Res, Milwaukee, WI 53202 USA&lt;/auth-address&gt;&lt;titles&gt;&lt;title&gt;Sexual compulsivity and substance use in HIV-seropositive men who have sex with men: Prevalence and predictors of high-risk behaviors&lt;/title&gt;&lt;secondary-title&gt;Addictive Behaviors&lt;/secondary-title&gt;&lt;alt-title&gt;Addict Behav&lt;/alt-title&gt;&lt;/titles&gt;&lt;periodical&gt;&lt;full-title&gt;Addictive Behaviors&lt;/full-title&gt;&lt;/periodical&gt;&lt;pages&gt;857-868&lt;/pages&gt;&lt;volume&gt;24&lt;/volume&gt;&lt;number&gt;6&lt;/number&gt;&lt;keywords&gt;&lt;keyword&gt;hiv/aids&lt;/keyword&gt;&lt;keyword&gt;sexual compulsivity&lt;/keyword&gt;&lt;keyword&gt;cocaine&lt;/keyword&gt;&lt;keyword&gt;primary prevention&lt;/keyword&gt;&lt;keyword&gt;bisexual men&lt;/keyword&gt;&lt;keyword&gt;sensation seeking&lt;/keyword&gt;&lt;keyword&gt;prevention services&lt;/keyword&gt;&lt;keyword&gt;cage questionnaire&lt;/keyword&gt;&lt;keyword&gt;gay&lt;/keyword&gt;&lt;keyword&gt;infection&lt;/keyword&gt;&lt;keyword&gt;aids&lt;/keyword&gt;&lt;keyword&gt;alcoholism&lt;/keyword&gt;&lt;/keywords&gt;&lt;dates&gt;&lt;year&gt;1999&lt;/year&gt;&lt;pub-dates&gt;&lt;date&gt;Nov-Dec&lt;/date&gt;&lt;/pub-dates&gt;&lt;/dates&gt;&lt;isbn&gt;0306-4603&lt;/isbn&gt;&lt;accession-num&gt;WOS:000083839300011&lt;/accession-num&gt;&lt;urls&gt;&lt;related-urls&gt;&lt;url&gt;&amp;lt;Go to ISI&amp;gt;://WOS:000083839300011&lt;/url&gt;&lt;/related-urls&gt;&lt;/urls&gt;&lt;electronic-resource-num&gt;Doi 10.1016/S0306-4603(99)00056-8&lt;/electronic-resource-num&gt;&lt;remote-database-provider&gt;1999 Nov-Dec&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Colfax et al. 2001</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Colfax&lt;/Author&gt;&lt;Year&gt;2001&lt;/Year&gt;&lt;RecNum&gt;138&lt;/RecNum&gt;&lt;Prefix&gt;&lt;/Prefix&gt;&lt;Suffix&gt;&lt;/Suffix&gt;&lt;Pages&gt;&lt;/Pages&gt;&lt;DisplayText&gt;; &lt;/DisplayText&gt;&lt;record&gt;&lt;rec-number&gt;138&lt;/rec-number&gt;&lt;foreign-keys&gt;&lt;key app="EN" db-id="deadfpsv75vzepezzvz5a9pm2xfx2dt0fsaa" timestamp="1426797780"&gt;138&lt;/key&gt;&lt;/foreign-keys&gt;&lt;ref-type name="Journal Article"&gt;17&lt;/ref-type&gt;&lt;contributors&gt;&lt;authors&gt;&lt;author&gt;Colfax, G. N.&lt;/author&gt;&lt;author&gt;Mansergh, G.&lt;/author&gt;&lt;author&gt;Guzman, R.&lt;/author&gt;&lt;author&gt;Vittinghoff, E.&lt;/author&gt;&lt;author&gt;Marks, G.&lt;/author&gt;&lt;author&gt;Rader, M.&lt;/author&gt;&lt;author&gt;Buchbinder, S.&lt;/author&gt;&lt;/authors&gt;&lt;/contributors&gt;&lt;auth-address&gt;Colfax, GN San Francisco Dept Publ Hlth, HIV Res Branch, 25 Van Ness Ave,Suite 600, San Francisco, CA 94102 USA San Francisco Dept Publ Hlth, HIV Res Branch, 25 Van Ness Ave,Suite 600, San Francisco, CA 94102 USA San Francisco Dept Publ Hlth, HIV Res Branch, San Francisco, CA 94102 USA CDC, US Ctr Dis Control &amp;amp; Prevent, Natl Ctr HIV STD &amp;amp; TB Prevent, Div HIV AIDS Prevent, Atlanta, GA 30333 USA Univ Calif San Francisco, Dept Epidemiol &amp;amp; Biostat, San Francisco, CA 94143 USA&lt;/auth-address&gt;&lt;titles&gt;&lt;title&gt;Drug use and sexual risk behavior among gay and bisexual men who attend circuit parties: A venue-based comparison&lt;/title&gt;&lt;secondary-title&gt;Journal of Acquired Immune Deficiency Syndromes&lt;/secondary-title&gt;&lt;alt-title&gt;J Acq Immun Def Synd&lt;/alt-title&gt;&lt;/titles&gt;&lt;pages&gt;373-379&lt;/pages&gt;&lt;volume&gt;28&lt;/volume&gt;&lt;number&gt;4&lt;/number&gt;&lt;keywords&gt;&lt;keyword&gt;hiv&lt;/keyword&gt;&lt;keyword&gt;risk behavior&lt;/keyword&gt;&lt;keyword&gt;drug use&lt;/keyword&gt;&lt;keyword&gt;club drugs&lt;/keyword&gt;&lt;keyword&gt;sildenafil&lt;/keyword&gt;&lt;keyword&gt;substance use&lt;/keyword&gt;&lt;keyword&gt;hiv seroconversion&lt;/keyword&gt;&lt;keyword&gt;unprotected sex&lt;/keyword&gt;&lt;keyword&gt;homosexual men&lt;/keyword&gt;&lt;keyword&gt;united-states&lt;/keyword&gt;&lt;keyword&gt;san-francisco&lt;/keyword&gt;&lt;keyword&gt;prevalence&lt;/keyword&gt;&lt;keyword&gt;association&lt;/keyword&gt;&lt;keyword&gt;infection&lt;/keyword&gt;&lt;/keywords&gt;&lt;dates&gt;&lt;year&gt;2001&lt;/year&gt;&lt;pub-dates&gt;&lt;date&gt;Dec 1&lt;/date&gt;&lt;/pub-dates&gt;&lt;/dates&gt;&lt;isbn&gt;1525-4135&lt;/isbn&gt;&lt;accession-num&gt;WOS:000172313100011&lt;/accession-num&gt;&lt;urls&gt;&lt;related-urls&gt;&lt;url&gt;&amp;lt;Go to ISI&amp;gt;://WOS:000172313100011&lt;/url&gt;&lt;/related-urls&gt;&lt;/urls&gt;&lt;remote-database-name&gt;Journals@Ovid&lt;/remote-database-name&gt;&lt;language&gt;English&lt;/language&gt;&lt;/record&gt;&lt;/Cite&gt;&lt;Cite  &gt;&lt;Author&gt;Halkitis&lt;/Author&gt;&lt;Year&gt;2003&lt;/Year&gt;&lt;RecNum&gt;140&lt;/RecNum&gt;&lt;Prefix&gt;&lt;/Prefix&gt;&lt;Suffix&gt;&lt;/Suffix&gt;&lt;Pages&gt;&lt;/Pages&gt;&lt;record&gt;&lt;rec-number&gt;140&lt;/rec-number&gt;&lt;foreign-keys&gt;&lt;key app="EN" db-id="deadfpsv75vzepezzvz5a9pm2xfx2dt0fsaa" timestamp="1426809177"&gt;140&lt;/key&gt;&lt;/foreign-keys&gt;&lt;ref-type name="Journal Article"&gt;17&lt;/ref-type&gt;&lt;contributors&gt;&lt;authors&gt;&lt;author&gt;Halkitis, Perry N.&lt;/author&gt;&lt;author&gt;Parsons, Jeffrey T.&lt;/author&gt;&lt;/authors&gt;&lt;/contributors&gt;&lt;titles&gt;&lt;title&gt;Recreational Drug Use and HIV-Risk Sexual Behavior Among Men Frequenting Gay Social Venues&lt;/title&gt;&lt;secondary-title&gt;Journal of Gay &amp;amp; Lesbian Social Services&lt;/secondary-title&gt;&lt;/titles&gt;&lt;periodical&gt;&lt;full-title&gt;Journal of Gay &amp;amp; Lesbian Social Services&lt;/full-title&gt;&lt;/periodical&gt;&lt;pages&gt;19-38&lt;/pages&gt;&lt;volume&gt;14&lt;/volume&gt;&lt;number&gt;4&lt;/number&gt;&lt;dates&gt;&lt;year&gt;2003&lt;/year&gt;&lt;pub-dates&gt;&lt;date&gt;2003/01/21&lt;/date&gt;&lt;/pub-dates&gt;&lt;/dates&gt;&lt;publisher&gt;Routledge&lt;/publisher&gt;&lt;isbn&gt;1053-8720 1540-4056&lt;/isbn&gt;&lt;urls&gt;&lt;related-urls&gt;&lt;url&gt;http://dx.doi.org/10.1300/J041v14n04_02&lt;/url&gt;&lt;url&gt;http://www.tandfonline.com/doi/pdf/10.1300/J041v14n04_02&lt;/url&gt;&lt;/related-urls&gt;&lt;/urls&gt;&lt;electronic-resource-num&gt;10.1300/J041v14n04_02&lt;/electronic-resource-num&gt;&lt;access-date&gt;2015/03/19&lt;/access-date&gt;&lt;/record&gt;&lt;/Cite&gt;&lt;Cite  &gt;&lt;Author&gt;Benotsch&lt;/Author&gt;&lt;Year&gt;1999&lt;/Year&gt;&lt;RecNum&gt;359&lt;/RecNum&gt;&lt;Prefix&gt;&lt;/Prefix&gt;&lt;Suffix&gt;&lt;/Suffix&gt;&lt;Pages&gt;&lt;/Pages&gt;&lt;record&gt;&lt;rec-number&gt;359&lt;/rec-number&gt;&lt;foreign-keys&gt;&lt;key app="EN" db-id="deadfpsv75vzepezzvz5a9pm2xfx2dt0fsaa" timestamp="1486147049"&gt;359&lt;/key&gt;&lt;/foreign-keys&gt;&lt;ref-type name="Journal Article"&gt;17&lt;/ref-type&gt;&lt;contributors&gt;&lt;authors&gt;&lt;author&gt;Benotsch, E. G.&lt;/author&gt;&lt;author&gt;Kalichman, S. C.&lt;/author&gt;&lt;author&gt;Kelly, J. A.&lt;/author&gt;&lt;/authors&gt;&lt;translated-authors&gt;&lt;author&gt;Addict, Behav&lt;/author&gt;&lt;/translated-authors&gt;&lt;/contributors&gt;&lt;auth-address&gt;Med Coll Wisconsin, Dept Psychiat &amp;amp; Behav Med, Ctr AIDS Intervent Res, Milwaukee, WI 53202 USA&lt;/auth-address&gt;&lt;titles&gt;&lt;title&gt;Sexual compulsivity and substance use in HIV-seropositive men who have sex with men: Prevalence and predictors of high-risk behaviors&lt;/title&gt;&lt;secondary-title&gt;Addictive Behaviors&lt;/secondary-title&gt;&lt;alt-title&gt;Addict Behav&lt;/alt-title&gt;&lt;/titles&gt;&lt;periodical&gt;&lt;full-title&gt;Addictive Behaviors&lt;/full-title&gt;&lt;/periodical&gt;&lt;pages&gt;857-868&lt;/pages&gt;&lt;volume&gt;24&lt;/volume&gt;&lt;number&gt;6&lt;/number&gt;&lt;keywords&gt;&lt;keyword&gt;hiv/aids&lt;/keyword&gt;&lt;keyword&gt;sexual compulsivity&lt;/keyword&gt;&lt;keyword&gt;cocaine&lt;/keyword&gt;&lt;keyword&gt;primary prevention&lt;/keyword&gt;&lt;keyword&gt;bisexual men&lt;/keyword&gt;&lt;keyword&gt;sensation seeking&lt;/keyword&gt;&lt;keyword&gt;prevention services&lt;/keyword&gt;&lt;keyword&gt;cage questionnaire&lt;/keyword&gt;&lt;keyword&gt;gay&lt;/keyword&gt;&lt;keyword&gt;infection&lt;/keyword&gt;&lt;keyword&gt;aids&lt;/keyword&gt;&lt;keyword&gt;alcoholism&lt;/keyword&gt;&lt;/keywords&gt;&lt;dates&gt;&lt;year&gt;1999&lt;/year&gt;&lt;pub-dates&gt;&lt;date&gt;Nov-Dec&lt;/date&gt;&lt;/pub-dates&gt;&lt;/dates&gt;&lt;isbn&gt;0306-4603&lt;/isbn&gt;&lt;accession-num&gt;WOS:000083839300011&lt;/accession-num&gt;&lt;urls&gt;&lt;related-urls&gt;&lt;url&gt;&amp;lt;Go to ISI&amp;gt;://WOS:000083839300011&lt;/url&gt;&lt;/related-urls&gt;&lt;/urls&gt;&lt;electronic-resource-num&gt;Doi 10.1016/S0306-4603(99)00056-8&lt;/electronic-resource-num&gt;&lt;remote-database-provider&gt;1999 Nov-Dec&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 xml:space="preserve">; </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Halkitis&lt;/Author&gt;&lt;Year&gt;2003&lt;/Year&gt;&lt;RecNum&gt;140&lt;/RecNum&gt;&lt;Prefix&gt;&lt;/Prefix&gt;&lt;Suffix&gt;&lt;/Suffix&gt;&lt;Pages&gt;&lt;/Pages&gt;&lt;DisplayText&gt;Halkitis &amp; Parsons, 2003&lt;/DisplayText&gt;&lt;record&gt;&lt;rec-number&gt;140&lt;/rec-number&gt;&lt;foreign-keys&gt;&lt;key app="EN" db-id="deadfpsv75vzepezzvz5a9pm2xfx2dt0fsaa" timestamp="1426809177"&gt;140&lt;/key&gt;&lt;/foreign-keys&gt;&lt;ref-type name="Journal Article"&gt;17&lt;/ref-type&gt;&lt;contributors&gt;&lt;authors&gt;&lt;author&gt;Halkitis, Perry N.&lt;/author&gt;&lt;author&gt;Parsons, Jeffrey T.&lt;/author&gt;&lt;/authors&gt;&lt;/contributors&gt;&lt;titles&gt;&lt;title&gt;Recreational Drug Use and HIV-Risk Sexual Behavior Among Men Frequenting Gay Social Venues&lt;/title&gt;&lt;secondary-title&gt;Journal of Gay &amp;amp; Lesbian Social Services&lt;/secondary-title&gt;&lt;/titles&gt;&lt;periodical&gt;&lt;full-title&gt;Journal of Gay &amp;amp; Lesbian Social Services&lt;/full-title&gt;&lt;/periodical&gt;&lt;pages&gt;19-38&lt;/pages&gt;&lt;volume&gt;14&lt;/volume&gt;&lt;number&gt;4&lt;/number&gt;&lt;dates&gt;&lt;year&gt;2003&lt;/year&gt;&lt;pub-dates&gt;&lt;date&gt;2003/01/21&lt;/date&gt;&lt;/pub-dates&gt;&lt;/dates&gt;&lt;publisher&gt;Routledge&lt;/publisher&gt;&lt;isbn&gt;1053-8720 1540-4056&lt;/isbn&gt;&lt;urls&gt;&lt;related-urls&gt;&lt;url&gt;http://dx.doi.org/10.1300/J041v14n04_02&lt;/url&gt;&lt;url&gt;http://www.tandfonline.com/doi/pdf/10.1300/J041v14n04_02&lt;/url&gt;&lt;/related-urls&gt;&lt;/urls&gt;&lt;electronic-resource-num&gt;10.1300/J041v14n04_02&lt;/electronic-resource-num&gt;&lt;access-date&gt;2015/03/19&lt;/access-date&gt;&lt;/record&gt;&lt;/Cite&gt;&lt;Cite  &gt;&lt;Author&gt;Colfax&lt;/Author&gt;&lt;Year&gt;2001&lt;/Year&gt;&lt;RecNum&gt;138&lt;/RecNum&gt;&lt;Prefix&gt;&lt;/Prefix&gt;&lt;Suffix&gt;&lt;/Suffix&gt;&lt;Pages&gt;&lt;/Pages&gt;&lt;record&gt;&lt;rec-number&gt;138&lt;/rec-number&gt;&lt;foreign-keys&gt;&lt;key app="EN" db-id="deadfpsv75vzepezzvz5a9pm2xfx2dt0fsaa" timestamp="1426797780"&gt;138&lt;/key&gt;&lt;/foreign-keys&gt;&lt;ref-type name="Journal Article"&gt;17&lt;/ref-type&gt;&lt;contributors&gt;&lt;authors&gt;&lt;author&gt;Colfax, G. N.&lt;/author&gt;&lt;author&gt;Mansergh, G.&lt;/author&gt;&lt;author&gt;Guzman, R.&lt;/author&gt;&lt;author&gt;Vittinghoff, E.&lt;/author&gt;&lt;author&gt;Marks, G.&lt;/author&gt;&lt;author&gt;Rader, M.&lt;/author&gt;&lt;author&gt;Buchbinder, S.&lt;/author&gt;&lt;/authors&gt;&lt;/contributors&gt;&lt;auth-address&gt;Colfax, GN San Francisco Dept Publ Hlth, HIV Res Branch, 25 Van Ness Ave,Suite 600, San Francisco, CA 94102 USA San Francisco Dept Publ Hlth, HIV Res Branch, 25 Van Ness Ave,Suite 600, San Francisco, CA 94102 USA San Francisco Dept Publ Hlth, HIV Res Branch, San Francisco, CA 94102 USA CDC, US Ctr Dis Control &amp;amp; Prevent, Natl Ctr HIV STD &amp;amp; TB Prevent, Div HIV AIDS Prevent, Atlanta, GA 30333 USA Univ Calif San Francisco, Dept Epidemiol &amp;amp; Biostat, San Francisco, CA 94143 USA&lt;/auth-address&gt;&lt;titles&gt;&lt;title&gt;Drug use and sexual risk behavior among gay and bisexual men who attend circuit parties: A venue-based comparison&lt;/title&gt;&lt;secondary-title&gt;Journal of Acquired Immune Deficiency Syndromes&lt;/secondary-title&gt;&lt;alt-title&gt;J Acq Immun Def Synd&lt;/alt-title&gt;&lt;/titles&gt;&lt;pages&gt;373-379&lt;/pages&gt;&lt;volume&gt;28&lt;/volume&gt;&lt;number&gt;4&lt;/number&gt;&lt;keywords&gt;&lt;keyword&gt;hiv&lt;/keyword&gt;&lt;keyword&gt;risk behavior&lt;/keyword&gt;&lt;keyword&gt;drug use&lt;/keyword&gt;&lt;keyword&gt;club drugs&lt;/keyword&gt;&lt;keyword&gt;sildenafil&lt;/keyword&gt;&lt;keyword&gt;substance use&lt;/keyword&gt;&lt;keyword&gt;hiv seroconversion&lt;/keyword&gt;&lt;keyword&gt;unprotected sex&lt;/keyword&gt;&lt;keyword&gt;homosexual men&lt;/keyword&gt;&lt;keyword&gt;united-states&lt;/keyword&gt;&lt;keyword&gt;san-francisco&lt;/keyword&gt;&lt;keyword&gt;prevalence&lt;/keyword&gt;&lt;keyword&gt;association&lt;/keyword&gt;&lt;keyword&gt;infection&lt;/keyword&gt;&lt;/keywords&gt;&lt;dates&gt;&lt;year&gt;2001&lt;/year&gt;&lt;pub-dates&gt;&lt;date&gt;Dec 1&lt;/date&gt;&lt;/pub-dates&gt;&lt;/dates&gt;&lt;isbn&gt;1525-4135&lt;/isbn&gt;&lt;accession-num&gt;WOS:000172313100011&lt;/accession-num&gt;&lt;urls&gt;&lt;related-urls&gt;&lt;url&gt;&amp;lt;Go to ISI&amp;gt;://WOS:000172313100011&lt;/url&gt;&lt;/related-urls&gt;&lt;/urls&gt;&lt;remote-database-name&gt;Journals@Ovid&lt;/remote-database-name&gt;&lt;language&gt;English&lt;/language&gt;&lt;/record&gt;&lt;/Cite&gt;&lt;Cite  &gt;&lt;Author&gt;Benotsch&lt;/Author&gt;&lt;Year&gt;1999&lt;/Year&gt;&lt;RecNum&gt;359&lt;/RecNum&gt;&lt;Prefix&gt;&lt;/Prefix&gt;&lt;Suffix&gt;&lt;/Suffix&gt;&lt;Pages&gt;&lt;/Pages&gt;&lt;record&gt;&lt;rec-number&gt;359&lt;/rec-number&gt;&lt;foreign-keys&gt;&lt;key app="EN" db-id="deadfpsv75vzepezzvz5a9pm2xfx2dt0fsaa" timestamp="1486147049"&gt;359&lt;/key&gt;&lt;/foreign-keys&gt;&lt;ref-type name="Journal Article"&gt;17&lt;/ref-type&gt;&lt;contributors&gt;&lt;authors&gt;&lt;author&gt;Benotsch, E. G.&lt;/author&gt;&lt;author&gt;Kalichman, S. C.&lt;/author&gt;&lt;author&gt;Kelly, J. A.&lt;/author&gt;&lt;/authors&gt;&lt;translated-authors&gt;&lt;author&gt;Addict, Behav&lt;/author&gt;&lt;/translated-authors&gt;&lt;/contributors&gt;&lt;auth-address&gt;Med Coll Wisconsin, Dept Psychiat &amp;amp; Behav Med, Ctr AIDS Intervent Res, Milwaukee, WI 53202 USA&lt;/auth-address&gt;&lt;titles&gt;&lt;title&gt;Sexual compulsivity and substance use in HIV-seropositive men who have sex with men: Prevalence and predictors of high-risk behaviors&lt;/title&gt;&lt;secondary-title&gt;Addictive Behaviors&lt;/secondary-title&gt;&lt;alt-title&gt;Addict Behav&lt;/alt-title&gt;&lt;/titles&gt;&lt;periodical&gt;&lt;full-title&gt;Addictive Behaviors&lt;/full-title&gt;&lt;/periodical&gt;&lt;pages&gt;857-868&lt;/pages&gt;&lt;volume&gt;24&lt;/volume&gt;&lt;number&gt;6&lt;/number&gt;&lt;keywords&gt;&lt;keyword&gt;hiv/aids&lt;/keyword&gt;&lt;keyword&gt;sexual compulsivity&lt;/keyword&gt;&lt;keyword&gt;cocaine&lt;/keyword&gt;&lt;keyword&gt;primary prevention&lt;/keyword&gt;&lt;keyword&gt;bisexual men&lt;/keyword&gt;&lt;keyword&gt;sensation seeking&lt;/keyword&gt;&lt;keyword&gt;prevention services&lt;/keyword&gt;&lt;keyword&gt;cage questionnaire&lt;/keyword&gt;&lt;keyword&gt;gay&lt;/keyword&gt;&lt;keyword&gt;infection&lt;/keyword&gt;&lt;keyword&gt;aids&lt;/keyword&gt;&lt;keyword&gt;alcoholism&lt;/keyword&gt;&lt;/keywords&gt;&lt;dates&gt;&lt;year&gt;1999&lt;/year&gt;&lt;pub-dates&gt;&lt;date&gt;Nov-Dec&lt;/date&gt;&lt;/pub-dates&gt;&lt;/dates&gt;&lt;isbn&gt;0306-4603&lt;/isbn&gt;&lt;accession-num&gt;WOS:000083839300011&lt;/accession-num&gt;&lt;urls&gt;&lt;related-urls&gt;&lt;url&gt;&amp;lt;Go to ISI&amp;gt;://WOS:000083839300011&lt;/url&gt;&lt;/related-urls&gt;&lt;/urls&gt;&lt;electronic-resource-num&gt;Doi 10.1016/S0306-4603(99)00056-8&lt;/electronic-resource-num&gt;&lt;remote-database-provider&gt;1999 Nov-Dec&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Halkitis &amp; Parsons, 2003</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Colfax&lt;/Author&gt;&lt;Year&gt;2001&lt;/Year&gt;&lt;RecNum&gt;138&lt;/RecNum&gt;&lt;Prefix&gt;&lt;/Prefix&gt;&lt;Suffix&gt;&lt;/Suffix&gt;&lt;Pages&gt;&lt;/Pages&gt;&lt;DisplayText&gt;; Rich et al., 2016; Stall et al., 2002&lt;/DisplayText&gt;&lt;record&gt;&lt;rec-number&gt;138&lt;/rec-number&gt;&lt;foreign-keys&gt;&lt;key app="EN" db-id="deadfpsv75vzepezzvz5a9pm2xfx2dt0fsaa" timestamp="1426797780"&gt;138&lt;/key&gt;&lt;/foreign-keys&gt;&lt;ref-type name="Journal Article"&gt;17&lt;/ref-type&gt;&lt;contributors&gt;&lt;authors&gt;&lt;author&gt;Colfax, G. N.&lt;/author&gt;&lt;author&gt;Mansergh, G.&lt;/author&gt;&lt;author&gt;Guzman, R.&lt;/author&gt;&lt;author&gt;Vittinghoff, E.&lt;/author&gt;&lt;author&gt;Marks, G.&lt;/author&gt;&lt;author&gt;Rader, M.&lt;/author&gt;&lt;author&gt;Buchbinder, S.&lt;/author&gt;&lt;/authors&gt;&lt;/contributors&gt;&lt;auth-address&gt;Colfax, GN San Francisco Dept Publ Hlth, HIV Res Branch, 25 Van Ness Ave,Suite 600, San Francisco, CA 94102 USA San Francisco Dept Publ Hlth, HIV Res Branch, 25 Van Ness Ave,Suite 600, San Francisco, CA 94102 USA San Francisco Dept Publ Hlth, HIV Res Branch, San Francisco, CA 94102 USA CDC, US Ctr Dis Control &amp;amp; Prevent, Natl Ctr HIV STD &amp;amp; TB Prevent, Div HIV AIDS Prevent, Atlanta, GA 30333 USA Univ Calif San Francisco, Dept Epidemiol &amp;amp; Biostat, San Francisco, CA 94143 USA&lt;/auth-address&gt;&lt;titles&gt;&lt;title&gt;Drug use and sexual risk behavior among gay and bisexual men who attend circuit parties: A venue-based comparison&lt;/title&gt;&lt;secondary-title&gt;Journal of Acquired Immune Deficiency Syndromes&lt;/secondary-title&gt;&lt;alt-title&gt;J Acq Immun Def Synd&lt;/alt-title&gt;&lt;/titles&gt;&lt;pages&gt;373-379&lt;/pages&gt;&lt;volume&gt;28&lt;/volume&gt;&lt;number&gt;4&lt;/number&gt;&lt;keywords&gt;&lt;keyword&gt;hiv&lt;/keyword&gt;&lt;keyword&gt;risk behavior&lt;/keyword&gt;&lt;keyword&gt;drug use&lt;/keyword&gt;&lt;keyword&gt;club drugs&lt;/keyword&gt;&lt;keyword&gt;sildenafil&lt;/keyword&gt;&lt;keyword&gt;substance use&lt;/keyword&gt;&lt;keyword&gt;hiv seroconversion&lt;/keyword&gt;&lt;keyword&gt;unprotected sex&lt;/keyword&gt;&lt;keyword&gt;homosexual men&lt;/keyword&gt;&lt;keyword&gt;united-states&lt;/keyword&gt;&lt;keyword&gt;san-francisco&lt;/keyword&gt;&lt;keyword&gt;prevalence&lt;/keyword&gt;&lt;keyword&gt;association&lt;/keyword&gt;&lt;keyword&gt;infection&lt;/keyword&gt;&lt;/keywords&gt;&lt;dates&gt;&lt;year&gt;2001&lt;/year&gt;&lt;pub-dates&gt;&lt;date&gt;Dec 1&lt;/date&gt;&lt;/pub-dates&gt;&lt;/dates&gt;&lt;isbn&gt;1525-4135&lt;/isbn&gt;&lt;accession-num&gt;WOS:000172313100011&lt;/accession-num&gt;&lt;urls&gt;&lt;related-urls&gt;&lt;url&gt;&amp;lt;Go to ISI&amp;gt;://WOS:000172313100011&lt;/url&gt;&lt;/related-urls&gt;&lt;/urls&gt;&lt;remote-database-name&gt;Journals@Ovid&lt;/remote-database-name&gt;&lt;language&gt;English&lt;/language&gt;&lt;/record&gt;&lt;/Cite&gt;&lt;Cite  &gt;&lt;Author&gt;Halkitis&lt;/Author&gt;&lt;Year&gt;2003&lt;/Year&gt;&lt;RecNum&gt;140&lt;/RecNum&gt;&lt;Prefix&gt;&lt;/Prefix&gt;&lt;Suffix&gt;&lt;/Suffix&gt;&lt;Pages&gt;&lt;/Pages&gt;&lt;record&gt;&lt;rec-number&gt;140&lt;/rec-number&gt;&lt;foreign-keys&gt;&lt;key app="EN" db-id="deadfpsv75vzepezzvz5a9pm2xfx2dt0fsaa" timestamp="1426809177"&gt;140&lt;/key&gt;&lt;/foreign-keys&gt;&lt;ref-type name="Journal Article"&gt;17&lt;/ref-type&gt;&lt;contributors&gt;&lt;authors&gt;&lt;author&gt;Halkitis, Perry N.&lt;/author&gt;&lt;author&gt;Parsons, Jeffrey T.&lt;/author&gt;&lt;/authors&gt;&lt;/contributors&gt;&lt;titles&gt;&lt;title&gt;Recreational Drug Use and HIV-Risk Sexual Behavior Among Men Frequenting Gay Social Venues&lt;/title&gt;&lt;secondary-title&gt;Journal of Gay &amp;amp; Lesbian Social Services&lt;/secondary-title&gt;&lt;/titles&gt;&lt;periodical&gt;&lt;full-title&gt;Journal of Gay &amp;amp; Lesbian Social Services&lt;/full-title&gt;&lt;/periodical&gt;&lt;pages&gt;19-38&lt;/pages&gt;&lt;volume&gt;14&lt;/volume&gt;&lt;number&gt;4&lt;/number&gt;&lt;dates&gt;&lt;year&gt;2003&lt;/year&gt;&lt;pub-dates&gt;&lt;date&gt;2003/01/21&lt;/date&gt;&lt;/pub-dates&gt;&lt;/dates&gt;&lt;publisher&gt;Routledge&lt;/publisher&gt;&lt;isbn&gt;1053-8720 1540-4056&lt;/isbn&gt;&lt;urls&gt;&lt;related-urls&gt;&lt;url&gt;http://dx.doi.org/10.1300/J041v14n04_02&lt;/url&gt;&lt;url&gt;http://www.tandfonline.com/doi/pdf/10.1300/J041v14n04_02&lt;/url&gt;&lt;/related-urls&gt;&lt;/urls&gt;&lt;electronic-resource-num&gt;10.1300/J041v14n04_02&lt;/electronic-resource-num&gt;&lt;access-date&gt;2015/03/19&lt;/access-date&gt;&lt;/record&gt;&lt;/Cite&gt;&lt;Cite  &gt;&lt;Author&gt;Benotsch&lt;/Author&gt;&lt;Year&gt;1999&lt;/Year&gt;&lt;RecNum&gt;359&lt;/RecNum&gt;&lt;Prefix&gt;&lt;/Prefix&gt;&lt;Suffix&gt;&lt;/Suffix&gt;&lt;Pages&gt;&lt;/Pages&gt;&lt;record&gt;&lt;rec-number&gt;359&lt;/rec-number&gt;&lt;foreign-keys&gt;&lt;key app="EN" db-id="deadfpsv75vzepezzvz5a9pm2xfx2dt0fsaa" timestamp="1486147049"&gt;359&lt;/key&gt;&lt;/foreign-keys&gt;&lt;ref-type name="Journal Article"&gt;17&lt;/ref-type&gt;&lt;contributors&gt;&lt;authors&gt;&lt;author&gt;Benotsch, E. G.&lt;/author&gt;&lt;author&gt;Kalichman, S. C.&lt;/author&gt;&lt;author&gt;Kelly, J. A.&lt;/author&gt;&lt;/authors&gt;&lt;translated-authors&gt;&lt;author&gt;Addict, Behav&lt;/author&gt;&lt;/translated-authors&gt;&lt;/contributors&gt;&lt;auth-address&gt;Med Coll Wisconsin, Dept Psychiat &amp;amp; Behav Med, Ctr AIDS Intervent Res, Milwaukee, WI 53202 USA&lt;/auth-address&gt;&lt;titles&gt;&lt;title&gt;Sexual compulsivity and substance use in HIV-seropositive men who have sex with men: Prevalence and predictors of high-risk behaviors&lt;/title&gt;&lt;secondary-title&gt;Addictive Behaviors&lt;/secondary-title&gt;&lt;alt-title&gt;Addict Behav&lt;/alt-title&gt;&lt;/titles&gt;&lt;periodical&gt;&lt;full-title&gt;Addictive Behaviors&lt;/full-title&gt;&lt;/periodical&gt;&lt;pages&gt;857-868&lt;/pages&gt;&lt;volume&gt;24&lt;/volume&gt;&lt;number&gt;6&lt;/number&gt;&lt;keywords&gt;&lt;keyword&gt;hiv/aids&lt;/keyword&gt;&lt;keyword&gt;sexual compulsivity&lt;/keyword&gt;&lt;keyword&gt;cocaine&lt;/keyword&gt;&lt;keyword&gt;primary prevention&lt;/keyword&gt;&lt;keyword&gt;bisexual men&lt;/keyword&gt;&lt;keyword&gt;sensation seeking&lt;/keyword&gt;&lt;keyword&gt;prevention services&lt;/keyword&gt;&lt;keyword&gt;cage questionnaire&lt;/keyword&gt;&lt;keyword&gt;gay&lt;/keyword&gt;&lt;keyword&gt;infection&lt;/keyword&gt;&lt;keyword&gt;aids&lt;/keyword&gt;&lt;keyword&gt;alcoholism&lt;/keyword&gt;&lt;/keywords&gt;&lt;dates&gt;&lt;year&gt;1999&lt;/year&gt;&lt;pub-dates&gt;&lt;date&gt;Nov-Dec&lt;/date&gt;&lt;/pub-dates&gt;&lt;/dates&gt;&lt;isbn&gt;0306-4603&lt;/isbn&gt;&lt;accession-num&gt;WOS:000083839300011&lt;/accession-num&gt;&lt;urls&gt;&lt;related-urls&gt;&lt;url&gt;&amp;lt;Go to ISI&amp;gt;://WOS:000083839300011&lt;/url&gt;&lt;/related-urls&gt;&lt;/urls&gt;&lt;electronic-resource-num&gt;Doi 10.1016/S0306-4603(99)00056-8&lt;/electronic-resource-num&gt;&lt;remote-database-provider&gt;1999 Nov-Dec&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 Rich et al., 2016; Stall et al., 2002</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Colfax&lt;/Author&gt;&lt;Year&gt;2001&lt;/Year&gt;&lt;RecNum&gt;138&lt;/RecNum&gt;&lt;Prefix&gt;&lt;/Prefix&gt;&lt;Suffix&gt;&lt;/Suffix&gt;&lt;Pages&gt;&lt;/Pages&gt;&lt;DisplayText&gt;)&lt;/DisplayText&gt;&lt;record&gt;&lt;rec-number&gt;138&lt;/rec-number&gt;&lt;foreign-keys&gt;&lt;key app="EN" db-id="deadfpsv75vzepezzvz5a9pm2xfx2dt0fsaa" timestamp="1426797780"&gt;138&lt;/key&gt;&lt;/foreign-keys&gt;&lt;ref-type name="Journal Article"&gt;17&lt;/ref-type&gt;&lt;contributors&gt;&lt;authors&gt;&lt;author&gt;Colfax, G. N.&lt;/author&gt;&lt;author&gt;Mansergh, G.&lt;/author&gt;&lt;author&gt;Guzman, R.&lt;/author&gt;&lt;author&gt;Vittinghoff, E.&lt;/author&gt;&lt;author&gt;Marks, G.&lt;/author&gt;&lt;author&gt;Rader, M.&lt;/author&gt;&lt;author&gt;Buchbinder, S.&lt;/author&gt;&lt;/authors&gt;&lt;/contributors&gt;&lt;auth-address&gt;Colfax, GN San Francisco Dept Publ Hlth, HIV Res Branch, 25 Van Ness Ave,Suite 600, San Francisco, CA 94102 USA San Francisco Dept Publ Hlth, HIV Res Branch, 25 Van Ness Ave,Suite 600, San Francisco, CA 94102 USA San Francisco Dept Publ Hlth, HIV Res Branch, San Francisco, CA 94102 USA CDC, US Ctr Dis Control &amp;amp; Prevent, Natl Ctr HIV STD &amp;amp; TB Prevent, Div HIV AIDS Prevent, Atlanta, GA 30333 USA Univ Calif San Francisco, Dept Epidemiol &amp;amp; Biostat, San Francisco, CA 94143 USA&lt;/auth-address&gt;&lt;titles&gt;&lt;title&gt;Drug use and sexual risk behavior among gay and bisexual men who attend circuit parties: A venue-based comparison&lt;/title&gt;&lt;secondary-title&gt;Journal of Acquired Immune Deficiency Syndromes&lt;/secondary-title&gt;&lt;alt-title&gt;J Acq Immun Def Synd&lt;/alt-title&gt;&lt;/titles&gt;&lt;pages&gt;373-379&lt;/pages&gt;&lt;volume&gt;28&lt;/volume&gt;&lt;number&gt;4&lt;/number&gt;&lt;keywords&gt;&lt;keyword&gt;hiv&lt;/keyword&gt;&lt;keyword&gt;risk behavior&lt;/keyword&gt;&lt;keyword&gt;drug use&lt;/keyword&gt;&lt;keyword&gt;club drugs&lt;/keyword&gt;&lt;keyword&gt;sildenafil&lt;/keyword&gt;&lt;keyword&gt;substance use&lt;/keyword&gt;&lt;keyword&gt;hiv seroconversion&lt;/keyword&gt;&lt;keyword&gt;unprotected sex&lt;/keyword&gt;&lt;keyword&gt;homosexual men&lt;/keyword&gt;&lt;keyword&gt;united-states&lt;/keyword&gt;&lt;keyword&gt;san-francisco&lt;/keyword&gt;&lt;keyword&gt;prevalence&lt;/keyword&gt;&lt;keyword&gt;association&lt;/keyword&gt;&lt;keyword&gt;infection&lt;/keyword&gt;&lt;/keywords&gt;&lt;dates&gt;&lt;year&gt;2001&lt;/year&gt;&lt;pub-dates&gt;&lt;date&gt;Dec 1&lt;/date&gt;&lt;/pub-dates&gt;&lt;/dates&gt;&lt;isbn&gt;1525-4135&lt;/isbn&gt;&lt;accession-num&gt;WOS:000172313100011&lt;/accession-num&gt;&lt;urls&gt;&lt;related-urls&gt;&lt;url&gt;&amp;lt;Go to ISI&amp;gt;://WOS:000172313100011&lt;/url&gt;&lt;/related-urls&gt;&lt;/urls&gt;&lt;remote-database-name&gt;Journals@Ovid&lt;/remote-database-name&gt;&lt;language&gt;English&lt;/language&gt;&lt;/record&gt;&lt;/Cite&gt;&lt;Cite  &gt;&lt;Author&gt;Halkitis&lt;/Author&gt;&lt;Year&gt;2003&lt;/Year&gt;&lt;RecNum&gt;140&lt;/RecNum&gt;&lt;Prefix&gt;&lt;/Prefix&gt;&lt;Suffix&gt;&lt;/Suffix&gt;&lt;Pages&gt;&lt;/Pages&gt;&lt;record&gt;&lt;rec-number&gt;140&lt;/rec-number&gt;&lt;foreign-keys&gt;&lt;key app="EN" db-id="deadfpsv75vzepezzvz5a9pm2xfx2dt0fsaa" timestamp="1426809177"&gt;140&lt;/key&gt;&lt;/foreign-keys&gt;&lt;ref-type name="Journal Article"&gt;17&lt;/ref-type&gt;&lt;contributors&gt;&lt;authors&gt;&lt;author&gt;Halkitis, Perry N.&lt;/author&gt;&lt;author&gt;Parsons, Jeffrey T.&lt;/author&gt;&lt;/authors&gt;&lt;/contributors&gt;&lt;titles&gt;&lt;title&gt;Recreational Drug Use and HIV-Risk Sexual Behavior Among Men Frequenting Gay Social Venues&lt;/title&gt;&lt;secondary-title&gt;Journal of Gay &amp;amp; Lesbian Social Services&lt;/secondary-title&gt;&lt;/titles&gt;&lt;periodical&gt;&lt;full-title&gt;Journal of Gay &amp;amp; Lesbian Social Services&lt;/full-title&gt;&lt;/periodical&gt;&lt;pages&gt;19-38&lt;/pages&gt;&lt;volume&gt;14&lt;/volume&gt;&lt;number&gt;4&lt;/number&gt;&lt;dates&gt;&lt;year&gt;2003&lt;/year&gt;&lt;pub-dates&gt;&lt;date&gt;2003/01/21&lt;/date&gt;&lt;/pub-dates&gt;&lt;/dates&gt;&lt;publisher&gt;Routledge&lt;/publisher&gt;&lt;isbn&gt;1053-8720 1540-4056&lt;/isbn&gt;&lt;urls&gt;&lt;related-urls&gt;&lt;url&gt;http://dx.doi.org/10.1300/J041v14n04_02&lt;/url&gt;&lt;url&gt;http://www.tandfonline.com/doi/pdf/10.1300/J041v14n04_02&lt;/url&gt;&lt;/related-urls&gt;&lt;/urls&gt;&lt;electronic-resource-num&gt;10.1300/J041v14n04_02&lt;/electronic-resource-num&gt;&lt;access-date&gt;2015/03/19&lt;/access-date&gt;&lt;/record&gt;&lt;/Cite&gt;&lt;Cite  &gt;&lt;Author&gt;Benotsch&lt;/Author&gt;&lt;Year&gt;1999&lt;/Year&gt;&lt;RecNum&gt;359&lt;/RecNum&gt;&lt;Prefix&gt;&lt;/Prefix&gt;&lt;Suffix&gt;&lt;/Suffix&gt;&lt;Pages&gt;&lt;/Pages&gt;&lt;record&gt;&lt;rec-number&gt;359&lt;/rec-number&gt;&lt;foreign-keys&gt;&lt;key app="EN" db-id="deadfpsv75vzepezzvz5a9pm2xfx2dt0fsaa" timestamp="1486147049"&gt;359&lt;/key&gt;&lt;/foreign-keys&gt;&lt;ref-type name="Journal Article"&gt;17&lt;/ref-type&gt;&lt;contributors&gt;&lt;authors&gt;&lt;author&gt;Benotsch, E. G.&lt;/author&gt;&lt;author&gt;Kalichman, S. C.&lt;/author&gt;&lt;author&gt;Kelly, J. A.&lt;/author&gt;&lt;/authors&gt;&lt;translated-authors&gt;&lt;author&gt;Addict, Behav&lt;/author&gt;&lt;/translated-authors&gt;&lt;/contributors&gt;&lt;auth-address&gt;Med Coll Wisconsin, Dept Psychiat &amp;amp; Behav Med, Ctr AIDS Intervent Res, Milwaukee, WI 53202 USA&lt;/auth-address&gt;&lt;titles&gt;&lt;title&gt;Sexual compulsivity and substance use in HIV-seropositive men who have sex with men: Prevalence and predictors of high-risk behaviors&lt;/title&gt;&lt;secondary-title&gt;Addictive Behaviors&lt;/secondary-title&gt;&lt;alt-title&gt;Addict Behav&lt;/alt-title&gt;&lt;/titles&gt;&lt;periodical&gt;&lt;full-title&gt;Addictive Behaviors&lt;/full-title&gt;&lt;/periodical&gt;&lt;pages&gt;857-868&lt;/pages&gt;&lt;volume&gt;24&lt;/volume&gt;&lt;number&gt;6&lt;/number&gt;&lt;keywords&gt;&lt;keyword&gt;hiv/aids&lt;/keyword&gt;&lt;keyword&gt;sexual compulsivity&lt;/keyword&gt;&lt;keyword&gt;cocaine&lt;/keyword&gt;&lt;keyword&gt;primary prevention&lt;/keyword&gt;&lt;keyword&gt;bisexual men&lt;/keyword&gt;&lt;keyword&gt;sensation seeking&lt;/keyword&gt;&lt;keyword&gt;prevention services&lt;/keyword&gt;&lt;keyword&gt;cage questionnaire&lt;/keyword&gt;&lt;keyword&gt;gay&lt;/keyword&gt;&lt;keyword&gt;infection&lt;/keyword&gt;&lt;keyword&gt;aids&lt;/keyword&gt;&lt;keyword&gt;alcoholism&lt;/keyword&gt;&lt;/keywords&gt;&lt;dates&gt;&lt;year&gt;1999&lt;/year&gt;&lt;pub-dates&gt;&lt;date&gt;Nov-Dec&lt;/date&gt;&lt;/pub-dates&gt;&lt;/dates&gt;&lt;isbn&gt;0306-4603&lt;/isbn&gt;&lt;accession-num&gt;WOS:000083839300011&lt;/accession-num&gt;&lt;urls&gt;&lt;related-urls&gt;&lt;url&gt;&amp;lt;Go to ISI&amp;gt;://WOS:000083839300011&lt;/url&gt;&lt;/related-urls&gt;&lt;/urls&gt;&lt;electronic-resource-num&gt;Doi 10.1016/S0306-4603(99)00056-8&lt;/electronic-resource-num&gt;&lt;remote-database-provider&gt;1999 Nov-Dec&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w:t>
      </w:r>
      <w:r w:rsidRPr="00F04923">
        <w:rPr>
          <w:rFonts w:ascii="Times New Roman" w:hAnsi="Times New Roman" w:cs="Times New Roman"/>
          <w:lang w:val="en-CA"/>
        </w:rPr>
        <w:fldChar w:fldCharType="end"/>
      </w:r>
      <w:r w:rsidRPr="00F04923">
        <w:rPr>
          <w:rFonts w:ascii="Times New Roman" w:hAnsi="Times New Roman" w:cs="Times New Roman"/>
          <w:lang w:val="en-CA"/>
        </w:rPr>
        <w:t xml:space="preserve">, including condomless anal sex, which may contribute to transmission and acquisition of HIV and other sexually transmitted infections (STIs) given high prevalence rates among gbMSM </w:t>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Halkitis&lt;/Author&gt;&lt;Year&gt;2005&lt;/Year&gt;&lt;RecNum&gt;186&lt;/RecNum&gt;&lt;Prefix&gt;&lt;/Prefix&gt;&lt;Suffix&gt;&lt;/Suffix&gt;&lt;Pages&gt;&lt;/Pages&gt;&lt;DisplayText&gt;(Halkitis et al. 2005, Mullens et al. 2009, Smith et al. 2004, Frye et al. 2010)&lt;/DisplayText&gt;&lt;record&gt;&lt;rec-number&gt;186&lt;/rec-number&gt;&lt;foreign-keys&gt;&lt;key app="EN" db-id="deadfpsv75vzepezzvz5a9pm2xfx2dt0fsaa" timestamp="1438107468"&gt;186&lt;/key&gt;&lt;/foreign-keys&gt;&lt;ref-type name="Journal Article"&gt;17&lt;/ref-type&gt;&lt;contributors&gt;&lt;authors&gt;&lt;author&gt;Halkitis, P. N.&lt;/author&gt;&lt;author&gt;Green, K. A.&lt;/author&gt;&lt;author&gt;Remien, R. H.&lt;/author&gt;&lt;author&gt;Stirratt, M. J.&lt;/author&gt;&lt;author&gt;Hoff, C. C.&lt;/author&gt;&lt;author&gt;Wolitski, R. J.&lt;/author&gt;&lt;author&gt;Parsons, J. T.&lt;/author&gt;&lt;/authors&gt;&lt;translated-authors&gt;&lt;author&gt;Aids,&lt;/author&gt;&lt;/translated-authors&gt;&lt;/contributors&gt;&lt;auth-address&gt;Halkitis, PN&amp;#13;NYU, Dept Appl Psychol, Ctr Hlth Identity Behav &amp;amp; Prevent Studies, Room 408G,239 Greene St, New York, NY 10003 USA&amp;#13;NYU, Dept Appl Psychol, Ctr Hlth Identity Behav &amp;amp; Prevent Studies, Room 408G,239 Greene St, New York, NY 10003 USA&amp;#13;NYU, Dept Appl Psychol, Ctr Hlth Identity Behav &amp;amp; Prevent Studies, New York, NY 10003 USA&amp;#13;Columbia Univ, New York Psychiat Inst, New York, NY USA&amp;#13;Univ Calif San Francisco, Ctr AIDS Prevent Studies, San Francisco, CA USA&amp;#13;Ctr Dis Control &amp;amp; Prevent, Natl Ctr HIV STI &amp;amp; TB Prevent, Div HIV &amp;amp; AIDS Prevent, Prevent Res Branch, Atlanta, GA USA&amp;#13;CUNY Hunter Coll, New York, NY 10021 USA&amp;#13;CUNY, Grad Ctr, New York, NY USA&lt;/auth-address&gt;&lt;titles&gt;&lt;title&gt;Seroconcordant sexual partnerings of HIV-seropositive men who have sex with men&lt;/title&gt;&lt;secondary-title&gt;Aids&lt;/secondary-title&gt;&lt;alt-title&gt;Aids&lt;/alt-title&gt;&lt;/titles&gt;&lt;periodical&gt;&lt;full-title&gt;AIDS&lt;/full-title&gt;&lt;/periodical&gt;&lt;alt-periodical&gt;&lt;full-title&gt;AIDS&lt;/full-title&gt;&lt;/alt-periodical&gt;&lt;pages&gt;S77-S86&lt;/pages&gt;&lt;volume&gt;19&lt;/volume&gt;&lt;number&gt;suppl 1 &lt;/number&gt;&lt;keywords&gt;&lt;keyword&gt;seroconcordant&lt;/keyword&gt;&lt;keyword&gt;hiv-positive&lt;/keyword&gt;&lt;keyword&gt;msm&lt;/keyword&gt;&lt;keyword&gt;drug use&lt;/keyword&gt;&lt;keyword&gt;uai&lt;/keyword&gt;&lt;keyword&gt;immunodeficiency-virus type-1&lt;/keyword&gt;&lt;keyword&gt;unprotected anal intercourse&lt;/keyword&gt;&lt;keyword&gt;gay men&lt;/keyword&gt;&lt;keyword&gt;risk behavior&lt;/keyword&gt;&lt;keyword&gt;bisexual men&lt;/keyword&gt;&lt;keyword&gt;kaposis-sarcoma&lt;/keyword&gt;&lt;keyword&gt;methodological challenges&lt;/keyword&gt;&lt;keyword&gt;primary infection&lt;/keyword&gt;&lt;keyword&gt;african-american&lt;/keyword&gt;&lt;keyword&gt;condom use&lt;/keyword&gt;&lt;/keywords&gt;&lt;dates&gt;&lt;year&gt;2005&lt;/year&gt;&lt;pub-dates&gt;&lt;date&gt;Apr&lt;/date&gt;&lt;/pub-dates&gt;&lt;/dates&gt;&lt;isbn&gt;0269-9370&lt;/isbn&gt;&lt;accession-num&gt;WOS:000233879600008&lt;/accession-num&gt;&lt;urls&gt;&lt;related-urls&gt;&lt;url&gt;&amp;lt;Go to ISI&amp;gt;://WOS:000233879600008&lt;/url&gt;&lt;/related-urls&gt;&lt;/urls&gt;&lt;electronic-resource-num&gt;Doi 10.1097/01.Aids.0000167354.09912.83&lt;/electronic-resource-num&gt;&lt;remote-database-provider&gt;2005 Apr&lt;/remote-database-provider&gt;&lt;language&gt;English&lt;/language&gt;&lt;/record&gt;&lt;/Cite&gt;&lt;Cite  &gt;&lt;Author&gt;Mullens&lt;/Author&gt;&lt;Year&gt;2009&lt;/Year&gt;&lt;RecNum&gt;187&lt;/RecNum&gt;&lt;Prefix&gt;&lt;/Prefix&gt;&lt;Suffix&gt;&lt;/Suffix&gt;&lt;Pages&gt;&lt;/Pages&gt;&lt;record&gt;&lt;rec-number&gt;187&lt;/rec-number&gt;&lt;foreign-keys&gt;&lt;key app="EN" db-id="deadfpsv75vzepezzvz5a9pm2xfx2dt0fsaa" timestamp="1438107544"&gt;187&lt;/key&gt;&lt;/foreign-keys&gt;&lt;ref-type name="Journal Article"&gt;17&lt;/ref-type&gt;&lt;contributors&gt;&lt;authors&gt;&lt;author&gt;Mullens, A. B.&lt;/author&gt;&lt;author&gt;Young, R. M.&lt;/author&gt;&lt;author&gt;Hamernik, E.&lt;/author&gt;&lt;author&gt;Dunne, M.&lt;/author&gt;&lt;/authors&gt;&lt;translated-authors&gt;&lt;author&gt;Sex, Health&lt;/author&gt;&lt;/translated-authors&gt;&lt;/contributors&gt;&lt;auth-address&gt;Sexual Health and HIV Service, Brisbane, Qld 4000, Australia. ab.mullens@student.qut.edu.au&lt;/auth-address&gt;&lt;titles&gt;&lt;title&gt;The consequences of substance use among gay and bisexual men: a Consensual Qualitative Research analysis&lt;/title&gt;&lt;secondary-title&gt;Sex Health&lt;/secondary-title&gt;&lt;alt-title&gt;Sexual health&lt;/alt-title&gt;&lt;/titles&gt;&lt;pages&gt;139-52&lt;/pages&gt;&lt;volume&gt;6&lt;/volume&gt;&lt;number&gt;2&lt;/number&gt;&lt;edition&gt;2009/05/22&lt;/edition&gt;&lt;keywords&gt;&lt;keyword&gt;Australia&lt;/keyword&gt;&lt;keyword&gt;Bisexuality/*statistics &amp;amp; numerical data&lt;/keyword&gt;&lt;keyword&gt;HIV Infections/*epidemiology&lt;/keyword&gt;&lt;keyword&gt;Health Behavior&lt;/keyword&gt;&lt;keyword&gt;*Health Knowledge, Attitudes, Practice&lt;/keyword&gt;&lt;keyword&gt;Homosexuality, Male/*statistics &amp;amp; numerical data&lt;/keyword&gt;&lt;keyword&gt;Humans&lt;/keyword&gt;&lt;keyword&gt;Male&lt;/keyword&gt;&lt;keyword&gt;Questionnaires&lt;/keyword&gt;&lt;keyword&gt;*Risk-Taking&lt;/keyword&gt;&lt;keyword&gt;Substance-Related Disorders/*epidemiology&lt;/keyword&gt;&lt;keyword&gt;Unsafe Sex/statistics &amp;amp; numerical data&lt;/keyword&gt;&lt;/keywords&gt;&lt;dates&gt;&lt;year&gt;2009&lt;/year&gt;&lt;pub-dates&gt;&lt;date&gt;Jun&lt;/date&gt;&lt;/pub-dates&gt;&lt;/dates&gt;&lt;isbn&gt;1448-5028 (Print)&amp;#13;1448-5028 (Linking)&lt;/isbn&gt;&lt;accession-num&gt;19457294&lt;/accession-num&gt;&lt;urls&gt;&lt;related-urls&gt;&lt;url&gt;http://www.ncbi.nlm.nih.gov/pubmed/19457294&lt;/url&gt;&lt;/related-urls&gt;&lt;/urls&gt;&lt;electronic-resource-num&gt;10.1071/SH08061&lt;/electronic-resource-num&gt;&lt;remote-database-provider&gt;2009 Jun&lt;/remote-database-provider&gt;&lt;language&gt;English&lt;/language&gt;&lt;/record&gt;&lt;/Cite&gt;&lt;Cite  &gt;&lt;Author&gt;Smith&lt;/Author&gt;&lt;Year&gt;2004&lt;/Year&gt;&lt;RecNum&gt;188&lt;/RecNum&gt;&lt;Prefix&gt;&lt;/Prefix&gt;&lt;Suffix&gt;&lt;/Suffix&gt;&lt;Pages&gt;&lt;/Pages&gt;&lt;record&gt;&lt;rec-number&gt;188&lt;/rec-number&gt;&lt;foreign-keys&gt;&lt;key app="EN" db-id="deadfpsv75vzepezzvz5a9pm2xfx2dt0fsaa" timestamp="1438107608"&gt;188&lt;/key&gt;&lt;/foreign-keys&gt;&lt;ref-type name="Journal Article"&gt;17&lt;/ref-type&gt;&lt;contributors&gt;&lt;authors&gt;&lt;author&gt;Smith, A. M. A.&lt;/author&gt;&lt;author&gt;Grierson, J.&lt;/author&gt;&lt;author&gt;Wain, D.&lt;/author&gt;&lt;author&gt;Pitts, M.&lt;/author&gt;&lt;author&gt;Pattison, P.&lt;/author&gt;&lt;/authors&gt;&lt;translated-authors&gt;&lt;author&gt;Sex Transm, Infect&lt;/author&gt;&lt;/translated-authors&gt;&lt;/contributors&gt;&lt;auth-address&gt;Smith, AMA&amp;#13;La Trobe Univ, Australian Res Ctr Sex Hlth &amp;amp; Soc, 215 Franklin St, Melbourne, Vic 3000, Australia&amp;#13;La Trobe Univ, Australian Res Ctr Sex Hlth &amp;amp; Soc, 215 Franklin St, Melbourne, Vic 3000, Australia&amp;#13;La Trobe Univ, Australian Res Ctr Sex Hlth &amp;amp; Soc, Melbourne, Vic 3000, Australia&amp;#13;Univ Melbourne, Dept Psychol, Melbourne, Vic 3010, Australia&lt;/auth-address&gt;&lt;titles&gt;&lt;title&gt;Associations between the sexual behaviour of men who have sex with men and the structure and composition of their social networks&lt;/title&gt;&lt;secondary-title&gt;Sexually Transmitted Infections&lt;/secondary-title&gt;&lt;alt-title&gt;Sex Transm Infect&lt;/alt-title&gt;&lt;/titles&gt;&lt;pages&gt;455-458&lt;/pages&gt;&lt;volume&gt;80&lt;/volume&gt;&lt;number&gt;6&lt;/number&gt;&lt;dates&gt;&lt;year&gt;2004&lt;/year&gt;&lt;pub-dates&gt;&lt;date&gt;Dec 1&lt;/date&gt;&lt;/pub-dates&gt;&lt;/dates&gt;&lt;isbn&gt;1368-4973&lt;/isbn&gt;&lt;accession-num&gt;WOS:000225426000009&lt;/accession-num&gt;&lt;urls&gt;&lt;related-urls&gt;&lt;url&gt;&amp;lt;Go to ISI&amp;gt;://WOS:000225426000009&lt;/url&gt;&lt;/related-urls&gt;&lt;/urls&gt;&lt;electronic-resource-num&gt;10.1136/sti.2004.010355&lt;/electronic-resource-num&gt;&lt;remote-database-provider&gt;2004 Dec&lt;/remote-database-provider&gt;&lt;language&gt;English&lt;/language&gt;&lt;/record&gt;&lt;/Cite&gt;&lt;Cite  &gt;&lt;Author&gt;Frye&lt;/Author&gt;&lt;Year&gt;2010&lt;/Year&gt;&lt;RecNum&gt;189&lt;/RecNum&gt;&lt;Prefix&gt;&lt;/Prefix&gt;&lt;Suffix&gt;&lt;/Suffix&gt;&lt;Pages&gt;&lt;/Pages&gt;&lt;record&gt;&lt;rec-number&gt;189&lt;/rec-number&gt;&lt;foreign-keys&gt;&lt;key app="EN" db-id="deadfpsv75vzepezzvz5a9pm2xfx2dt0fsaa" timestamp="1438107722"&gt;189&lt;/key&gt;&lt;/foreign-keys&gt;&lt;ref-type name="Journal Article"&gt;17&lt;/ref-type&gt;&lt;contributors&gt;&lt;authors&gt;&lt;author&gt;Frye, V.&lt;/author&gt;&lt;author&gt;Koblin, B.&lt;/author&gt;&lt;author&gt;Chin, J.&lt;/author&gt;&lt;author&gt;Beard, J.&lt;/author&gt;&lt;author&gt;Blaney, S.&lt;/author&gt;&lt;author&gt;Halkitis, P.&lt;/author&gt;&lt;author&gt;Vlahov, D.&lt;/author&gt;&lt;author&gt;Galea, S.&lt;/author&gt;&lt;/authors&gt;&lt;translated-authors&gt;&lt;author&gt;Aids Behav&lt;/author&gt;&lt;/translated-authors&gt;&lt;/contributors&gt;&lt;auth-address&gt;Frye, V&amp;#13;CUNY Hunter Coll, Urban Publ Hlth Program, New York, NY 10021 USA&amp;#13;CUNY Hunter Coll, Urban Publ Hlth Program, New York, NY 10021 USA&amp;#13;CUNY Hunter Coll, Urban Publ Hlth Program, New York, NY 10021 USA&amp;#13;New York Blood Ctr, Lab Infect Dis Prevent, New York, NY 10021 USA&amp;#13;New York Acad Med, Ctr Urban Epidemiol Studies, New York, NY 10029 USA&amp;#13;NYU, Steinhardt Sch Culture Educ &amp;amp; Human Dev, New York, NY USA&amp;#13;Univ Michigan, Dept Epidemiol, Ann Arbor, MI 48109 USA&lt;/auth-address&gt;&lt;titles&gt;&lt;title&gt;Neighborhood-Level Correlates of Consistent Condom Use among Men Who have Sex with Men: A Multi-Level Analysis&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974-985&lt;/pages&gt;&lt;volume&gt;14&lt;/volume&gt;&lt;number&gt;4&lt;/number&gt;&lt;keywords&gt;&lt;keyword&gt;sexual hiv risk behavior&lt;/keyword&gt;&lt;keyword&gt;msm&lt;/keyword&gt;&lt;keyword&gt;urban neighborhood&lt;/keyword&gt;&lt;keyword&gt;multi-level analysis&lt;/keyword&gt;&lt;keyword&gt;condom use&lt;/keyword&gt;&lt;keyword&gt;neighborhood environment&lt;/keyword&gt;&lt;keyword&gt;risk behavior&lt;/keyword&gt;&lt;keyword&gt;hiv-infection&lt;/keyword&gt;&lt;keyword&gt;collective efficacy&lt;/keyword&gt;&lt;keyword&gt;racial disparities&lt;/keyword&gt;&lt;keyword&gt;income inequality&lt;/keyword&gt;&lt;keyword&gt;san-francisco&lt;/keyword&gt;&lt;keyword&gt;bisexual men&lt;/keyword&gt;&lt;keyword&gt;drug-use&lt;/keyword&gt;&lt;keyword&gt;gay men&lt;/keyword&gt;&lt;keyword&gt;health&lt;/keyword&gt;&lt;/keywords&gt;&lt;dates&gt;&lt;year&gt;2010&lt;/year&gt;&lt;pub-dates&gt;&lt;date&gt;Aug&lt;/date&gt;&lt;/pub-dates&gt;&lt;/dates&gt;&lt;isbn&gt;1090-7165&lt;/isbn&gt;&lt;accession-num&gt;WOS:000280226400027&lt;/accession-num&gt;&lt;urls&gt;&lt;related-urls&gt;&lt;url&gt;&amp;lt;Go to ISI&amp;gt;://WOS:000280226400027&lt;/url&gt;&lt;/related-urls&gt;&lt;/urls&gt;&lt;electronic-resource-num&gt;10.1007/s10461-008-9438-5&lt;/electronic-resource-num&gt;&lt;remote-database-provider&gt;2010 Aug&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Halkitis et al. 2005</w:t>
      </w:r>
      <w:r w:rsidR="003E282C">
        <w:rPr>
          <w:rFonts w:ascii="Times New Roman" w:hAnsi="Times New Roman" w:cs="Times New Roman"/>
          <w:lang w:val="en-CA"/>
        </w:rPr>
        <w:t>;</w:t>
      </w:r>
      <w:r w:rsidRPr="00F04923">
        <w:rPr>
          <w:rFonts w:ascii="Times New Roman" w:hAnsi="Times New Roman" w:cs="Times New Roman"/>
          <w:lang w:val="en-CA"/>
        </w:rPr>
        <w:t xml:space="preserve"> Mullens et al. 2009</w:t>
      </w:r>
      <w:r w:rsidR="003E282C">
        <w:rPr>
          <w:rFonts w:ascii="Times New Roman" w:hAnsi="Times New Roman" w:cs="Times New Roman"/>
          <w:lang w:val="en-CA"/>
        </w:rPr>
        <w:t>;</w:t>
      </w:r>
      <w:r w:rsidRPr="00F04923">
        <w:rPr>
          <w:rFonts w:ascii="Times New Roman" w:hAnsi="Times New Roman" w:cs="Times New Roman"/>
          <w:lang w:val="en-CA"/>
        </w:rPr>
        <w:t xml:space="preserve"> Smith et al. 2004</w:t>
      </w:r>
      <w:r w:rsidR="003E282C">
        <w:rPr>
          <w:rFonts w:ascii="Times New Roman" w:hAnsi="Times New Roman" w:cs="Times New Roman"/>
          <w:lang w:val="en-CA"/>
        </w:rPr>
        <w:t>;</w:t>
      </w:r>
      <w:r w:rsidRPr="00F04923">
        <w:rPr>
          <w:rFonts w:ascii="Times New Roman" w:hAnsi="Times New Roman" w:cs="Times New Roman"/>
          <w:lang w:val="en-CA"/>
        </w:rPr>
        <w:t xml:space="preserve"> Frye et al. 2010)</w:t>
      </w:r>
      <w:r w:rsidRPr="00F04923">
        <w:rPr>
          <w:rFonts w:ascii="Times New Roman" w:hAnsi="Times New Roman" w:cs="Times New Roman"/>
          <w:lang w:val="en-CA"/>
        </w:rPr>
        <w:fldChar w:fldCharType="end"/>
      </w:r>
      <w:r w:rsidRPr="00F04923">
        <w:rPr>
          <w:rFonts w:ascii="Times New Roman" w:hAnsi="Times New Roman" w:cs="Times New Roman"/>
          <w:lang w:val="en-CA"/>
        </w:rPr>
        <w:t xml:space="preserve">. Among substance-using gbMSM, prevalence of HIV and STIs are higher than among non-substance-using gbMSM </w:t>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Chesney&lt;/Author&gt;&lt;Year&gt;1998&lt;/Year&gt;&lt;RecNum&gt;360&lt;/RecNum&gt;&lt;Prefix&gt;&lt;/Prefix&gt;&lt;Suffix&gt;&lt;/Suffix&gt;&lt;Pages&gt;&lt;/Pages&gt;&lt;DisplayText&gt;(Ackers et al. 2012; Chesney, Barrett, &amp; Stall, 1998; Koblin et al., 2006; Reback &amp; Fletcher, 2014)&lt;/DisplayText&gt;&lt;record&gt;&lt;rec-number&gt;360&lt;/rec-number&gt;&lt;foreign-keys&gt;&lt;key app="EN" db-id="deadfpsv75vzepezzvz5a9pm2xfx2dt0fsaa" timestamp="1486147176"&gt;360&lt;/key&gt;&lt;/foreign-keys&gt;&lt;ref-type name="Journal Article"&gt;17&lt;/ref-type&gt;&lt;contributors&gt;&lt;authors&gt;&lt;author&gt;Chesney, M. A.&lt;/author&gt;&lt;author&gt;Barrett, D. C.&lt;/author&gt;&lt;author&gt;Stall, R.&lt;/author&gt;&lt;/authors&gt;&lt;translated-authors&gt;&lt;author&gt;Am, J. Public Health&lt;/author&gt;&lt;/translated-authors&gt;&lt;/contributors&gt;&lt;auth-address&gt;Univ Calif San Francisco, Ctr Aids Prevent Studies, Sch Med, San Francisco, CA 94105 USA Calif State Univ, San Marcos, CA USA&lt;/auth-address&gt;&lt;titles&gt;&lt;title&gt;Histories of substance use and risk behavior: Precursors to HIV seroconversion in homosexual men&lt;/title&gt;&lt;secondary-title&gt;American Journal of Public Health&lt;/secondary-title&gt;&lt;alt-title&gt;Am J Public Health&lt;/alt-title&gt;&lt;/titles&gt;&lt;periodical&gt;&lt;full-title&gt;American Journal of Public Health&lt;/full-title&gt;&lt;/periodical&gt;&lt;pages&gt;113-116&lt;/pages&gt;&lt;volume&gt;88&lt;/volume&gt;&lt;number&gt;1&lt;/number&gt;&lt;keywords&gt;&lt;keyword&gt;immunodeficiency-virus seroconversion&lt;/keyword&gt;&lt;keyword&gt;sexual-activity&lt;/keyword&gt;&lt;keyword&gt;drug-use&lt;/keyword&gt;&lt;keyword&gt;cohort&lt;/keyword&gt;&lt;keyword&gt;health&lt;/keyword&gt;&lt;keyword&gt;infection&lt;/keyword&gt;&lt;keyword&gt;alcohol&lt;/keyword&gt;&lt;keyword&gt;aids&lt;/keyword&gt;&lt;/keywords&gt;&lt;dates&gt;&lt;year&gt;1998&lt;/year&gt;&lt;pub-dates&gt;&lt;date&gt;Jan&lt;/date&gt;&lt;/pub-dates&gt;&lt;/dates&gt;&lt;isbn&gt;0090-0036&lt;/isbn&gt;&lt;accession-num&gt;WOS:000073804800022&lt;/accession-num&gt;&lt;urls&gt;&lt;related-urls&gt;&lt;url&gt;&amp;lt;Go to ISI&amp;gt;://WOS:000073804800022&lt;/url&gt;&lt;/related-urls&gt;&lt;/urls&gt;&lt;electronic-resource-num&gt;Doi 10.2105/Ajph.88.1.113&lt;/electronic-resource-num&gt;&lt;remote-database-provider&gt;1998 Jan&lt;/remote-database-provider&gt;&lt;language&gt;English&lt;/language&gt;&lt;/record&gt;&lt;/Cite&gt;&lt;Cite  &gt;&lt;Author&gt;Reback&lt;/Author&gt;&lt;Year&gt;2014&lt;/Year&gt;&lt;RecNum&gt;362&lt;/RecNum&gt;&lt;Prefix&gt;&lt;/Prefix&gt;&lt;Suffix&gt;&lt;/Suffix&gt;&lt;Pages&gt;&lt;/Pages&gt;&lt;record&gt;&lt;rec-number&gt;362&lt;/rec-number&gt;&lt;foreign-keys&gt;&lt;key app="EN" db-id="deadfpsv75vzepezzvz5a9pm2xfx2dt0fsaa" timestamp="1486150253"&gt;362&lt;/key&gt;&lt;/foreign-keys&gt;&lt;ref-type name="Journal Article"&gt;17&lt;/ref-type&gt;&lt;contributors&gt;&lt;authors&gt;&lt;author&gt;Reback, C. J.&lt;/author&gt;&lt;author&gt;Fletcher, J. B.&lt;/author&gt;&lt;/authors&gt;&lt;/contributors&gt;&lt;titles&gt;&lt;title&gt;Reductions in HIV prevalence rates among substance-using men who have sex with men in Los Angeles County, 2008-2011&lt;/title&gt;&lt;secondary-title&gt;AIDS Educ Prev&lt;/secondary-title&gt;&lt;alt-title&gt;AIDS education and prevention : official publication of the International Society for AIDS Education&lt;/alt-title&gt;&lt;/titles&gt;&lt;pages&gt;459-70&lt;/pages&gt;&lt;volume&gt;26&lt;/volume&gt;&lt;number&gt;5&lt;/number&gt;&lt;edition&gt;2014/10/10&lt;/edition&gt;&lt;keywords&gt;&lt;keyword&gt;Adult&lt;/keyword&gt;&lt;keyword&gt;HIV Infections/*epidemiology/psychology&lt;/keyword&gt;&lt;keyword&gt;Homosexuality, Male/*statistics &amp;amp; numerical data&lt;/keyword&gt;&lt;keyword&gt;Humans&lt;/keyword&gt;&lt;keyword&gt;Los Angeles/epidemiology&lt;/keyword&gt;&lt;keyword&gt;Male&lt;/keyword&gt;&lt;keyword&gt;Middle Aged&lt;/keyword&gt;&lt;keyword&gt;Multivariate Analysis&lt;/keyword&gt;&lt;keyword&gt;Prevalence&lt;/keyword&gt;&lt;keyword&gt;Risk-Taking&lt;/keyword&gt;&lt;keyword&gt;Self Report&lt;/keyword&gt;&lt;keyword&gt;Sexual Partners&lt;/keyword&gt;&lt;keyword&gt;Socioeconomic Factors&lt;/keyword&gt;&lt;keyword&gt;Substance Abuse, Intravenous/*epidemiology/psychology&lt;/keyword&gt;&lt;/keywords&gt;&lt;dates&gt;&lt;year&gt;2014&lt;/year&gt;&lt;pub-dates&gt;&lt;date&gt;Oct&lt;/date&gt;&lt;/pub-dates&gt;&lt;/dates&gt;&lt;isbn&gt;1943-2755 (Electronic) 0899-9546 (Linking)&lt;/isbn&gt;&lt;accession-num&gt;25299809&lt;/accession-num&gt;&lt;work-type&gt;Research Support, N.I.H., Extramural Research Support, Non-U.S. Gov't&lt;/work-type&gt;&lt;urls&gt;&lt;related-urls&gt;&lt;url&gt;http://www.ncbi.nlm.nih.gov/pubmed/25299809&lt;/url&gt;&lt;/related-urls&gt;&lt;/urls&gt;&lt;electronic-resource-num&gt;10.1521/aeap.2014.26.5.459&lt;/electronic-resource-num&gt;&lt;language&gt;eng&lt;/language&gt;&lt;/record&gt;&lt;/Cite&gt;&lt;Cite  &gt;&lt;Author&gt;Koblin&lt;/Author&gt;&lt;Year&gt;2006&lt;/Year&gt;&lt;RecNum&gt;363&lt;/RecNum&gt;&lt;Prefix&gt;&lt;/Prefix&gt;&lt;Suffix&gt;&lt;/Suffix&gt;&lt;Pages&gt;&lt;/Pages&gt;&lt;record&gt;&lt;rec-number&gt;363&lt;/rec-number&gt;&lt;foreign-keys&gt;&lt;key app="EN" db-id="deadfpsv75vzepezzvz5a9pm2xfx2dt0fsaa" timestamp="1486150561"&gt;363&lt;/key&gt;&lt;/foreign-keys&gt;&lt;ref-type name="Journal Article"&gt;17&lt;/ref-type&gt;&lt;contributors&gt;&lt;authors&gt;&lt;author&gt;Koblin, B. A.&lt;/author&gt;&lt;author&gt;Husnik, M. J.&lt;/author&gt;&lt;author&gt;Colfax, G.&lt;/author&gt;&lt;author&gt;Huang, Y. J.&lt;/author&gt;&lt;author&gt;Madison, M.&lt;/author&gt;&lt;author&gt;Mayer, K.&lt;/author&gt;&lt;author&gt;Barresi, P. J.&lt;/author&gt;&lt;author&gt;Coates, T. J.&lt;/author&gt;&lt;author&gt;Chesney, M. A.&lt;/author&gt;&lt;author&gt;Buchbinder, S.&lt;/author&gt;&lt;/authors&gt;&lt;translated-authors&gt;&lt;author&gt;Aids,&lt;/author&gt;&lt;/translated-authors&gt;&lt;/contributors&gt;&lt;auth-address&gt;New York Blood Ctr, Lab Infect Dis Prevent, New York, NY 10021 USA NIH, Bethesda, MD 20892 USA Univ Calif Los Angeles, Los Angeles, CA 90024 USA Univ Calif San Francisco, San Francisco, CA 94143 USA Fenway Community Hlth Ctr, Boston, MA USA ABT Associates Inc, Cambridge, MA 02138 USA Emory Univ, Atlanta, GA 30322 USA San Francisco Dept Publ Hlth, San Francisco, CA USA Fred Hutchinson Canc Res Ctr, Div Publ Hlth Sci, Stat Ctr HIV AIDS Res &amp;amp; Prevent, Seattle, WA 98104 USA&lt;/auth-address&gt;&lt;titles&gt;&lt;title&gt;Risk factors for HIV infection among men who have sex with men&lt;/title&gt;&lt;secondary-title&gt;Aids&lt;/secondary-title&gt;&lt;alt-title&gt;Aids&lt;/alt-title&gt;&lt;/titles&gt;&lt;periodical&gt;&lt;full-title&gt;AIDS&lt;/full-title&gt;&lt;/periodical&gt;&lt;alt-periodical&gt;&lt;full-title&gt;AIDS&lt;/full-title&gt;&lt;/alt-periodical&gt;&lt;pages&gt;731-739&lt;/pages&gt;&lt;volume&gt;20&lt;/volume&gt;&lt;number&gt;5&lt;/number&gt;&lt;keywords&gt;&lt;keyword&gt;alcohol use&lt;/keyword&gt;&lt;keyword&gt;depression&lt;/keyword&gt;&lt;keyword&gt;hiv&lt;/keyword&gt;&lt;keyword&gt;men who have sex with men&lt;/keyword&gt;&lt;keyword&gt;sexually transmitted diseases&lt;/keyword&gt;&lt;keyword&gt;substance use&lt;/keyword&gt;&lt;keyword&gt;sexually-transmitted-diseases&lt;/keyword&gt;&lt;keyword&gt;new-york-city&lt;/keyword&gt;&lt;keyword&gt;immunodeficiency-virus seroconversion&lt;/keyword&gt;&lt;keyword&gt;longitudinal data-analysis&lt;/keyword&gt;&lt;keyword&gt;multicenter aids cohort&lt;/keyword&gt;&lt;keyword&gt;injection-drug-users&lt;/keyword&gt;&lt;keyword&gt;base-line data&lt;/keyword&gt;&lt;keyword&gt;homosexual-men&lt;/keyword&gt;&lt;keyword&gt;bisexual men&lt;/keyword&gt;&lt;keyword&gt;san-francisco&lt;/keyword&gt;&lt;/keywords&gt;&lt;dates&gt;&lt;year&gt;2006&lt;/year&gt;&lt;pub-dates&gt;&lt;date&gt;Mar 21&lt;/date&gt;&lt;/pub-dates&gt;&lt;/dates&gt;&lt;isbn&gt;0269-9370&lt;/isbn&gt;&lt;accession-num&gt;WOS:000236421000013&lt;/accession-num&gt;&lt;urls&gt;&lt;related-urls&gt;&lt;url&gt;&amp;lt;Go to ISI&amp;gt;://WOS:000236421000013&lt;/url&gt;&lt;/related-urls&gt;&lt;/urls&gt;&lt;electronic-resource-num&gt;Doi 10.1097/01.Aids.0000216374.61442.55&lt;/electronic-resource-num&gt;&lt;remote-database-provider&gt;2006 Mar 21&lt;/remote-database-provider&gt;&lt;research-notes&gt;0 (Amphetamines)&lt;/research-notes&gt;&lt;language&gt;English&lt;/language&gt;&lt;/record&gt;&lt;/Cite&gt;&lt;Cite  &gt;&lt;Author&gt;Ackers&lt;/Author&gt;&lt;Year&gt;2012&lt;/Year&gt;&lt;RecNum&gt;364&lt;/RecNum&gt;&lt;Prefix&gt;&lt;/Prefix&gt;&lt;Suffix&gt;&lt;/Suffix&gt;&lt;Pages&gt;&lt;/Pages&gt;&lt;record&gt;&lt;rec-number&gt;364&lt;/rec-number&gt;&lt;foreign-keys&gt;&lt;key app="EN" db-id="deadfpsv75vzepezzvz5a9pm2xfx2dt0fsaa" timestamp="1486150671"&gt;364&lt;/key&gt;&lt;/foreign-keys&gt;&lt;ref-type name="Journal Article"&gt;17&lt;/ref-type&gt;&lt;contributors&gt;&lt;authors&gt;&lt;author&gt;Ackers, M. L.&lt;/author&gt;&lt;author&gt;Greenberg, A. E.&lt;/author&gt;&lt;author&gt;Lin, C. Y.&lt;/author&gt;&lt;author&gt;Bartholow, B. N.&lt;/author&gt;&lt;author&gt;Goodman, A. H.&lt;/author&gt;&lt;author&gt;Longhi, M.&lt;/author&gt;&lt;author&gt;Gurwith, M.&lt;/author&gt;&lt;/authors&gt;&lt;/contributors&gt;&lt;auth-address&gt;Division of HIV/AIDS Prevention, National Center for HIV, STD, and TB Prevention, Centers for Disease Control and Prevention, Atlanta, Georgia, United States of America. mda6@cdc.gov&lt;/auth-address&gt;&lt;titles&gt;&lt;title&gt;High and persistent HIV seroincidence in men who have sex with men across 47 U.S. cities&lt;/title&gt;&lt;secondary-title&gt;PLoS One&lt;/secondary-title&gt;&lt;alt-title&gt;PloS one&lt;/alt-title&gt;&lt;/titles&gt;&lt;periodical&gt;&lt;full-title&gt;PLoS One&lt;/full-title&gt;&lt;/periodical&gt;&lt;alt-periodical&gt;&lt;full-title&gt;PLoS One&lt;/full-title&gt;&lt;/alt-periodical&gt;&lt;pages&gt;e34972&lt;/pages&gt;&lt;volume&gt;7&lt;/volume&gt;&lt;number&gt;4&lt;/number&gt;&lt;edition&gt;2012/04/25&lt;/edition&gt;&lt;keywords&gt;&lt;keyword&gt;Adolescent&lt;/keyword&gt;&lt;keyword&gt;Adult&lt;/keyword&gt;&lt;keyword&gt;*Cities&lt;/keyword&gt;&lt;keyword&gt;HIV Infections/*epidemiology&lt;/keyword&gt;&lt;keyword&gt;HIV Seropositivity/epidemiology&lt;/keyword&gt;&lt;keyword&gt;*HIV Seroprevalence&lt;/keyword&gt;&lt;keyword&gt;*Homosexuality, Male&lt;/keyword&gt;&lt;keyword&gt;Humans&lt;/keyword&gt;&lt;keyword&gt;Incidence&lt;/keyword&gt;&lt;keyword&gt;Male&lt;/keyword&gt;&lt;keyword&gt;Middle Aged&lt;/keyword&gt;&lt;keyword&gt;Risk Factors&lt;/keyword&gt;&lt;keyword&gt;Sexual Partners&lt;/keyword&gt;&lt;keyword&gt;Sexually Transmitted Diseases/epidemiology&lt;/keyword&gt;&lt;keyword&gt;United States/epidemiology/ethnology&lt;/keyword&gt;&lt;keyword&gt;Young Adult&lt;/keyword&gt;&lt;/keywords&gt;&lt;dates&gt;&lt;year&gt;2012&lt;/year&gt;&lt;/dates&gt;&lt;isbn&gt;1932-6203 (Electronic) 1932-6203 (Linking)&lt;/isbn&gt;&lt;accession-num&gt;22529964&lt;/accession-num&gt;&lt;work-type&gt;Research Support, Non-U.S. Gov't Research Support, U.S. Gov't, P.H.S.&lt;/work-type&gt;&lt;urls&gt;&lt;related-urls&gt;&lt;url&gt;http://www.ncbi.nlm.nih.gov/pubmed/22529964&lt;/url&gt;&lt;/related-urls&gt;&lt;/urls&gt;&lt;custom2&gt;3329535&lt;/custom2&gt;&lt;electronic-resource-num&gt;10.1371/journal.pone.0034972&lt;/electronic-resource-num&gt;&lt;language&gt;eng&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Ackers et al. 2012; Chesney, Barrett, &amp; Stall, 1998; Koblin et al., 2006; Reback &amp; Fletcher, 2014)</w:t>
      </w:r>
      <w:r w:rsidRPr="00F04923">
        <w:rPr>
          <w:rFonts w:ascii="Times New Roman" w:hAnsi="Times New Roman" w:cs="Times New Roman"/>
          <w:lang w:val="en-CA"/>
        </w:rPr>
        <w:fldChar w:fldCharType="end"/>
      </w:r>
      <w:r w:rsidRPr="00F04923">
        <w:rPr>
          <w:rFonts w:ascii="Times New Roman" w:hAnsi="Times New Roman" w:cs="Times New Roman"/>
          <w:lang w:val="en-CA"/>
        </w:rPr>
        <w:t xml:space="preserve"> and consequently, substance use among gbMSM has become a more significant public health priority in Canada (Colyer et al., 2018; Knight, 2018; Lewis &amp; Wilson, 2017). Since substance use behaviors are complex in nature, they cannot be assumed as monolithic across different social settings </w:t>
      </w:r>
      <w:r w:rsidRPr="00AE1930">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Melendez-Torres&lt;/Author&gt;&lt;Year&gt;2016&lt;/Year&gt;&lt;RecNum&gt;266&lt;/RecNum&gt;&lt;Prefix&gt;&lt;/Prefix&gt;&lt;Suffix&gt;&lt;/Suffix&gt;&lt;Pages&gt;&lt;/Pages&gt;&lt;DisplayText&gt;(Melendez-Torres &amp; Bourne, 2016)&lt;/DisplayText&gt;&lt;record&gt;&lt;rec-number&gt;266&lt;/rec-number&gt;&lt;foreign-keys&gt;&lt;key app="EN" db-id="deadfpsv75vzepezzvz5a9pm2xfx2dt0fsaa" timestamp="1469576440"&gt;266&lt;/key&gt;&lt;/foreign-keys&gt;&lt;ref-type name="Journal Article"&gt;17&lt;/ref-type&gt;&lt;contributors&gt;&lt;authors&gt;&lt;author&gt;Melendez-Torres, G. J.&lt;/author&gt;&lt;author&gt;Bourne, A.&lt;/author&gt;&lt;/authors&gt;&lt;translated-authors&gt;&lt;author&gt;Curr Opin Infect, Dis&lt;/author&gt;&lt;/translated-authors&gt;&lt;/contributors&gt;&lt;auth-address&gt;aWarwick Medical School, University of Warwick, Coventry bDepartment of Social and Environmental Health Research, London School of Hygiene and Tropical Medicine, London, UK.&lt;/auth-address&gt;&lt;titles&gt;&lt;title&gt;Illicit drug use and its association with sexual risk behaviour among MSM: more questions than answers?&lt;/title&gt;&lt;secondary-title&gt;Curr Opin Infect Dis&lt;/secondary-title&gt;&lt;alt-title&gt;Current opinion in infectious diseases&lt;/alt-title&gt;&lt;/titles&gt;&lt;pages&gt;58-63&lt;/pages&gt;&lt;volume&gt;29&lt;/volume&gt;&lt;number&gt;1&lt;/number&gt;&lt;edition&gt;2015/12/24&lt;/edition&gt;&lt;dates&gt;&lt;year&gt;2016&lt;/year&gt;&lt;pub-dates&gt;&lt;date&gt;Feb&lt;/date&gt;&lt;/pub-dates&gt;&lt;/dates&gt;&lt;isbn&gt;1473-6527 (Electronic)&amp;#13;0951-7375 (Linking)&lt;/isbn&gt;&lt;accession-num&gt;26694620&lt;/accession-num&gt;&lt;urls&gt;&lt;related-urls&gt;&lt;url&gt;http://www.ncbi.nlm.nih.gov/pubmed/26694620&lt;/url&gt;&lt;/related-urls&gt;&lt;/urls&gt;&lt;electronic-resource-num&gt;10.1097/QCO.0000000000000234&lt;/electronic-resource-num&gt;&lt;remote-database-provider&gt;2016 Feb&lt;/remote-database-provider&gt;&lt;language&gt;eng&lt;/language&gt;&lt;/record&gt;&lt;/Cite&gt;&lt;/EndNote&gt;</w:instrText>
      </w:r>
      <w:r w:rsidRPr="00AE1930">
        <w:rPr>
          <w:rFonts w:ascii="Times New Roman" w:hAnsi="Times New Roman" w:cs="Times New Roman"/>
          <w:lang w:val="en-CA"/>
        </w:rPr>
        <w:fldChar w:fldCharType="separate"/>
      </w:r>
      <w:r w:rsidRPr="00F04923">
        <w:rPr>
          <w:rFonts w:ascii="Times New Roman" w:hAnsi="Times New Roman" w:cs="Times New Roman"/>
          <w:lang w:val="en-CA"/>
        </w:rPr>
        <w:t>(Melendez-Torres &amp; Bourne, 2016)</w:t>
      </w:r>
      <w:r w:rsidRPr="00AE1930">
        <w:rPr>
          <w:rFonts w:ascii="Times New Roman" w:hAnsi="Times New Roman" w:cs="Times New Roman"/>
          <w:lang w:val="en-CA"/>
        </w:rPr>
        <w:fldChar w:fldCharType="end"/>
      </w:r>
      <w:r w:rsidRPr="00F04923">
        <w:rPr>
          <w:rFonts w:ascii="Times New Roman" w:hAnsi="Times New Roman" w:cs="Times New Roman"/>
          <w:lang w:val="en-CA"/>
        </w:rPr>
        <w:t xml:space="preserve">. As such, there is an ongoing need for further in-depth analysis from various geographic settings and gbMSM communities. </w:t>
      </w:r>
    </w:p>
    <w:p w14:paraId="00231E75" w14:textId="78DA58DA" w:rsidR="00720C05" w:rsidRPr="00F04923" w:rsidRDefault="00720C05" w:rsidP="00457C13">
      <w:pPr>
        <w:pStyle w:val="BodyA"/>
        <w:spacing w:after="0" w:line="480" w:lineRule="auto"/>
        <w:ind w:firstLine="720"/>
        <w:rPr>
          <w:rFonts w:ascii="Times New Roman" w:hAnsi="Times New Roman" w:cs="Times New Roman"/>
          <w:lang w:val="en-CA"/>
        </w:rPr>
      </w:pPr>
      <w:r w:rsidRPr="00F04923">
        <w:rPr>
          <w:rFonts w:ascii="Times New Roman" w:hAnsi="Times New Roman" w:cs="Times New Roman"/>
          <w:lang w:val="en-CA"/>
        </w:rPr>
        <w:t xml:space="preserve">Functional purposes for substance use can create strong linkages between substance use and sexual behavior for gbMSM </w:t>
      </w:r>
      <w:r w:rsidRPr="00AE1930">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Green&lt;/Author&gt;&lt;Year&gt;2006&lt;/Year&gt;&lt;RecNum&gt;255&lt;/RecNum&gt;&lt;Prefix&gt;&lt;/Prefix&gt;&lt;Suffix&gt;&lt;/Suffix&gt;&lt;Pages&gt;&lt;/Pages&gt;&lt;DisplayText&gt;(Green &amp; Halkitis&lt;/DisplayText&gt;&lt;record&gt;&lt;rec-number&gt;255&lt;/rec-number&gt;&lt;foreign-keys&gt;&lt;key app="EN" db-id="deadfpsv75vzepezzvz5a9pm2xfx2dt0fsaa" timestamp="1468516763"&gt;255&lt;/key&gt;&lt;/foreign-keys&gt;&lt;ref-type name="Journal Article"&gt;17&lt;/ref-type&gt;&lt;contributors&gt;&lt;authors&gt;&lt;author&gt;Green, A. I.&lt;/author&gt;&lt;author&gt;Halkitis, P. N.&lt;/author&gt;&lt;/authors&gt;&lt;translated-authors&gt;&lt;author&gt;Cult Health, Sex&lt;/author&gt;&lt;/translated-authors&gt;&lt;/contributors&gt;&lt;auth-address&gt;Department of Sociology, University of Toronto, Toronto, Ontario, Canada. AdamIsaiah.green@Utoronto.ca&lt;/auth-address&gt;&lt;titles&gt;&lt;title&gt;Crystal methamphetamine and sexual sociality in an urban gay subculture: an elective affinity&lt;/title&gt;&lt;secondary-title&gt;Cult Health Sex&lt;/secondary-title&gt;&lt;alt-title&gt;Culture, health &amp;amp; sexuality&lt;/alt-title&gt;&lt;/titles&gt;&lt;pages&gt;317-33&lt;/pages&gt;&lt;volume&gt;8&lt;/volume&gt;&lt;number&gt;4&lt;/number&gt;&lt;edition&gt;2006/07/19&lt;/edition&gt;&lt;keywords&gt;&lt;keyword&gt;Adult&lt;/keyword&gt;&lt;keyword&gt;Bisexuality/*psychology&lt;/keyword&gt;&lt;keyword&gt;Central Nervous System Stimulants/*administration &amp;amp; dosage&lt;/keyword&gt;&lt;keyword&gt;HIV Infections/psychology&lt;/keyword&gt;&lt;keyword&gt;Homosexuality, Male/*psychology&lt;/keyword&gt;&lt;keyword&gt;Humans&lt;/keyword&gt;&lt;keyword&gt;Male&lt;/keyword&gt;&lt;keyword&gt;Methamphetamine/*administration &amp;amp; dosage&lt;/keyword&gt;&lt;keyword&gt;Middle Aged&lt;/keyword&gt;&lt;keyword&gt;Narration&lt;/keyword&gt;&lt;keyword&gt;New York City&lt;/keyword&gt;&lt;keyword&gt;Risk-Taking&lt;/keyword&gt;&lt;keyword&gt;Sexual Behavior/drug effects&lt;/keyword&gt;&lt;keyword&gt;Sexual Partners&lt;/keyword&gt;&lt;keyword&gt;*Social Environment&lt;/keyword&gt;&lt;keyword&gt;Surveys and Questionnaires&lt;/keyword&gt;&lt;keyword&gt;Unsafe Sex&lt;/keyword&gt;&lt;keyword&gt;Urban Population&lt;/keyword&gt;&lt;/keywords&gt;&lt;dates&gt;&lt;year&gt;2006&lt;/year&gt;&lt;pub-dates&gt;&lt;date&gt;Jul-Aug&lt;/date&gt;&lt;/pub-dates&gt;&lt;/dates&gt;&lt;isbn&gt;1369-1058 (Print)&amp;#13;1369-1058 (Linking)&lt;/isbn&gt;&lt;accession-num&gt;16846941&lt;/accession-num&gt;&lt;urls&gt;&lt;related-urls&gt;&lt;url&gt;http://www.ncbi.nlm.nih.gov/pubmed/16846941&lt;/url&gt;&lt;url&gt;http://www.tandfonline.com/doi/pdf/10.1080/13691050600783320&lt;/url&gt;&lt;/related-urls&gt;&lt;/urls&gt;&lt;electronic-resource-num&gt;10.1080/13691050600783320&lt;/electronic-resource-num&gt;&lt;remote-database-provider&gt;2006 Jul-Aug&lt;/remote-database-provider&gt;&lt;research-notes&gt;0 (Central Nervous System Stimulants)&amp;#13;44RAL3456C (Methamphetamine)&lt;/research-notes&gt;&lt;language&gt;eng&lt;/language&gt;&lt;/record&gt;&lt;/Cite&gt;&lt;Cite  &gt;&lt;Author&gt;Ostrow&lt;/Author&gt;&lt;Year&gt;2008&lt;/Year&gt;&lt;RecNum&gt;256&lt;/RecNum&gt;&lt;Prefix&gt;&lt;/Prefix&gt;&lt;Suffix&gt;&lt;/Suffix&gt;&lt;Pages&gt;&lt;/Pages&gt;&lt;record&gt;&lt;rec-number&gt;256&lt;/rec-number&gt;&lt;foreign-keys&gt;&lt;key app="EN" db-id="deadfpsv75vzepezzvz5a9pm2xfx2dt0fsaa" timestamp="1468517323"&gt;256&lt;/key&gt;&lt;/foreign-keys&gt;&lt;ref-type name="Book Section"&gt;5&lt;/ref-type&gt;&lt;contributors&gt;&lt;authors&gt;&lt;author&gt;Ostrow, D.G.&lt;/author&gt;&lt;author&gt;Stall, R.&lt;/author&gt;&lt;/authors&gt;&lt;/contributors&gt;&lt;titles&gt;&lt;title&gt;Alcohol, tobacco, and drug use among gay and bisexual men&lt;/title&gt;&lt;secondary-title&gt;Unequal opportunity: Health disparities affecting gay and bisexual men in the United States&lt;/secondary-title&gt;&lt;/titles&gt;&lt;periodical&gt;&lt;full-title&gt;Unequal opportunity: Health disparities affecting gay and bisexual men in the United States&lt;/full-title&gt;&lt;/periodical&gt;&lt;pages&gt;121-158&lt;/pages&gt;&lt;dates&gt;&lt;year&gt;2008&lt;/year&gt;&lt;/dates&gt;&lt;publisher&gt;Oxford University Press, New York&lt;/publisher&gt;&lt;urls/&gt;&lt;/record&gt;&lt;/Cite&gt;&lt;Cite  &gt;&lt;Author&gt;Vosburgh&lt;/Author&gt;&lt;Year&gt;2012&lt;/Year&gt;&lt;RecNum&gt;257&lt;/RecNum&gt;&lt;Prefix&gt;&lt;/Prefix&gt;&lt;Suffix&gt;&lt;/Suffix&gt;&lt;Pages&gt;&lt;/Pages&gt;&lt;record&gt;&lt;rec-number&gt;257&lt;/rec-number&gt;&lt;foreign-keys&gt;&lt;key app="EN" db-id="deadfpsv75vzepezzvz5a9pm2xfx2dt0fsaa" timestamp="1468517418"&gt;257&lt;/key&gt;&lt;/foreign-keys&gt;&lt;ref-type name="Journal Article"&gt;17&lt;/ref-type&gt;&lt;contributors&gt;&lt;authors&gt;&lt;author&gt;Vosburgh, H. W.&lt;/author&gt;&lt;author&gt;Mansergh, G.&lt;/author&gt;&lt;author&gt;Sullivan, P. S.&lt;/author&gt;&lt;author&gt;Purcell, D. W.&lt;/author&gt;&lt;/authors&gt;&lt;translated-authors&gt;&lt;author&gt;Aids Behav&lt;/author&gt;&lt;/translated-authors&gt;&lt;/contributors&gt;&lt;auth-address&gt;Ctr Dis Control &amp;amp; Prevent, Div HIV AIDS Prevent, Atlanta, GA 30333 USA&amp;#13;Emory Univ, Rollins Sch Publ Hlth, Atlanta, GA 30322 USA&lt;/auth-address&gt;&lt;titles&gt;&lt;title&gt;A Review of the Literature on Event-Level Substance Use and Sexual Risk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1394-1410&lt;/pages&gt;&lt;volume&gt;16&lt;/volume&gt;&lt;number&gt;6&lt;/number&gt;&lt;keywords&gt;&lt;keyword&gt;msm&lt;/keyword&gt;&lt;keyword&gt;substance&lt;/keyword&gt;&lt;keyword&gt;sexual risk&lt;/keyword&gt;&lt;keyword&gt;hiv&lt;/keyword&gt;&lt;keyword&gt;unprotected anal intercourse&lt;/keyword&gt;&lt;keyword&gt;alcohol-related problems&lt;/keyword&gt;&lt;keyword&gt;recent hiv-infection&lt;/keyword&gt;&lt;keyword&gt;new-york-city&lt;/keyword&gt;&lt;keyword&gt;drug-use&lt;/keyword&gt;&lt;keyword&gt;gay men&lt;/keyword&gt;&lt;keyword&gt;bisexual men&lt;/keyword&gt;&lt;keyword&gt;methamphetamine use&lt;/keyword&gt;&lt;keyword&gt;situational factors&lt;/keyword&gt;&lt;keyword&gt;homosexual-men&lt;/keyword&gt;&lt;/keywords&gt;&lt;dates&gt;&lt;year&gt;2012&lt;/year&gt;&lt;pub-dates&gt;&lt;date&gt;Aug&lt;/date&gt;&lt;/pub-dates&gt;&lt;/dates&gt;&lt;isbn&gt;1090-7165&lt;/isbn&gt;&lt;accession-num&gt;WOS:000306695100004&lt;/accession-num&gt;&lt;urls&gt;&lt;related-urls&gt;&lt;url&gt;&amp;lt;Go to ISI&amp;gt;://WOS:000306695100004&lt;/url&gt;&lt;/related-urls&gt;&lt;/urls&gt;&lt;electronic-resource-num&gt;10.1007/s10461-011-0131-8&lt;/electronic-resource-num&gt;&lt;remote-database-provider&gt;2012 Aug&lt;/remote-database-provider&gt;&lt;language&gt;English&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EndNote&gt;</w:instrText>
      </w:r>
      <w:r w:rsidRPr="00AE1930">
        <w:rPr>
          <w:rFonts w:ascii="Times New Roman" w:hAnsi="Times New Roman" w:cs="Times New Roman"/>
          <w:lang w:val="en-CA"/>
        </w:rPr>
        <w:fldChar w:fldCharType="separate"/>
      </w:r>
      <w:r w:rsidRPr="00F04923">
        <w:rPr>
          <w:rFonts w:ascii="Times New Roman" w:hAnsi="Times New Roman" w:cs="Times New Roman"/>
          <w:lang w:val="en-CA"/>
        </w:rPr>
        <w:t>(Green &amp; Halkitis</w:t>
      </w:r>
      <w:r w:rsidRPr="00AE1930">
        <w:rPr>
          <w:rFonts w:ascii="Times New Roman" w:hAnsi="Times New Roman" w:cs="Times New Roman"/>
          <w:lang w:val="en-CA"/>
        </w:rPr>
        <w:fldChar w:fldCharType="end"/>
      </w:r>
      <w:r w:rsidRPr="00AE1930">
        <w:rPr>
          <w:rFonts w:ascii="Times New Roman" w:hAnsi="Times New Roman" w:cs="Times New Roman"/>
          <w:lang w:val="en-CA"/>
        </w:rPr>
        <w:fldChar w:fldCharType="begin"/>
      </w:r>
      <w:r w:rsidRPr="00AE1930">
        <w:rPr>
          <w:rFonts w:ascii="Times New Roman" w:hAnsi="Times New Roman" w:cs="Times New Roman"/>
          <w:lang w:val="en-US"/>
        </w:rPr>
        <w:instrText xml:space="preserve"> ADDIN EN.CITE &lt;EndNote&gt;&lt;Cite  &gt;&lt;Author&gt;Green&lt;/Author&gt;&lt;Year&gt;2006&lt;/Year&gt;&lt;RecNum&gt;255&lt;/RecNum&gt;&lt;Prefix&gt;&lt;/Prefix&gt;&lt;Suffix&gt;&lt;/Suffix&gt;&lt;Pages&gt;&lt;/Pages&gt;&lt;DisplayText&gt;,&lt;/DisplayText&gt;&lt;record&gt;&lt;rec-number&gt;255&lt;/rec-number&gt;&lt;foreign-keys&gt;&lt;key app="EN" db-id="deadfpsv75vzepezzvz5a9pm2xfx2dt0fsaa" timestamp="1468516763"&gt;255&lt;/key&gt;&lt;/foreign-keys&gt;&lt;ref-type name="Journal Article"&gt;17&lt;/ref-type&gt;&lt;contributors&gt;&lt;authors&gt;&lt;author&gt;Green, A. I.&lt;/author&gt;&lt;author&gt;Halkitis, P. N.&lt;/author&gt;&lt;/authors&gt;&lt;translated-authors&gt;&lt;author&gt;Cult Health, Sex&lt;/author&gt;&lt;/translated-authors&gt;&lt;/contributors&gt;&lt;auth-address&gt;Department of Sociology, University of Toronto, Toronto, Ontario, Canada. AdamIsaiah.green@Utoronto.ca&lt;/auth-address&gt;&lt;titles&gt;&lt;title&gt;Crystal methamphetamine and sexual sociality in an urban gay subculture: an elective affinity&lt;/title&gt;&lt;secondary-title&gt;Cult Health Sex&lt;/secondary-title&gt;&lt;alt-title&gt;Culture, health &amp;amp; sexuality&lt;/alt-title&gt;&lt;/titles&gt;&lt;pages&gt;317-33&lt;/pages&gt;&lt;volume&gt;8&lt;/volume&gt;&lt;number&gt;4&lt;/number&gt;&lt;edition&gt;2006/07/19&lt;/edition&gt;&lt;keywords&gt;&lt;keyword&gt;Adult&lt;/keyword&gt;&lt;keyword&gt;Bisexuality/*psychology&lt;/keyword&gt;&lt;keyword&gt;Central Nervous System Stimulants/*administration &amp;amp; dosage&lt;/keyword&gt;&lt;keyword&gt;HIV Infections/psychology&lt;/keyword&gt;&lt;keyword&gt;Homosexuality, Male/*psychology&lt;/keyword&gt;&lt;keyword&gt;Humans&lt;/keyword&gt;&lt;keyword&gt;Male&lt;/keyword&gt;&lt;keyword&gt;Methamphetamine/*administration &amp;amp; dosage&lt;/keyword&gt;&lt;keyword&gt;Middle Aged&lt;/keyword&gt;&lt;keyword&gt;Narration&lt;/keyword&gt;&lt;keyword&gt;New York City&lt;/keyword&gt;&lt;keyword&gt;Risk-Taking&lt;/keyword&gt;&lt;keyword&gt;Sexual Behavior/drug effects&lt;/keyword&gt;&lt;keyword&gt;Sexual Partners&lt;/keyword&gt;&lt;keyword&gt;*Social Environment&lt;/keyword&gt;&lt;keyword&gt;Surveys and Questionnaires&lt;/keyword&gt;&lt;keyword&gt;Unsafe Sex&lt;/keyword&gt;&lt;keyword&gt;Urban Population&lt;/keyword&gt;&lt;/keywords&gt;&lt;dates&gt;&lt;year&gt;2006&lt;/year&gt;&lt;pub-dates&gt;&lt;date&gt;Jul-Aug&lt;/date&gt;&lt;/pub-dates&gt;&lt;/dates&gt;&lt;isbn&gt;1369-1058 (Print)&amp;#13;1369-1058 (Linking)&lt;/isbn&gt;&lt;accession-num&gt;16846941&lt;/accession-num&gt;&lt;urls&gt;&lt;related-urls&gt;&lt;url&gt;http://www.ncbi.nlm.nih.gov/pubmed/16846941&lt;/url&gt;&lt;url&gt;http://www.tandfonline.com/doi/pdf/10.1080/13691050600783320&lt;/url&gt;&lt;/related-urls&gt;&lt;/urls&gt;&lt;electronic-resource-num&gt;10.1080/13691050600783320&lt;/electronic-resource-num&gt;&lt;remote-database-provider&gt;2006 Jul-Aug&lt;/remote-database-provider&gt;&lt;research-notes&gt;0 (Central Nervous System Stimulants)&amp;#13;44RAL3456C (Methamphetamine)&lt;/research-notes&gt;&lt;language&gt;eng&lt;/language&gt;&lt;/record&gt;&lt;/Cite&gt;&lt;Cite  &gt;&lt;Author&gt;Ostrow&lt;/Author&gt;&lt;Year&gt;2008&lt;/Year&gt;&lt;RecNum&gt;256&lt;/RecNum&gt;&lt;Prefix&gt;&lt;/Prefix&gt;&lt;Suffix&gt;&lt;/Suffix&gt;&lt;Pages&gt;&lt;/Pages&gt;&lt;record&gt;&lt;rec-number&gt;256&lt;/rec-number&gt;&lt;foreign-keys&gt;&lt;key app="EN" db-id="deadfpsv75vzepezzvz5a9pm2xfx2dt0fsaa" timestamp="1468517323"&gt;256&lt;/key&gt;&lt;/foreign-keys&gt;&lt;ref-type name="Book Section"&gt;5&lt;/ref-type&gt;&lt;contributors&gt;&lt;authors&gt;&lt;author&gt;Ostrow, D.G.&lt;/author&gt;&lt;author&gt;Stall, R.&lt;/author&gt;&lt;/authors&gt;&lt;/contributors&gt;&lt;titles&gt;&lt;title&gt;Alcohol, tobacco, and drug use among gay and bisexual men&lt;/title&gt;&lt;secondary-title&gt;Unequal opportunity: Health disparities affecting gay and bisexual men in the United States&lt;/secondary-title&gt;&lt;/titles&gt;&lt;periodical&gt;&lt;full-title&gt;Unequal opportunity: Health disparities affecting gay and bisexual men in the United States&lt;/full-title&gt;&lt;/periodical&gt;&lt;pages&gt;121-158&lt;/pages&gt;&lt;dates&gt;&lt;year&gt;2008&lt;/year&gt;&lt;/dates&gt;&lt;publisher&gt;Oxford University Press, New York&lt;/publisher&gt;&lt;urls/&gt;&lt;/record&gt;&lt;/Cite&gt;&lt;Cite  &gt;&lt;Author&gt;Vosburgh&lt;/Author&gt;&lt;Year&gt;2012&lt;/Year&gt;&lt;RecNum&gt;257&lt;/RecNum&gt;&lt;Prefix&gt;&lt;/Prefix&gt;&lt;Suffix&gt;&lt;/Suffix&gt;&lt;Pages&gt;&lt;/Pages&gt;&lt;record&gt;&lt;rec-number&gt;257&lt;/rec-number&gt;&lt;foreign-keys&gt;&lt;key app="EN" db-id="deadfpsv75vzepezzvz5a9pm2xfx2dt0fsaa" timestamp="1468517418"&gt;257&lt;/key&gt;&lt;/foreign-keys&gt;&lt;ref-type name="Journal Article"&gt;17&lt;/ref-type&gt;&lt;contributors&gt;&lt;authors&gt;&lt;author&gt;Vosburgh, H. W.&lt;/author&gt;&lt;author&gt;Mansergh, G.&lt;/author&gt;&lt;author&gt;Sullivan, P. S.&lt;/author&gt;&lt;author&gt;Purcell, D. W.&lt;/author&gt;&lt;/authors&gt;&lt;translated-authors&gt;&lt;author&gt;Aids Behav&lt;/author&gt;&lt;/translated-authors&gt;&lt;/contributors&gt;&lt;auth-address&gt;Ctr Dis Control &amp;amp; Prevent, Div HIV AIDS Prevent, Atlanta, GA 30333 USA&amp;#13;Emory Univ, Rollins Sch Publ Hlth, Atlanta, GA 30322 USA&lt;/auth-address&gt;&lt;titles&gt;&lt;title&gt;A Review of the Literature on Event-Level Substance Use and Sexual Risk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1394-1410&lt;/pages&gt;&lt;volume&gt;16&lt;/volume&gt;&lt;number&gt;6&lt;/number&gt;&lt;keywords&gt;&lt;keyword&gt;msm&lt;/keyword&gt;&lt;keyword&gt;substance&lt;/keyword&gt;&lt;keyword&gt;sexual risk&lt;/keyword&gt;&lt;keyword&gt;hiv&lt;/keyword&gt;&lt;keyword&gt;unprotected anal intercourse&lt;/keyword&gt;&lt;keyword&gt;alcohol-related problems&lt;/keyword&gt;&lt;keyword&gt;recent hiv-infection&lt;/keyword&gt;&lt;keyword&gt;new-york-city&lt;/keyword&gt;&lt;keyword&gt;drug-use&lt;/keyword&gt;&lt;keyword&gt;gay men&lt;/keyword&gt;&lt;keyword&gt;bisexual men&lt;/keyword&gt;&lt;keyword&gt;methamphetamine use&lt;/keyword&gt;&lt;keyword&gt;situational factors&lt;/keyword&gt;&lt;keyword&gt;homosexual-men&lt;/keyword&gt;&lt;/keywords&gt;&lt;dates&gt;&lt;year&gt;2012&lt;/year&gt;&lt;pub-dates&gt;&lt;date&gt;Aug&lt;/date&gt;&lt;/pub-dates&gt;&lt;/dates&gt;&lt;isbn&gt;1090-7165&lt;/isbn&gt;&lt;accession-num&gt;WOS:000306695100004&lt;/accession-num&gt;&lt;urls&gt;&lt;related-urls&gt;&lt;url&gt;&amp;lt;Go to ISI&amp;gt;://WOS:000306695100004&lt;/url&gt;&lt;/related-urls&gt;&lt;/urls&gt;&lt;electronic-resource-num&gt;10.1007/s10461-011-0131-8&lt;/electronic-resource-num&gt;&lt;remote-database-provider&gt;2012 Aug&lt;/remote-database-provider&gt;&lt;language&gt;English&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EndNote&gt;</w:instrText>
      </w:r>
      <w:r w:rsidRPr="00AE1930">
        <w:rPr>
          <w:rFonts w:ascii="Times New Roman" w:hAnsi="Times New Roman" w:cs="Times New Roman"/>
          <w:lang w:val="en-CA"/>
        </w:rPr>
        <w:fldChar w:fldCharType="separate"/>
      </w:r>
      <w:r w:rsidRPr="00AE1930">
        <w:rPr>
          <w:rFonts w:ascii="Times New Roman" w:hAnsi="Times New Roman" w:cs="Times New Roman"/>
          <w:lang w:val="en-CA"/>
        </w:rPr>
        <w:t>,</w:t>
      </w:r>
      <w:r w:rsidRPr="00AE1930">
        <w:rPr>
          <w:rFonts w:ascii="Times New Roman" w:hAnsi="Times New Roman" w:cs="Times New Roman"/>
          <w:lang w:val="en-CA"/>
        </w:rPr>
        <w:fldChar w:fldCharType="end"/>
      </w:r>
      <w:r w:rsidRPr="00AE1930">
        <w:rPr>
          <w:rFonts w:ascii="Times New Roman" w:hAnsi="Times New Roman" w:cs="Times New Roman"/>
          <w:lang w:val="en-CA"/>
        </w:rPr>
        <w:fldChar w:fldCharType="begin"/>
      </w:r>
      <w:r w:rsidRPr="00AE1930">
        <w:rPr>
          <w:rFonts w:ascii="Times New Roman" w:hAnsi="Times New Roman" w:cs="Times New Roman"/>
          <w:lang w:val="en-US"/>
        </w:rPr>
        <w:instrText xml:space="preserve"> ADDIN EN.CITE &lt;EndNote&gt;&lt;Cite  &gt;&lt;Author&gt;Green&lt;/Author&gt;&lt;Year&gt;2006&lt;/Year&gt;&lt;RecNum&gt;255&lt;/RecNum&gt;&lt;Prefix&gt;&lt;/Prefix&gt;&lt;Suffix&gt;&lt;/Suffix&gt;&lt;Pages&gt;&lt;/Pages&gt;&lt;DisplayText&gt; 2006; Ostrow &amp; Stall&lt;/DisplayText&gt;&lt;record&gt;&lt;rec-number&gt;255&lt;/rec-number&gt;&lt;foreign-keys&gt;&lt;key app="EN" db-id="deadfpsv75vzepezzvz5a9pm2xfx2dt0fsaa" timestamp="1468516763"&gt;255&lt;/key&gt;&lt;/foreign-keys&gt;&lt;ref-type name="Journal Article"&gt;17&lt;/ref-type&gt;&lt;contributors&gt;&lt;authors&gt;&lt;author&gt;Green, A. I.&lt;/author&gt;&lt;author&gt;Halkitis, P. N.&lt;/author&gt;&lt;/authors&gt;&lt;translated-authors&gt;&lt;author&gt;Cult Health, Sex&lt;/author&gt;&lt;/translated-authors&gt;&lt;/contributors&gt;&lt;auth-address&gt;Department of Sociology, University of Toronto, Toronto, Ontario, Canada. AdamIsaiah.green@Utoronto.ca&lt;/auth-address&gt;&lt;titles&gt;&lt;title&gt;Crystal methamphetamine and sexual sociality in an urban gay subculture: an elective affinity&lt;/title&gt;&lt;secondary-title&gt;Cult Health Sex&lt;/secondary-title&gt;&lt;alt-title&gt;Culture, health &amp;amp; sexuality&lt;/alt-title&gt;&lt;/titles&gt;&lt;pages&gt;317-33&lt;/pages&gt;&lt;volume&gt;8&lt;/volume&gt;&lt;number&gt;4&lt;/number&gt;&lt;edition&gt;2006/07/19&lt;/edition&gt;&lt;keywords&gt;&lt;keyword&gt;Adult&lt;/keyword&gt;&lt;keyword&gt;Bisexuality/*psychology&lt;/keyword&gt;&lt;keyword&gt;Central Nervous System Stimulants/*administration &amp;amp; dosage&lt;/keyword&gt;&lt;keyword&gt;HIV Infections/psychology&lt;/keyword&gt;&lt;keyword&gt;Homosexuality, Male/*psychology&lt;/keyword&gt;&lt;keyword&gt;Humans&lt;/keyword&gt;&lt;keyword&gt;Male&lt;/keyword&gt;&lt;keyword&gt;Methamphetamine/*administration &amp;amp; dosage&lt;/keyword&gt;&lt;keyword&gt;Middle Aged&lt;/keyword&gt;&lt;keyword&gt;Narration&lt;/keyword&gt;&lt;keyword&gt;New York City&lt;/keyword&gt;&lt;keyword&gt;Risk-Taking&lt;/keyword&gt;&lt;keyword&gt;Sexual Behavior/drug effects&lt;/keyword&gt;&lt;keyword&gt;Sexual Partners&lt;/keyword&gt;&lt;keyword&gt;*Social Environment&lt;/keyword&gt;&lt;keyword&gt;Surveys and Questionnaires&lt;/keyword&gt;&lt;keyword&gt;Unsafe Sex&lt;/keyword&gt;&lt;keyword&gt;Urban Population&lt;/keyword&gt;&lt;/keywords&gt;&lt;dates&gt;&lt;year&gt;2006&lt;/year&gt;&lt;pub-dates&gt;&lt;date&gt;Jul-Aug&lt;/date&gt;&lt;/pub-dates&gt;&lt;/dates&gt;&lt;isbn&gt;1369-1058 (Print)&amp;#13;1369-1058 (Linking)&lt;/isbn&gt;&lt;accession-num&gt;16846941&lt;/accession-num&gt;&lt;urls&gt;&lt;related-urls&gt;&lt;url&gt;http://www.ncbi.nlm.nih.gov/pubmed/16846941&lt;/url&gt;&lt;url&gt;http://www.tandfonline.com/doi/pdf/10.1080/13691050600783320&lt;/url&gt;&lt;/related-urls&gt;&lt;/urls&gt;&lt;electronic-resource-num&gt;10.1080/13691050600783320&lt;/electronic-resource-num&gt;&lt;remote-database-provider&gt;2006 Jul-Aug&lt;/remote-database-provider&gt;&lt;research-notes&gt;0 (Central Nervous System Stimulants)&amp;#13;44RAL3456C (Methamphetamine)&lt;/research-notes&gt;&lt;language&gt;eng&lt;/language&gt;&lt;/record&gt;&lt;/Cite&gt;&lt;Cite  &gt;&lt;Author&gt;Ostrow&lt;/Author&gt;&lt;Year&gt;2008&lt;/Year&gt;&lt;RecNum&gt;256&lt;/RecNum&gt;&lt;Prefix&gt;&lt;/Prefix&gt;&lt;Suffix&gt;&lt;/Suffix&gt;&lt;Pages&gt;&lt;/Pages&gt;&lt;record&gt;&lt;rec-number&gt;256&lt;/rec-number&gt;&lt;foreign-keys&gt;&lt;key app="EN" db-id="deadfpsv75vzepezzvz5a9pm2xfx2dt0fsaa" timestamp="1468517323"&gt;256&lt;/key&gt;&lt;/foreign-keys&gt;&lt;ref-type name="Book Section"&gt;5&lt;/ref-type&gt;&lt;contributors&gt;&lt;authors&gt;&lt;author&gt;Ostrow, D.G.&lt;/author&gt;&lt;author&gt;Stall, R.&lt;/author&gt;&lt;/authors&gt;&lt;/contributors&gt;&lt;titles&gt;&lt;title&gt;Alcohol, tobacco, and drug use among gay and bisexual men&lt;/title&gt;&lt;secondary-title&gt;Unequal opportunity: Health disparities affecting gay and bisexual men in the United States&lt;/secondary-title&gt;&lt;/titles&gt;&lt;periodical&gt;&lt;full-title&gt;Unequal opportunity: Health disparities affecting gay and bisexual men in the United States&lt;/full-title&gt;&lt;/periodical&gt;&lt;pages&gt;121-158&lt;/pages&gt;&lt;dates&gt;&lt;year&gt;2008&lt;/year&gt;&lt;/dates&gt;&lt;publisher&gt;Oxford University Press, New York&lt;/publisher&gt;&lt;urls/&gt;&lt;/record&gt;&lt;/Cite&gt;&lt;Cite  &gt;&lt;Author&gt;Vosburgh&lt;/Author&gt;&lt;Year&gt;2012&lt;/Year&gt;&lt;RecNum&gt;257&lt;/RecNum&gt;&lt;Prefix&gt;&lt;/Prefix&gt;&lt;Suffix&gt;&lt;/Suffix&gt;&lt;Pages&gt;&lt;/Pages&gt;&lt;record&gt;&lt;rec-number&gt;257&lt;/rec-number&gt;&lt;foreign-keys&gt;&lt;key app="EN" db-id="deadfpsv75vzepezzvz5a9pm2xfx2dt0fsaa" timestamp="1468517418"&gt;257&lt;/key&gt;&lt;/foreign-keys&gt;&lt;ref-type name="Journal Article"&gt;17&lt;/ref-type&gt;&lt;contributors&gt;&lt;authors&gt;&lt;author&gt;Vosburgh, H. W.&lt;/author&gt;&lt;author&gt;Mansergh, G.&lt;/author&gt;&lt;author&gt;Sullivan, P. S.&lt;/author&gt;&lt;author&gt;Purcell, D. W.&lt;/author&gt;&lt;/authors&gt;&lt;translated-authors&gt;&lt;author&gt;Aids Behav&lt;/author&gt;&lt;/translated-authors&gt;&lt;/contributors&gt;&lt;auth-address&gt;Ctr Dis Control &amp;amp; Prevent, Div HIV AIDS Prevent, Atlanta, GA 30333 USA&amp;#13;Emory Univ, Rollins Sch Publ Hlth, Atlanta, GA 30322 USA&lt;/auth-address&gt;&lt;titles&gt;&lt;title&gt;A Review of the Literature on Event-Level Substance Use and Sexual Risk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1394-1410&lt;/pages&gt;&lt;volume&gt;16&lt;/volume&gt;&lt;number&gt;6&lt;/number&gt;&lt;keywords&gt;&lt;keyword&gt;msm&lt;/keyword&gt;&lt;keyword&gt;substance&lt;/keyword&gt;&lt;keyword&gt;sexual risk&lt;/keyword&gt;&lt;keyword&gt;hiv&lt;/keyword&gt;&lt;keyword&gt;unprotected anal intercourse&lt;/keyword&gt;&lt;keyword&gt;alcohol-related problems&lt;/keyword&gt;&lt;keyword&gt;recent hiv-infection&lt;/keyword&gt;&lt;keyword&gt;new-york-city&lt;/keyword&gt;&lt;keyword&gt;drug-use&lt;/keyword&gt;&lt;keyword&gt;gay men&lt;/keyword&gt;&lt;keyword&gt;bisexual men&lt;/keyword&gt;&lt;keyword&gt;methamphetamine use&lt;/keyword&gt;&lt;keyword&gt;situational factors&lt;/keyword&gt;&lt;keyword&gt;homosexual-men&lt;/keyword&gt;&lt;/keywords&gt;&lt;dates&gt;&lt;year&gt;2012&lt;/year&gt;&lt;pub-dates&gt;&lt;date&gt;Aug&lt;/date&gt;&lt;/pub-dates&gt;&lt;/dates&gt;&lt;isbn&gt;1090-7165&lt;/isbn&gt;&lt;accession-num&gt;WOS:000306695100004&lt;/accession-num&gt;&lt;urls&gt;&lt;related-urls&gt;&lt;url&gt;&amp;lt;Go to ISI&amp;gt;://WOS:000306695100004&lt;/url&gt;&lt;/related-urls&gt;&lt;/urls&gt;&lt;electronic-resource-num&gt;10.1007/s10461-011-0131-8&lt;/electronic-resource-num&gt;&lt;remote-database-provider&gt;2012 Aug&lt;/remote-database-provider&gt;&lt;language&gt;English&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EndNote&gt;</w:instrText>
      </w:r>
      <w:r w:rsidRPr="00AE1930">
        <w:rPr>
          <w:rFonts w:ascii="Times New Roman" w:hAnsi="Times New Roman" w:cs="Times New Roman"/>
          <w:lang w:val="en-CA"/>
        </w:rPr>
        <w:fldChar w:fldCharType="separate"/>
      </w:r>
      <w:r w:rsidRPr="00AE1930">
        <w:rPr>
          <w:rFonts w:ascii="Times New Roman" w:hAnsi="Times New Roman" w:cs="Times New Roman"/>
          <w:lang w:val="en-CA"/>
        </w:rPr>
        <w:t xml:space="preserve"> 2006; Ostrow &amp; Stall</w:t>
      </w:r>
      <w:r w:rsidRPr="00AE1930">
        <w:rPr>
          <w:rFonts w:ascii="Times New Roman" w:hAnsi="Times New Roman" w:cs="Times New Roman"/>
          <w:lang w:val="en-CA"/>
        </w:rPr>
        <w:fldChar w:fldCharType="end"/>
      </w:r>
      <w:r w:rsidRPr="00AE1930">
        <w:rPr>
          <w:rFonts w:ascii="Times New Roman" w:hAnsi="Times New Roman" w:cs="Times New Roman"/>
          <w:lang w:val="en-CA"/>
        </w:rPr>
        <w:fldChar w:fldCharType="begin"/>
      </w:r>
      <w:r w:rsidRPr="00AE1930">
        <w:rPr>
          <w:rFonts w:ascii="Times New Roman" w:hAnsi="Times New Roman" w:cs="Times New Roman"/>
          <w:lang w:val="en-US"/>
        </w:rPr>
        <w:instrText xml:space="preserve"> ADDIN EN.CITE &lt;EndNote&gt;&lt;Cite  &gt;&lt;Author&gt;Green&lt;/Author&gt;&lt;Year&gt;2006&lt;/Year&gt;&lt;RecNum&gt;255&lt;/RecNum&gt;&lt;Prefix&gt;&lt;/Prefix&gt;&lt;Suffix&gt;&lt;/Suffix&gt;&lt;Pages&gt;&lt;/Pages&gt;&lt;DisplayText&gt;,&lt;/DisplayText&gt;&lt;record&gt;&lt;rec-number&gt;255&lt;/rec-number&gt;&lt;foreign-keys&gt;&lt;key app="EN" db-id="deadfpsv75vzepezzvz5a9pm2xfx2dt0fsaa" timestamp="1468516763"&gt;255&lt;/key&gt;&lt;/foreign-keys&gt;&lt;ref-type name="Journal Article"&gt;17&lt;/ref-type&gt;&lt;contributors&gt;&lt;authors&gt;&lt;author&gt;Green, A. I.&lt;/author&gt;&lt;author&gt;Halkitis, P. N.&lt;/author&gt;&lt;/authors&gt;&lt;translated-authors&gt;&lt;author&gt;Cult Health, Sex&lt;/author&gt;&lt;/translated-authors&gt;&lt;/contributors&gt;&lt;auth-address&gt;Department of Sociology, University of Toronto, Toronto, Ontario, Canada. AdamIsaiah.green@Utoronto.ca&lt;/auth-address&gt;&lt;titles&gt;&lt;title&gt;Crystal methamphetamine and sexual sociality in an urban gay subculture: an elective affinity&lt;/title&gt;&lt;secondary-title&gt;Cult Health Sex&lt;/secondary-title&gt;&lt;alt-title&gt;Culture, health &amp;amp; sexuality&lt;/alt-title&gt;&lt;/titles&gt;&lt;pages&gt;317-33&lt;/pages&gt;&lt;volume&gt;8&lt;/volume&gt;&lt;number&gt;4&lt;/number&gt;&lt;edition&gt;2006/07/19&lt;/edition&gt;&lt;keywords&gt;&lt;keyword&gt;Adult&lt;/keyword&gt;&lt;keyword&gt;Bisexuality/*psychology&lt;/keyword&gt;&lt;keyword&gt;Central Nervous System Stimulants/*administration &amp;amp; dosage&lt;/keyword&gt;&lt;keyword&gt;HIV Infections/psychology&lt;/keyword&gt;&lt;keyword&gt;Homosexuality, Male/*psychology&lt;/keyword&gt;&lt;keyword&gt;Humans&lt;/keyword&gt;&lt;keyword&gt;Male&lt;/keyword&gt;&lt;keyword&gt;Methamphetamine/*administration &amp;amp; dosage&lt;/keyword&gt;&lt;keyword&gt;Middle Aged&lt;/keyword&gt;&lt;keyword&gt;Narration&lt;/keyword&gt;&lt;keyword&gt;New York City&lt;/keyword&gt;&lt;keyword&gt;Risk-Taking&lt;/keyword&gt;&lt;keyword&gt;Sexual Behavior/drug effects&lt;/keyword&gt;&lt;keyword&gt;Sexual Partners&lt;/keyword&gt;&lt;keyword&gt;*Social Environment&lt;/keyword&gt;&lt;keyword&gt;Surveys and Questionnaires&lt;/keyword&gt;&lt;keyword&gt;Unsafe Sex&lt;/keyword&gt;&lt;keyword&gt;Urban Population&lt;/keyword&gt;&lt;/keywords&gt;&lt;dates&gt;&lt;year&gt;2006&lt;/year&gt;&lt;pub-dates&gt;&lt;date&gt;Jul-Aug&lt;/date&gt;&lt;/pub-dates&gt;&lt;/dates&gt;&lt;isbn&gt;1369-1058 (Print)&amp;#13;1369-1058 (Linking)&lt;/isbn&gt;&lt;accession-num&gt;16846941&lt;/accession-num&gt;&lt;urls&gt;&lt;related-urls&gt;&lt;url&gt;http://www.ncbi.nlm.nih.gov/pubmed/16846941&lt;/url&gt;&lt;url&gt;http://www.tandfonline.com/doi/pdf/10.1080/13691050600783320&lt;/url&gt;&lt;/related-urls&gt;&lt;/urls&gt;&lt;electronic-resource-num&gt;10.1080/13691050600783320&lt;/electronic-resource-num&gt;&lt;remote-database-provider&gt;2006 Jul-Aug&lt;/remote-database-provider&gt;&lt;research-notes&gt;0 (Central Nervous System Stimulants)&amp;#13;44RAL3456C (Methamphetamine)&lt;/research-notes&gt;&lt;language&gt;eng&lt;/language&gt;&lt;/record&gt;&lt;/Cite&gt;&lt;Cite  &gt;&lt;Author&gt;Ostrow&lt;/Author&gt;&lt;Year&gt;2008&lt;/Year&gt;&lt;RecNum&gt;256&lt;/RecNum&gt;&lt;Prefix&gt;&lt;/Prefix&gt;&lt;Suffix&gt;&lt;/Suffix&gt;&lt;Pages&gt;&lt;/Pages&gt;&lt;record&gt;&lt;rec-number&gt;256&lt;/rec-number&gt;&lt;foreign-keys&gt;&lt;key app="EN" db-id="deadfpsv75vzepezzvz5a9pm2xfx2dt0fsaa" timestamp="1468517323"&gt;256&lt;/key&gt;&lt;/foreign-keys&gt;&lt;ref-type name="Book Section"&gt;5&lt;/ref-type&gt;&lt;contributors&gt;&lt;authors&gt;&lt;author&gt;Ostrow, D.G.&lt;/author&gt;&lt;author&gt;Stall, R.&lt;/author&gt;&lt;/authors&gt;&lt;/contributors&gt;&lt;titles&gt;&lt;title&gt;Alcohol, tobacco, and drug use among gay and bisexual men&lt;/title&gt;&lt;secondary-title&gt;Unequal opportunity: Health disparities affecting gay and bisexual men in the United States&lt;/secondary-title&gt;&lt;/titles&gt;&lt;periodical&gt;&lt;full-title&gt;Unequal opportunity: Health disparities affecting gay and bisexual men in the United States&lt;/full-title&gt;&lt;/periodical&gt;&lt;pages&gt;121-158&lt;/pages&gt;&lt;dates&gt;&lt;year&gt;2008&lt;/year&gt;&lt;/dates&gt;&lt;publisher&gt;Oxford University Press, New York&lt;/publisher&gt;&lt;urls/&gt;&lt;/record&gt;&lt;/Cite&gt;&lt;Cite  &gt;&lt;Author&gt;Vosburgh&lt;/Author&gt;&lt;Year&gt;2012&lt;/Year&gt;&lt;RecNum&gt;257&lt;/RecNum&gt;&lt;Prefix&gt;&lt;/Prefix&gt;&lt;Suffix&gt;&lt;/Suffix&gt;&lt;Pages&gt;&lt;/Pages&gt;&lt;record&gt;&lt;rec-number&gt;257&lt;/rec-number&gt;&lt;foreign-keys&gt;&lt;key app="EN" db-id="deadfpsv75vzepezzvz5a9pm2xfx2dt0fsaa" timestamp="1468517418"&gt;257&lt;/key&gt;&lt;/foreign-keys&gt;&lt;ref-type name="Journal Article"&gt;17&lt;/ref-type&gt;&lt;contributors&gt;&lt;authors&gt;&lt;author&gt;Vosburgh, H. W.&lt;/author&gt;&lt;author&gt;Mansergh, G.&lt;/author&gt;&lt;author&gt;Sullivan, P. S.&lt;/author&gt;&lt;author&gt;Purcell, D. W.&lt;/author&gt;&lt;/authors&gt;&lt;translated-authors&gt;&lt;author&gt;Aids Behav&lt;/author&gt;&lt;/translated-authors&gt;&lt;/contributors&gt;&lt;auth-address&gt;Ctr Dis Control &amp;amp; Prevent, Div HIV AIDS Prevent, Atlanta, GA 30333 USA&amp;#13;Emory Univ, Rollins Sch Publ Hlth, Atlanta, GA 30322 USA&lt;/auth-address&gt;&lt;titles&gt;&lt;title&gt;A Review of the Literature on Event-Level Substance Use and Sexual Risk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1394-1410&lt;/pages&gt;&lt;volume&gt;16&lt;/volume&gt;&lt;number&gt;6&lt;/number&gt;&lt;keywords&gt;&lt;keyword&gt;msm&lt;/keyword&gt;&lt;keyword&gt;substance&lt;/keyword&gt;&lt;keyword&gt;sexual risk&lt;/keyword&gt;&lt;keyword&gt;hiv&lt;/keyword&gt;&lt;keyword&gt;unprotected anal intercourse&lt;/keyword&gt;&lt;keyword&gt;alcohol-related problems&lt;/keyword&gt;&lt;keyword&gt;recent hiv-infection&lt;/keyword&gt;&lt;keyword&gt;new-york-city&lt;/keyword&gt;&lt;keyword&gt;drug-use&lt;/keyword&gt;&lt;keyword&gt;gay men&lt;/keyword&gt;&lt;keyword&gt;bisexual men&lt;/keyword&gt;&lt;keyword&gt;methamphetamine use&lt;/keyword&gt;&lt;keyword&gt;situational factors&lt;/keyword&gt;&lt;keyword&gt;homosexual-men&lt;/keyword&gt;&lt;/keywords&gt;&lt;dates&gt;&lt;year&gt;2012&lt;/year&gt;&lt;pub-dates&gt;&lt;date&gt;Aug&lt;/date&gt;&lt;/pub-dates&gt;&lt;/dates&gt;&lt;isbn&gt;1090-7165&lt;/isbn&gt;&lt;accession-num&gt;WOS:000306695100004&lt;/accession-num&gt;&lt;urls&gt;&lt;related-urls&gt;&lt;url&gt;&amp;lt;Go to ISI&amp;gt;://WOS:000306695100004&lt;/url&gt;&lt;/related-urls&gt;&lt;/urls&gt;&lt;electronic-resource-num&gt;10.1007/s10461-011-0131-8&lt;/electronic-resource-num&gt;&lt;remote-database-provider&gt;2012 Aug&lt;/remote-database-provider&gt;&lt;language&gt;English&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EndNote&gt;</w:instrText>
      </w:r>
      <w:r w:rsidRPr="00AE1930">
        <w:rPr>
          <w:rFonts w:ascii="Times New Roman" w:hAnsi="Times New Roman" w:cs="Times New Roman"/>
          <w:lang w:val="en-CA"/>
        </w:rPr>
        <w:fldChar w:fldCharType="separate"/>
      </w:r>
      <w:r w:rsidRPr="00AE1930">
        <w:rPr>
          <w:rFonts w:ascii="Times New Roman" w:hAnsi="Times New Roman" w:cs="Times New Roman"/>
          <w:lang w:val="en-CA"/>
        </w:rPr>
        <w:t>,</w:t>
      </w:r>
      <w:r w:rsidRPr="00AE1930">
        <w:rPr>
          <w:rFonts w:ascii="Times New Roman" w:hAnsi="Times New Roman" w:cs="Times New Roman"/>
          <w:lang w:val="en-CA"/>
        </w:rPr>
        <w:fldChar w:fldCharType="end"/>
      </w:r>
      <w:r w:rsidRPr="00AE1930">
        <w:rPr>
          <w:rFonts w:ascii="Times New Roman" w:hAnsi="Times New Roman" w:cs="Times New Roman"/>
          <w:lang w:val="en-CA"/>
        </w:rPr>
        <w:fldChar w:fldCharType="begin"/>
      </w:r>
      <w:r w:rsidRPr="00AE1930">
        <w:rPr>
          <w:rFonts w:ascii="Times New Roman" w:hAnsi="Times New Roman" w:cs="Times New Roman"/>
          <w:lang w:val="en-US"/>
        </w:rPr>
        <w:instrText xml:space="preserve"> ADDIN EN.CITE &lt;EndNote&gt;&lt;Cite  &gt;&lt;Author&gt;Ostrow&lt;/Author&gt;&lt;Year&gt;2008&lt;/Year&gt;&lt;RecNum&gt;256&lt;/RecNum&gt;&lt;Prefix&gt;&lt;/Prefix&gt;&lt;Suffix&gt;&lt;/Suffix&gt;&lt;Pages&gt;&lt;/Pages&gt;&lt;DisplayText&gt; 2008; Vosburgh et al. 2012; Rich et al. 2016)&lt;/DisplayText&gt;&lt;record&gt;&lt;rec-number&gt;256&lt;/rec-number&gt;&lt;foreign-keys&gt;&lt;key app="EN" db-id="deadfpsv75vzepezzvz5a9pm2xfx2dt0fsaa" timestamp="1468517323"&gt;256&lt;/key&gt;&lt;/foreign-keys&gt;&lt;ref-type name="Book Section"&gt;5&lt;/ref-type&gt;&lt;contributors&gt;&lt;authors&gt;&lt;author&gt;Ostrow, D.G.&lt;/author&gt;&lt;author&gt;Stall, R.&lt;/author&gt;&lt;/authors&gt;&lt;/contributors&gt;&lt;titles&gt;&lt;title&gt;Alcohol, tobacco, and drug use among gay and bisexual men&lt;/title&gt;&lt;secondary-title&gt;Unequal opportunity: Health disparities affecting gay and bisexual men in the United States&lt;/secondary-title&gt;&lt;/titles&gt;&lt;periodical&gt;&lt;full-title&gt;Unequal opportunity: Health disparities affecting gay and bisexual men in the United States&lt;/full-title&gt;&lt;/periodical&gt;&lt;pages&gt;121-158&lt;/pages&gt;&lt;dates&gt;&lt;year&gt;2008&lt;/year&gt;&lt;/dates&gt;&lt;publisher&gt;Oxford University Press, New York&lt;/publisher&gt;&lt;urls/&gt;&lt;/record&gt;&lt;/Cite&gt;&lt;Cite  &gt;&lt;Author&gt;Vosburgh&lt;/Author&gt;&lt;Year&gt;2012&lt;/Year&gt;&lt;RecNum&gt;257&lt;/RecNum&gt;&lt;Prefix&gt;&lt;/Prefix&gt;&lt;Suffix&gt;&lt;/Suffix&gt;&lt;Pages&gt;&lt;/Pages&gt;&lt;record&gt;&lt;rec-number&gt;257&lt;/rec-number&gt;&lt;foreign-keys&gt;&lt;key app="EN" db-id="deadfpsv75vzepezzvz5a9pm2xfx2dt0fsaa" timestamp="1468517418"&gt;257&lt;/key&gt;&lt;/foreign-keys&gt;&lt;ref-type name="Journal Article"&gt;17&lt;/ref-type&gt;&lt;contributors&gt;&lt;authors&gt;&lt;author&gt;Vosburgh, H. W.&lt;/author&gt;&lt;author&gt;Mansergh, G.&lt;/author&gt;&lt;author&gt;Sullivan, P. S.&lt;/author&gt;&lt;author&gt;Purcell, D. W.&lt;/author&gt;&lt;/authors&gt;&lt;translated-authors&gt;&lt;author&gt;Aids Behav&lt;/author&gt;&lt;/translated-authors&gt;&lt;/contributors&gt;&lt;auth-address&gt;Ctr Dis Control &amp;amp; Prevent, Div HIV AIDS Prevent, Atlanta, GA 30333 USA&amp;#13;Emory Univ, Rollins Sch Publ Hlth, Atlanta, GA 30322 USA&lt;/auth-address&gt;&lt;titles&gt;&lt;title&gt;A Review of the Literature on Event-Level Substance Use and Sexual Risk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1394-1410&lt;/pages&gt;&lt;volume&gt;16&lt;/volume&gt;&lt;number&gt;6&lt;/number&gt;&lt;keywords&gt;&lt;keyword&gt;msm&lt;/keyword&gt;&lt;keyword&gt;substance&lt;/keyword&gt;&lt;keyword&gt;sexual risk&lt;/keyword&gt;&lt;keyword&gt;hiv&lt;/keyword&gt;&lt;keyword&gt;unprotected anal intercourse&lt;/keyword&gt;&lt;keyword&gt;alcohol-related problems&lt;/keyword&gt;&lt;keyword&gt;recent hiv-infection&lt;/keyword&gt;&lt;keyword&gt;new-york-city&lt;/keyword&gt;&lt;keyword&gt;drug-use&lt;/keyword&gt;&lt;keyword&gt;gay men&lt;/keyword&gt;&lt;keyword&gt;bisexual men&lt;/keyword&gt;&lt;keyword&gt;methamphetamine use&lt;/keyword&gt;&lt;keyword&gt;situational factors&lt;/keyword&gt;&lt;keyword&gt;homosexual-men&lt;/keyword&gt;&lt;/keywords&gt;&lt;dates&gt;&lt;year&gt;2012&lt;/year&gt;&lt;pub-dates&gt;&lt;date&gt;Aug&lt;/date&gt;&lt;/pub-dates&gt;&lt;/dates&gt;&lt;isbn&gt;1090-7165&lt;/isbn&gt;&lt;accession-num&gt;WOS:000306695100004&lt;/accession-num&gt;&lt;urls&gt;&lt;related-urls&gt;&lt;url&gt;&amp;lt;Go to ISI&amp;gt;://WOS:000306695100004&lt;/url&gt;&lt;/related-urls&gt;&lt;/urls&gt;&lt;electronic-resource-num&gt;10.1007/s10461-011-0131-8&lt;/electronic-resource-num&gt;&lt;remote-database-provider&gt;2012 Aug&lt;/remote-database-provider&gt;&lt;language&gt;English&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Cite  &gt;&lt;Author&gt;Rich&lt;/Author&gt;&lt;Year&gt;2015&lt;/Year&gt;&lt;RecNum&gt;247&lt;/RecNum&gt;&lt;Prefix&gt;&lt;/Prefix&gt;&lt;Suffix&gt;&lt;/Suffix&gt;&lt;Pages&gt;&lt;/Pages&gt;&lt;record&gt;&lt;rec-number&gt;247&lt;/rec-number&gt;&lt;foreign-keys&gt;&lt;key app="EN" db-id="deadfpsv75vzepezzvz5a9pm2xfx2dt0fsaa" timestamp="1468366535"&gt;247&lt;/key&gt;&lt;/foreign-keys&gt;&lt;ref-type name="Journal Article"&gt;17&lt;/ref-type&gt;&lt;contributors&gt;&lt;authors&gt;&lt;author&gt;Rich, A. J.&lt;/author&gt;&lt;author&gt;Lachowsky, N. J.&lt;/author&gt;&lt;author&gt;Cui, Z.&lt;/author&gt;&lt;author&gt;Sereda, P.&lt;/author&gt;&lt;author&gt;Lal, A.&lt;/author&gt;&lt;author&gt;Moore, D. M.&lt;/author&gt;&lt;author&gt;Hogg, R. S.&lt;/author&gt;&lt;author&gt;Roth, E. A.&lt;/author&gt;&lt;/authors&gt;&lt;/contributors&gt;&lt;auth-address&gt;BC Centre for Excellence in HIV/AIDS, Vancouver, BC, Canada.&amp;#13;Faculty of Medicine, University of British Columbia, Vancouver, BC, Canada.&amp;#13;Faculty of Health Sciences, Simon Fraser University, Burnaby, BC, Canada.&amp;#13;Department of Anthropology, Centre for Addictions Research of British Columbia, University of Victoria, Victoria, BC, Canada. ericroth@uvic.ca.&amp;#13;Centre for Addictions Research of British Columbia, University of Victoria, P.O. Box 3050 STN CSC, Victoria, BC, V8W 3P5, Canada. ericroth@uvic.ca.&lt;/auth-address&gt;&lt;titles&gt;&lt;title&gt;Event-Level Analysis of Anal Sex Roles and Sex Drug Use Among Gay and Bisexual Men in Vancouver, British Columbia, Canada&lt;/title&gt;&lt;secondary-title&gt;Arch Sex Behav&lt;/secondary-title&gt;&lt;alt-title&gt;Archives of sexual behavior&lt;/alt-title&gt;&lt;/titles&gt;&lt;edition&gt;2015/11/04&lt;/edition&gt;&lt;keywords&gt;&lt;keyword&gt;Anal sex roles&lt;/keyword&gt;&lt;keyword&gt;Event-level data&lt;/keyword&gt;&lt;keyword&gt;Gay and bisexual men&lt;/keyword&gt;&lt;keyword&gt;Sexual partnerships&lt;/keyword&gt;&lt;keyword&gt;Substance use&lt;/keyword&gt;&lt;/keywords&gt;&lt;dates&gt;&lt;year&gt;2015&lt;/year&gt;&lt;pub-dates&gt;&lt;date&gt;Nov 2&lt;/date&gt;&lt;/pub-dates&gt;&lt;/dates&gt;&lt;isbn&gt;1573-2800 (Electronic)&amp;#13;0004-0002 (Linking)&lt;/isbn&gt;&lt;accession-num&gt;26525571&lt;/accession-num&gt;&lt;urls&gt;&lt;related-urls&gt;&lt;url&gt;http://www.ncbi.nlm.nih.gov/pubmed/26525571&lt;/url&gt;&lt;/related-urls&gt;&lt;/urls&gt;&lt;custom2&gt;4853291&lt;/custom2&gt;&lt;electronic-resource-num&gt;10.1007/s10508-015-0607-0&lt;/electronic-resource-num&gt;&lt;language&gt;Eng&lt;/language&gt;&lt;/record&gt;&lt;/Cite&gt;&lt;Cite  &gt;&lt;Author&gt;Green&lt;/Author&gt;&lt;Year&gt;2006&lt;/Year&gt;&lt;RecNum&gt;255&lt;/RecNum&gt;&lt;Prefix&gt;&lt;/Prefix&gt;&lt;Suffix&gt;&lt;/Suffix&gt;&lt;Pages&gt;&lt;/Pages&gt;&lt;record&gt;&lt;rec-number&gt;255&lt;/rec-number&gt;&lt;foreign-keys&gt;&lt;key app="EN" db-id="deadfpsv75vzepezzvz5a9pm2xfx2dt0fsaa" timestamp="1468516763"&gt;255&lt;/key&gt;&lt;/foreign-keys&gt;&lt;ref-type name="Journal Article"&gt;17&lt;/ref-type&gt;&lt;contributors&gt;&lt;authors&gt;&lt;author&gt;Green, A. I.&lt;/author&gt;&lt;author&gt;Halkitis, P. N.&lt;/author&gt;&lt;/authors&gt;&lt;translated-authors&gt;&lt;author&gt;Cult Health, Sex&lt;/author&gt;&lt;/translated-authors&gt;&lt;/contributors&gt;&lt;auth-address&gt;Department of Sociology, University of Toronto, Toronto, Ontario, Canada. AdamIsaiah.green@Utoronto.ca&lt;/auth-address&gt;&lt;titles&gt;&lt;title&gt;Crystal methamphetamine and sexual sociality in an urban gay subculture: an elective affinity&lt;/title&gt;&lt;secondary-title&gt;Cult Health Sex&lt;/secondary-title&gt;&lt;alt-title&gt;Culture, health &amp;amp; sexuality&lt;/alt-title&gt;&lt;/titles&gt;&lt;pages&gt;317-33&lt;/pages&gt;&lt;volume&gt;8&lt;/volume&gt;&lt;number&gt;4&lt;/number&gt;&lt;edition&gt;2006/07/19&lt;/edition&gt;&lt;keywords&gt;&lt;keyword&gt;Adult&lt;/keyword&gt;&lt;keyword&gt;Bisexuality/*psychology&lt;/keyword&gt;&lt;keyword&gt;Central Nervous System Stimulants/*administration &amp;amp; dosage&lt;/keyword&gt;&lt;keyword&gt;HIV Infections/psychology&lt;/keyword&gt;&lt;keyword&gt;Homosexuality, Male/*psychology&lt;/keyword&gt;&lt;keyword&gt;Humans&lt;/keyword&gt;&lt;keyword&gt;Male&lt;/keyword&gt;&lt;keyword&gt;Methamphetamine/*administration &amp;amp; dosage&lt;/keyword&gt;&lt;keyword&gt;Middle Aged&lt;/keyword&gt;&lt;keyword&gt;Narration&lt;/keyword&gt;&lt;keyword&gt;New York City&lt;/keyword&gt;&lt;keyword&gt;Risk-Taking&lt;/keyword&gt;&lt;keyword&gt;Sexual Behavior/drug effects&lt;/keyword&gt;&lt;keyword&gt;Sexual Partners&lt;/keyword&gt;&lt;keyword&gt;*Social Environment&lt;/keyword&gt;&lt;keyword&gt;Surveys and Questionnaires&lt;/keyword&gt;&lt;keyword&gt;Unsafe Sex&lt;/keyword&gt;&lt;keyword&gt;Urban Population&lt;/keyword&gt;&lt;/keywords&gt;&lt;dates&gt;&lt;year&gt;2006&lt;/year&gt;&lt;pub-dates&gt;&lt;date&gt;Jul-Aug&lt;/date&gt;&lt;/pub-dates&gt;&lt;/dates&gt;&lt;isbn&gt;1369-1058 (Print)&amp;#13;1369-1058 (Linking)&lt;/isbn&gt;&lt;accession-num&gt;16846941&lt;/accession-num&gt;&lt;urls&gt;&lt;related-urls&gt;&lt;url&gt;http://www.ncbi.nlm.nih.gov/pubmed/16846941&lt;/url&gt;&lt;url&gt;http://www.tandfonline.com/doi/pdf/10.1080/13691050600783320&lt;/url&gt;&lt;/related-urls&gt;&lt;/urls&gt;&lt;electronic-resource-num&gt;10.1080/13691050600783320&lt;/electronic-resource-num&gt;&lt;remote-database-provider&gt;2006 Jul-Aug&lt;/remote-database-provider&gt;&lt;research-notes&gt;0 (Central Nervous System Stimulants)&amp;#13;44RAL3456C (Methamphetamine)&lt;/research-notes&gt;&lt;language&gt;eng&lt;/language&gt;&lt;/record&gt;&lt;/Cite&gt;&lt;/EndNote&gt;</w:instrText>
      </w:r>
      <w:r w:rsidRPr="00AE1930">
        <w:rPr>
          <w:rFonts w:ascii="Times New Roman" w:hAnsi="Times New Roman" w:cs="Times New Roman"/>
          <w:lang w:val="en-CA"/>
        </w:rPr>
        <w:fldChar w:fldCharType="separate"/>
      </w:r>
      <w:r w:rsidRPr="00AE1930">
        <w:rPr>
          <w:rFonts w:ascii="Times New Roman" w:hAnsi="Times New Roman" w:cs="Times New Roman"/>
          <w:lang w:val="en-CA"/>
        </w:rPr>
        <w:t xml:space="preserve"> 2008; Vosburgh et al. 2012; Rich et al. 2016)</w:t>
      </w:r>
      <w:r w:rsidRPr="00AE1930">
        <w:rPr>
          <w:rFonts w:ascii="Times New Roman" w:hAnsi="Times New Roman" w:cs="Times New Roman"/>
          <w:lang w:val="en-CA"/>
        </w:rPr>
        <w:fldChar w:fldCharType="end"/>
      </w:r>
      <w:r w:rsidRPr="00AE1930">
        <w:rPr>
          <w:rFonts w:ascii="Times New Roman" w:hAnsi="Times New Roman" w:cs="Times New Roman"/>
          <w:lang w:val="en-CA"/>
        </w:rPr>
        <w:t xml:space="preserve">. Certain drugs have specific roles for anal sex due to their physical impacts: ‘poppers’ (alkyl nitrites) are associated with receptive anal sex </w:t>
      </w:r>
      <w:r w:rsidRPr="00AE1930">
        <w:rPr>
          <w:rFonts w:ascii="Times New Roman" w:hAnsi="Times New Roman" w:cs="Times New Roman"/>
          <w:lang w:val="en-CA"/>
        </w:rPr>
        <w:fldChar w:fldCharType="begin"/>
      </w:r>
      <w:r w:rsidRPr="00AE1930">
        <w:rPr>
          <w:rFonts w:ascii="Times New Roman" w:hAnsi="Times New Roman" w:cs="Times New Roman"/>
          <w:lang w:val="en-CA"/>
        </w:rPr>
        <w:instrText xml:space="preserve"> ADDIN EN.CITE &lt;EndNote&gt;&lt;Cite  &gt;&lt;Author&gt;Drumright&lt;/Author&gt;&lt;Year&gt;2009&lt;/Year&gt;&lt;RecNum&gt;261&lt;/RecNum&gt;&lt;Prefix&gt;&lt;/Prefix&gt;&lt;Suffix&gt;&lt;/Suffix&gt;&lt;Pages&gt;&lt;/Pages&gt;&lt;DisplayText&gt;(Drumright et al., 2009)&lt;/DisplayText&gt;&lt;record&gt;&lt;rec-number&gt;261&lt;/rec-number&gt;&lt;foreign-keys&gt;&lt;key app="EN" db-id="deadfpsv75vzepezzvz5a9pm2xfx2dt0fsaa" timestamp="1468518349"&gt;261&lt;/key&gt;&lt;/foreign-keys&gt;&lt;ref-type name="Journal Article"&gt;17&lt;/ref-type&gt;&lt;contributors&gt;&lt;authors&gt;&lt;author&gt;Drumright, L. N.&lt;/author&gt;&lt;author&gt;Gorbach, P. M.&lt;/author&gt;&lt;author&gt;Little, S. J.&lt;/author&gt;&lt;author&gt;Strathdee, S. A.&lt;/author&gt;&lt;/authors&gt;&lt;translated-authors&gt;&lt;author&gt;Aids Behav&lt;/author&gt;&lt;/translated-authors&gt;&lt;/contributors&gt;&lt;auth-address&gt;Univ Calif San Diego, Sch Med, Dept Family &amp;amp; Prevent Med, Div Int Hlth &amp;amp; Cross Cultural Med, La Jolla, CA 92093 USA&amp;#13;Univ Calif Los Angeles, Sch Med, Dept Epidemiol, Los Angeles, CA USA&amp;#13;Univ Calif Los Angeles, Sch Med, Div Infect Dis, Los Angeles, CA USA&amp;#13;Univ Calif San Diego, Antiviral Res Ctr, Dept Med, La Jolla, CA 92093 USA&lt;/auth-address&gt;&lt;titles&gt;&lt;title&gt;Associations Between Substance Use, Erectile Dysfunction Medication and Recent HIV Infection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328-336&lt;/pages&gt;&lt;volume&gt;13&lt;/volume&gt;&lt;number&gt;2&lt;/number&gt;&lt;keywords&gt;&lt;keyword&gt;hiv&lt;/keyword&gt;&lt;keyword&gt;primary infection&lt;/keyword&gt;&lt;keyword&gt;recent infection&lt;/keyword&gt;&lt;keyword&gt;msm&lt;/keyword&gt;&lt;keyword&gt;drug use&lt;/keyword&gt;&lt;keyword&gt;substance use&lt;/keyword&gt;&lt;keyword&gt;methamphetamine&lt;/keyword&gt;&lt;keyword&gt;volatile nitrites&lt;/keyword&gt;&lt;keyword&gt;sildenafil&lt;/keyword&gt;&lt;keyword&gt;erectile dysfunction medication&lt;/keyword&gt;&lt;keyword&gt;unprotected anal intercourse&lt;/keyword&gt;&lt;keyword&gt;multicenter aids cohort&lt;/keyword&gt;&lt;keyword&gt;sildenafil viagra use&lt;/keyword&gt;&lt;keyword&gt;bisexual men&lt;/keyword&gt;&lt;keyword&gt;audio computer&lt;/keyword&gt;&lt;keyword&gt;homosexual-men&lt;/keyword&gt;&lt;keyword&gt;san-francisco&lt;/keyword&gt;&lt;keyword&gt;risk-factors&lt;/keyword&gt;&lt;keyword&gt;drug-use&lt;/keyword&gt;&lt;keyword&gt;united-states&lt;/keyword&gt;&lt;/keywords&gt;&lt;dates&gt;&lt;year&gt;2009&lt;/year&gt;&lt;pub-dates&gt;&lt;date&gt;Apr&lt;/date&gt;&lt;/pub-dates&gt;&lt;/dates&gt;&lt;isbn&gt;1090-7165&lt;/isbn&gt;&lt;accession-num&gt;WOS:000263915200017&lt;/accession-num&gt;&lt;urls&gt;&lt;related-urls&gt;&lt;url&gt;&amp;lt;Go to ISI&amp;gt;://WOS:000263915200017&lt;/url&gt;&lt;/related-urls&gt;&lt;/urls&gt;&lt;electronic-resource-num&gt;10.1007/s10461-007-9330-8&lt;/electronic-resource-num&gt;&lt;remote-database-provider&gt;2009 Apr&lt;/remote-database-provider&gt;&lt;research-notes&gt;0 (Phosphodiesterase Inhibitors)&lt;/research-notes&gt;&lt;language&gt;English&lt;/language&gt;&lt;/record&gt;&lt;/Cite&gt;&lt;/EndNote&gt;</w:instrText>
      </w:r>
      <w:r w:rsidRPr="00AE1930">
        <w:rPr>
          <w:rFonts w:ascii="Times New Roman" w:hAnsi="Times New Roman" w:cs="Times New Roman"/>
          <w:lang w:val="en-CA"/>
        </w:rPr>
        <w:fldChar w:fldCharType="separate"/>
      </w:r>
      <w:r w:rsidRPr="00AE1930">
        <w:rPr>
          <w:rFonts w:ascii="Times New Roman" w:hAnsi="Times New Roman" w:cs="Times New Roman"/>
          <w:lang w:val="en-CA"/>
        </w:rPr>
        <w:t>(Drumright et al., 2009)</w:t>
      </w:r>
      <w:r w:rsidRPr="00AE1930">
        <w:rPr>
          <w:rFonts w:ascii="Times New Roman" w:hAnsi="Times New Roman" w:cs="Times New Roman"/>
          <w:lang w:val="en-CA"/>
        </w:rPr>
        <w:fldChar w:fldCharType="end"/>
      </w:r>
      <w:r w:rsidRPr="00AE1930">
        <w:rPr>
          <w:rFonts w:ascii="Times New Roman" w:hAnsi="Times New Roman" w:cs="Times New Roman"/>
          <w:lang w:val="en-CA"/>
        </w:rPr>
        <w:t xml:space="preserve">, whereas ketamine, mephedrone, or crystal methamphetamine may be taken for increased </w:t>
      </w:r>
      <w:r w:rsidRPr="00AE1930">
        <w:rPr>
          <w:rFonts w:ascii="Times New Roman" w:hAnsi="Times New Roman" w:cs="Times New Roman"/>
          <w:lang w:val="en-CA"/>
        </w:rPr>
        <w:lastRenderedPageBreak/>
        <w:t xml:space="preserve">pleasure during both insertive and receptive anal sex </w:t>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Green&lt;/Author&gt;&lt;Year&gt;2006&lt;/Year&gt;&lt;RecNum&gt;255&lt;/RecNum&gt;&lt;Prefix&gt;&lt;/Prefix&gt;&lt;Suffix&gt;&lt;/Suffix&gt;&lt;Pages&gt;&lt;/Pages&gt;&lt;DisplayText&gt;(Green &amp; Halkitis&lt;/DisplayText&gt;&lt;record&gt;&lt;rec-number&gt;255&lt;/rec-number&gt;&lt;foreign-keys&gt;&lt;key app="EN" db-id="deadfpsv75vzepezzvz5a9pm2xfx2dt0fsaa" timestamp="1468516763"&gt;255&lt;/key&gt;&lt;/foreign-keys&gt;&lt;ref-type name="Journal Article"&gt;17&lt;/ref-type&gt;&lt;contributors&gt;&lt;authors&gt;&lt;author&gt;Green, A. I.&lt;/author&gt;&lt;author&gt;Halkitis, P. N.&lt;/author&gt;&lt;/authors&gt;&lt;translated-authors&gt;&lt;author&gt;Cult Health, Sex&lt;/author&gt;&lt;/translated-authors&gt;&lt;/contributors&gt;&lt;auth-address&gt;Department of Sociology, University of Toronto, Toronto, Ontario, Canada. AdamIsaiah.green@Utoronto.ca&lt;/auth-address&gt;&lt;titles&gt;&lt;title&gt;Crystal methamphetamine and sexual sociality in an urban gay subculture: an elective affinity&lt;/title&gt;&lt;secondary-title&gt;Cult Health Sex&lt;/secondary-title&gt;&lt;alt-title&gt;Culture, health &amp;amp; sexuality&lt;/alt-title&gt;&lt;/titles&gt;&lt;pages&gt;317-33&lt;/pages&gt;&lt;volume&gt;8&lt;/volume&gt;&lt;number&gt;4&lt;/number&gt;&lt;edition&gt;2006/07/19&lt;/edition&gt;&lt;keywords&gt;&lt;keyword&gt;Adult&lt;/keyword&gt;&lt;keyword&gt;Bisexuality/*psychology&lt;/keyword&gt;&lt;keyword&gt;Central Nervous System Stimulants/*administration &amp;amp; dosage&lt;/keyword&gt;&lt;keyword&gt;HIV Infections/psychology&lt;/keyword&gt;&lt;keyword&gt;Homosexuality, Male/*psychology&lt;/keyword&gt;&lt;keyword&gt;Humans&lt;/keyword&gt;&lt;keyword&gt;Male&lt;/keyword&gt;&lt;keyword&gt;Methamphetamine/*administration &amp;amp; dosage&lt;/keyword&gt;&lt;keyword&gt;Middle Aged&lt;/keyword&gt;&lt;keyword&gt;Narration&lt;/keyword&gt;&lt;keyword&gt;New York City&lt;/keyword&gt;&lt;keyword&gt;Risk-Taking&lt;/keyword&gt;&lt;keyword&gt;Sexual Behavior/drug effects&lt;/keyword&gt;&lt;keyword&gt;Sexual Partners&lt;/keyword&gt;&lt;keyword&gt;*Social Environment&lt;/keyword&gt;&lt;keyword&gt;Surveys and Questionnaires&lt;/keyword&gt;&lt;keyword&gt;Unsafe Sex&lt;/keyword&gt;&lt;keyword&gt;Urban Population&lt;/keyword&gt;&lt;/keywords&gt;&lt;dates&gt;&lt;year&gt;2006&lt;/year&gt;&lt;pub-dates&gt;&lt;date&gt;Jul-Aug&lt;/date&gt;&lt;/pub-dates&gt;&lt;/dates&gt;&lt;isbn&gt;1369-1058 (Print)&amp;#13;1369-1058 (Linking)&lt;/isbn&gt;&lt;accession-num&gt;16846941&lt;/accession-num&gt;&lt;urls&gt;&lt;related-urls&gt;&lt;url&gt;http://www.ncbi.nlm.nih.gov/pubmed/16846941&lt;/url&gt;&lt;url&gt;http://www.tandfonline.com/doi/pdf/10.1080/13691050600783320&lt;/url&gt;&lt;/related-urls&gt;&lt;/urls&gt;&lt;electronic-resource-num&gt;10.1080/13691050600783320&lt;/electronic-resource-num&gt;&lt;remote-database-provider&gt;2006 Jul-Aug&lt;/remote-database-provider&gt;&lt;research-notes&gt;0 (Central Nervous System Stimulants)&amp;#13;44RAL3456C (Methamphetamine)&lt;/research-notes&gt;&lt;language&gt;eng&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Green &amp; Halkitis</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Green&lt;/Author&gt;&lt;Year&gt;2006&lt;/Year&gt;&lt;RecNum&gt;255&lt;/RecNum&gt;&lt;Prefix&gt;&lt;/Prefix&gt;&lt;Suffix&gt;&lt;/Suffix&gt;&lt;Pages&gt;&lt;/Pages&gt;&lt;DisplayText&gt;,&lt;/DisplayText&gt;&lt;record&gt;&lt;rec-number&gt;255&lt;/rec-number&gt;&lt;foreign-keys&gt;&lt;key app="EN" db-id="deadfpsv75vzepezzvz5a9pm2xfx2dt0fsaa" timestamp="1468516763"&gt;255&lt;/key&gt;&lt;/foreign-keys&gt;&lt;ref-type name="Journal Article"&gt;17&lt;/ref-type&gt;&lt;contributors&gt;&lt;authors&gt;&lt;author&gt;Green, A. I.&lt;/author&gt;&lt;author&gt;Halkitis, P. N.&lt;/author&gt;&lt;/authors&gt;&lt;translated-authors&gt;&lt;author&gt;Cult Health, Sex&lt;/author&gt;&lt;/translated-authors&gt;&lt;/contributors&gt;&lt;auth-address&gt;Department of Sociology, University of Toronto, Toronto, Ontario, Canada. AdamIsaiah.green@Utoronto.ca&lt;/auth-address&gt;&lt;titles&gt;&lt;title&gt;Crystal methamphetamine and sexual sociality in an urban gay subculture: an elective affinity&lt;/title&gt;&lt;secondary-title&gt;Cult Health Sex&lt;/secondary-title&gt;&lt;alt-title&gt;Culture, health &amp;amp; sexuality&lt;/alt-title&gt;&lt;/titles&gt;&lt;pages&gt;317-33&lt;/pages&gt;&lt;volume&gt;8&lt;/volume&gt;&lt;number&gt;4&lt;/number&gt;&lt;edition&gt;2006/07/19&lt;/edition&gt;&lt;keywords&gt;&lt;keyword&gt;Adult&lt;/keyword&gt;&lt;keyword&gt;Bisexuality/*psychology&lt;/keyword&gt;&lt;keyword&gt;Central Nervous System Stimulants/*administration &amp;amp; dosage&lt;/keyword&gt;&lt;keyword&gt;HIV Infections/psychology&lt;/keyword&gt;&lt;keyword&gt;Homosexuality, Male/*psychology&lt;/keyword&gt;&lt;keyword&gt;Humans&lt;/keyword&gt;&lt;keyword&gt;Male&lt;/keyword&gt;&lt;keyword&gt;Methamphetamine/*administration &amp;amp; dosage&lt;/keyword&gt;&lt;keyword&gt;Middle Aged&lt;/keyword&gt;&lt;keyword&gt;Narration&lt;/keyword&gt;&lt;keyword&gt;New York City&lt;/keyword&gt;&lt;keyword&gt;Risk-Taking&lt;/keyword&gt;&lt;keyword&gt;Sexual Behavior/drug effects&lt;/keyword&gt;&lt;keyword&gt;Sexual Partners&lt;/keyword&gt;&lt;keyword&gt;*Social Environment&lt;/keyword&gt;&lt;keyword&gt;Surveys and Questionnaires&lt;/keyword&gt;&lt;keyword&gt;Unsafe Sex&lt;/keyword&gt;&lt;keyword&gt;Urban Population&lt;/keyword&gt;&lt;/keywords&gt;&lt;dates&gt;&lt;year&gt;2006&lt;/year&gt;&lt;pub-dates&gt;&lt;date&gt;Jul-Aug&lt;/date&gt;&lt;/pub-dates&gt;&lt;/dates&gt;&lt;isbn&gt;1369-1058 (Print)&amp;#13;1369-1058 (Linking)&lt;/isbn&gt;&lt;accession-num&gt;16846941&lt;/accession-num&gt;&lt;urls&gt;&lt;related-urls&gt;&lt;url&gt;http://www.ncbi.nlm.nih.gov/pubmed/16846941&lt;/url&gt;&lt;url&gt;http://www.tandfonline.com/doi/pdf/10.1080/13691050600783320&lt;/url&gt;&lt;/related-urls&gt;&lt;/urls&gt;&lt;electronic-resource-num&gt;10.1080/13691050600783320&lt;/electronic-resource-num&gt;&lt;remote-database-provider&gt;2006 Jul-Aug&lt;/remote-database-provider&gt;&lt;research-notes&gt;0 (Central Nervous System Stimulants)&amp;#13;44RAL3456C (Methamphetamine)&lt;/research-notes&gt;&lt;language&gt;eng&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Green&lt;/Author&gt;&lt;Year&gt;2006&lt;/Year&gt;&lt;RecNum&gt;255&lt;/RecNum&gt;&lt;Prefix&gt;&lt;/Prefix&gt;&lt;Suffix&gt;&lt;/Suffix&gt;&lt;Pages&gt;&lt;/Pages&gt;&lt;DisplayText&gt; 2006)&lt;/DisplayText&gt;&lt;record&gt;&lt;rec-number&gt;255&lt;/rec-number&gt;&lt;foreign-keys&gt;&lt;key app="EN" db-id="deadfpsv75vzepezzvz5a9pm2xfx2dt0fsaa" timestamp="1468516763"&gt;255&lt;/key&gt;&lt;/foreign-keys&gt;&lt;ref-type name="Journal Article"&gt;17&lt;/ref-type&gt;&lt;contributors&gt;&lt;authors&gt;&lt;author&gt;Green, A. I.&lt;/author&gt;&lt;author&gt;Halkitis, P. N.&lt;/author&gt;&lt;/authors&gt;&lt;translated-authors&gt;&lt;author&gt;Cult Health, Sex&lt;/author&gt;&lt;/translated-authors&gt;&lt;/contributors&gt;&lt;auth-address&gt;Department of Sociology, University of Toronto, Toronto, Ontario, Canada. AdamIsaiah.green@Utoronto.ca&lt;/auth-address&gt;&lt;titles&gt;&lt;title&gt;Crystal methamphetamine and sexual sociality in an urban gay subculture: an elective affinity&lt;/title&gt;&lt;secondary-title&gt;Cult Health Sex&lt;/secondary-title&gt;&lt;alt-title&gt;Culture, health &amp;amp; sexuality&lt;/alt-title&gt;&lt;/titles&gt;&lt;pages&gt;317-33&lt;/pages&gt;&lt;volume&gt;8&lt;/volume&gt;&lt;number&gt;4&lt;/number&gt;&lt;edition&gt;2006/07/19&lt;/edition&gt;&lt;keywords&gt;&lt;keyword&gt;Adult&lt;/keyword&gt;&lt;keyword&gt;Bisexuality/*psychology&lt;/keyword&gt;&lt;keyword&gt;Central Nervous System Stimulants/*administration &amp;amp; dosage&lt;/keyword&gt;&lt;keyword&gt;HIV Infections/psychology&lt;/keyword&gt;&lt;keyword&gt;Homosexuality, Male/*psychology&lt;/keyword&gt;&lt;keyword&gt;Humans&lt;/keyword&gt;&lt;keyword&gt;Male&lt;/keyword&gt;&lt;keyword&gt;Methamphetamine/*administration &amp;amp; dosage&lt;/keyword&gt;&lt;keyword&gt;Middle Aged&lt;/keyword&gt;&lt;keyword&gt;Narration&lt;/keyword&gt;&lt;keyword&gt;New York City&lt;/keyword&gt;&lt;keyword&gt;Risk-Taking&lt;/keyword&gt;&lt;keyword&gt;Sexual Behavior/drug effects&lt;/keyword&gt;&lt;keyword&gt;Sexual Partners&lt;/keyword&gt;&lt;keyword&gt;*Social Environment&lt;/keyword&gt;&lt;keyword&gt;Surveys and Questionnaires&lt;/keyword&gt;&lt;keyword&gt;Unsafe Sex&lt;/keyword&gt;&lt;keyword&gt;Urban Population&lt;/keyword&gt;&lt;/keywords&gt;&lt;dates&gt;&lt;year&gt;2006&lt;/year&gt;&lt;pub-dates&gt;&lt;date&gt;Jul-Aug&lt;/date&gt;&lt;/pub-dates&gt;&lt;/dates&gt;&lt;isbn&gt;1369-1058 (Print)&amp;#13;1369-1058 (Linking)&lt;/isbn&gt;&lt;accession-num&gt;16846941&lt;/accession-num&gt;&lt;urls&gt;&lt;related-urls&gt;&lt;url&gt;http://www.ncbi.nlm.nih.gov/pubmed/16846941&lt;/url&gt;&lt;url&gt;http://www.tandfonline.com/doi/pdf/10.1080/13691050600783320&lt;/url&gt;&lt;/related-urls&gt;&lt;/urls&gt;&lt;electronic-resource-num&gt;10.1080/13691050600783320&lt;/electronic-resource-num&gt;&lt;remote-database-provider&gt;2006 Jul-Aug&lt;/remote-database-provider&gt;&lt;research-notes&gt;0 (Central Nervous System Stimulants)&amp;#13;44RAL3456C (Methamphetamine)&lt;/research-notes&gt;&lt;language&gt;eng&lt;/language&gt;&lt;/record&gt;&lt;/Cite&gt;&lt;/EndNote&gt;</w:instrText>
      </w:r>
      <w:r w:rsidRPr="00457C13">
        <w:rPr>
          <w:rFonts w:ascii="Times New Roman" w:hAnsi="Times New Roman" w:cs="Times New Roman"/>
          <w:lang w:val="en-CA"/>
        </w:rPr>
        <w:fldChar w:fldCharType="separate"/>
      </w:r>
      <w:r w:rsidRPr="00F04923">
        <w:rPr>
          <w:rFonts w:ascii="Times New Roman" w:hAnsi="Times New Roman" w:cs="Times New Roman"/>
          <w:lang w:val="en-CA"/>
        </w:rPr>
        <w:t xml:space="preserve"> 2006)</w:t>
      </w:r>
      <w:r w:rsidRPr="00457C13">
        <w:rPr>
          <w:rFonts w:ascii="Times New Roman" w:hAnsi="Times New Roman" w:cs="Times New Roman"/>
          <w:lang w:val="en-CA"/>
        </w:rPr>
        <w:fldChar w:fldCharType="end"/>
      </w:r>
      <w:r w:rsidRPr="00F04923">
        <w:rPr>
          <w:rFonts w:ascii="Times New Roman" w:hAnsi="Times New Roman" w:cs="Times New Roman"/>
          <w:lang w:val="en-CA"/>
        </w:rPr>
        <w:t xml:space="preserve">. In addition to these functional purposes, theories pertaining to disinhibition and cognitive escape elucidate the social-normative motivations for substance use among gbMSM in North America </w:t>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Wells&lt;/Author&gt;&lt;Year&gt;2011&lt;/Year&gt;&lt;RecNum&gt;260&lt;/RecNum&gt;&lt;Prefix&gt;&lt;/Prefix&gt;&lt;Suffix&gt;&lt;/Suffix&gt;&lt;Pages&gt;&lt;/Pages&gt;&lt;DisplayText&gt;(Wells, Golub, &amp; Parsons&lt;/DisplayText&gt;&lt;record&gt;&lt;rec-number&gt;260&lt;/rec-number&gt;&lt;foreign-keys&gt;&lt;key app="EN" db-id="deadfpsv75vzepezzvz5a9pm2xfx2dt0fsaa" timestamp="1468517989"&gt;260&lt;/key&gt;&lt;/foreign-keys&gt;&lt;ref-type name="Journal Article"&gt;17&lt;/ref-type&gt;&lt;contributors&gt;&lt;authors&gt;&lt;author&gt;Wells, B. E.&lt;/author&gt;&lt;author&gt;Golub, S. A.&lt;/author&gt;&lt;author&gt;Parsons, J. T.&lt;/author&gt;&lt;/authors&gt;&lt;translated-authors&gt;&lt;author&gt;Aids Behav&lt;/author&gt;&lt;/translated-authors&gt;&lt;/contributors&gt;&lt;auth-address&gt;CUNY, Hunter Coll, Dept Psychol, New York, NY 10065 USA&amp;#13;Ctr HIV AIDS Educ Studies &amp;amp; Training, New York, NY USA&amp;#13;CUNY, Grad Ctr, Social Personal Psychol Program, New York, NY 10065 USA&lt;/auth-address&gt;&lt;titles&gt;&lt;title&gt;An Integrated Theoretical Approach to Substance Use and Risky Sexual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509-520&lt;/pages&gt;&lt;volume&gt;15&lt;/volume&gt;&lt;number&gt;3&lt;/number&gt;&lt;keywords&gt;&lt;keyword&gt;hiv/aids&lt;/keyword&gt;&lt;keyword&gt;conflict&lt;/keyword&gt;&lt;keyword&gt;substances&lt;/keyword&gt;&lt;keyword&gt;sexual risk&lt;/keyword&gt;&lt;keyword&gt;expectancies&lt;/keyword&gt;&lt;keyword&gt;hiv-positive men&lt;/keyword&gt;&lt;keyword&gt;expectancy challenge&lt;/keyword&gt;&lt;keyword&gt;alcohol expectancies&lt;/keyword&gt;&lt;keyword&gt;cognitive escape&lt;/keyword&gt;&lt;keyword&gt;bisexual men&lt;/keyword&gt;&lt;keyword&gt;condom use&lt;/keyword&gt;&lt;keyword&gt;transtheoretical model&lt;/keyword&gt;&lt;keyword&gt;outcome expectancies&lt;/keyword&gt;&lt;keyword&gt;drinking reduction&lt;/keyword&gt;&lt;keyword&gt;contraceptive use&lt;/keyword&gt;&lt;/keywords&gt;&lt;dates&gt;&lt;year&gt;2011&lt;/year&gt;&lt;pub-dates&gt;&lt;date&gt;Apr&lt;/date&gt;&lt;/pub-dates&gt;&lt;/dates&gt;&lt;isbn&gt;1090-7165&lt;/isbn&gt;&lt;accession-num&gt;WOS:000288796400001&lt;/accession-num&gt;&lt;urls&gt;&lt;related-urls&gt;&lt;url&gt;&amp;lt;Go to ISI&amp;gt;://WOS:000288796400001&lt;/url&gt;&lt;/related-urls&gt;&lt;/urls&gt;&lt;electronic-resource-num&gt;10.1007/s10461-010-9767-z&lt;/electronic-resource-num&gt;&lt;remote-database-provider&gt;2011 Apr&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Wells, Golub, &amp; Parsons</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Wells&lt;/Author&gt;&lt;Year&gt;2011&lt;/Year&gt;&lt;RecNum&gt;260&lt;/RecNum&gt;&lt;Prefix&gt;&lt;/Prefix&gt;&lt;Suffix&gt;&lt;/Suffix&gt;&lt;Pages&gt;&lt;/Pages&gt;&lt;DisplayText&gt;,&lt;/DisplayText&gt;&lt;record&gt;&lt;rec-number&gt;260&lt;/rec-number&gt;&lt;foreign-keys&gt;&lt;key app="EN" db-id="deadfpsv75vzepezzvz5a9pm2xfx2dt0fsaa" timestamp="1468517989"&gt;260&lt;/key&gt;&lt;/foreign-keys&gt;&lt;ref-type name="Journal Article"&gt;17&lt;/ref-type&gt;&lt;contributors&gt;&lt;authors&gt;&lt;author&gt;Wells, B. E.&lt;/author&gt;&lt;author&gt;Golub, S. A.&lt;/author&gt;&lt;author&gt;Parsons, J. T.&lt;/author&gt;&lt;/authors&gt;&lt;translated-authors&gt;&lt;author&gt;Aids Behav&lt;/author&gt;&lt;/translated-authors&gt;&lt;/contributors&gt;&lt;auth-address&gt;CUNY, Hunter Coll, Dept Psychol, New York, NY 10065 USA&amp;#13;Ctr HIV AIDS Educ Studies &amp;amp; Training, New York, NY USA&amp;#13;CUNY, Grad Ctr, Social Personal Psychol Program, New York, NY 10065 USA&lt;/auth-address&gt;&lt;titles&gt;&lt;title&gt;An Integrated Theoretical Approach to Substance Use and Risky Sexual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509-520&lt;/pages&gt;&lt;volume&gt;15&lt;/volume&gt;&lt;number&gt;3&lt;/number&gt;&lt;keywords&gt;&lt;keyword&gt;hiv/aids&lt;/keyword&gt;&lt;keyword&gt;conflict&lt;/keyword&gt;&lt;keyword&gt;substances&lt;/keyword&gt;&lt;keyword&gt;sexual risk&lt;/keyword&gt;&lt;keyword&gt;expectancies&lt;/keyword&gt;&lt;keyword&gt;hiv-positive men&lt;/keyword&gt;&lt;keyword&gt;expectancy challenge&lt;/keyword&gt;&lt;keyword&gt;alcohol expectancies&lt;/keyword&gt;&lt;keyword&gt;cognitive escape&lt;/keyword&gt;&lt;keyword&gt;bisexual men&lt;/keyword&gt;&lt;keyword&gt;condom use&lt;/keyword&gt;&lt;keyword&gt;transtheoretical model&lt;/keyword&gt;&lt;keyword&gt;outcome expectancies&lt;/keyword&gt;&lt;keyword&gt;drinking reduction&lt;/keyword&gt;&lt;keyword&gt;contraceptive use&lt;/keyword&gt;&lt;/keywords&gt;&lt;dates&gt;&lt;year&gt;2011&lt;/year&gt;&lt;pub-dates&gt;&lt;date&gt;Apr&lt;/date&gt;&lt;/pub-dates&gt;&lt;/dates&gt;&lt;isbn&gt;1090-7165&lt;/isbn&gt;&lt;accession-num&gt;WOS:000288796400001&lt;/accession-num&gt;&lt;urls&gt;&lt;related-urls&gt;&lt;url&gt;&amp;lt;Go to ISI&amp;gt;://WOS:000288796400001&lt;/url&gt;&lt;/related-urls&gt;&lt;/urls&gt;&lt;electronic-resource-num&gt;10.1007/s10461-010-9767-z&lt;/electronic-resource-num&gt;&lt;remote-database-provider&gt;2011 Apr&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Wells&lt;/Author&gt;&lt;Year&gt;2011&lt;/Year&gt;&lt;RecNum&gt;260&lt;/RecNum&gt;&lt;Prefix&gt;&lt;/Prefix&gt;&lt;Suffix&gt;&lt;/Suffix&gt;&lt;Pages&gt;&lt;/Pages&gt;&lt;DisplayText&gt; 2011)&lt;/DisplayText&gt;&lt;record&gt;&lt;rec-number&gt;260&lt;/rec-number&gt;&lt;foreign-keys&gt;&lt;key app="EN" db-id="deadfpsv75vzepezzvz5a9pm2xfx2dt0fsaa" timestamp="1468517989"&gt;260&lt;/key&gt;&lt;/foreign-keys&gt;&lt;ref-type name="Journal Article"&gt;17&lt;/ref-type&gt;&lt;contributors&gt;&lt;authors&gt;&lt;author&gt;Wells, B. E.&lt;/author&gt;&lt;author&gt;Golub, S. A.&lt;/author&gt;&lt;author&gt;Parsons, J. T.&lt;/author&gt;&lt;/authors&gt;&lt;translated-authors&gt;&lt;author&gt;Aids Behav&lt;/author&gt;&lt;/translated-authors&gt;&lt;/contributors&gt;&lt;auth-address&gt;CUNY, Hunter Coll, Dept Psychol, New York, NY 10065 USA&amp;#13;Ctr HIV AIDS Educ Studies &amp;amp; Training, New York, NY USA&amp;#13;CUNY, Grad Ctr, Social Personal Psychol Program, New York, NY 10065 USA&lt;/auth-address&gt;&lt;titles&gt;&lt;title&gt;An Integrated Theoretical Approach to Substance Use and Risky Sexual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509-520&lt;/pages&gt;&lt;volume&gt;15&lt;/volume&gt;&lt;number&gt;3&lt;/number&gt;&lt;keywords&gt;&lt;keyword&gt;hiv/aids&lt;/keyword&gt;&lt;keyword&gt;conflict&lt;/keyword&gt;&lt;keyword&gt;substances&lt;/keyword&gt;&lt;keyword&gt;sexual risk&lt;/keyword&gt;&lt;keyword&gt;expectancies&lt;/keyword&gt;&lt;keyword&gt;hiv-positive men&lt;/keyword&gt;&lt;keyword&gt;expectancy challenge&lt;/keyword&gt;&lt;keyword&gt;alcohol expectancies&lt;/keyword&gt;&lt;keyword&gt;cognitive escape&lt;/keyword&gt;&lt;keyword&gt;bisexual men&lt;/keyword&gt;&lt;keyword&gt;condom use&lt;/keyword&gt;&lt;keyword&gt;transtheoretical model&lt;/keyword&gt;&lt;keyword&gt;outcome expectancies&lt;/keyword&gt;&lt;keyword&gt;drinking reduction&lt;/keyword&gt;&lt;keyword&gt;contraceptive use&lt;/keyword&gt;&lt;/keywords&gt;&lt;dates&gt;&lt;year&gt;2011&lt;/year&gt;&lt;pub-dates&gt;&lt;date&gt;Apr&lt;/date&gt;&lt;/pub-dates&gt;&lt;/dates&gt;&lt;isbn&gt;1090-7165&lt;/isbn&gt;&lt;accession-num&gt;WOS:000288796400001&lt;/accession-num&gt;&lt;urls&gt;&lt;related-urls&gt;&lt;url&gt;&amp;lt;Go to ISI&amp;gt;://WOS:000288796400001&lt;/url&gt;&lt;/related-urls&gt;&lt;/urls&gt;&lt;electronic-resource-num&gt;10.1007/s10461-010-9767-z&lt;/electronic-resource-num&gt;&lt;remote-database-provider&gt;2011 Apr&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 xml:space="preserve"> 2011)</w:t>
      </w:r>
      <w:r w:rsidRPr="00F04923">
        <w:rPr>
          <w:rFonts w:ascii="Times New Roman" w:hAnsi="Times New Roman" w:cs="Times New Roman"/>
          <w:lang w:val="en-CA"/>
        </w:rPr>
        <w:fldChar w:fldCharType="end"/>
      </w:r>
      <w:r w:rsidRPr="00F04923">
        <w:rPr>
          <w:rFonts w:ascii="Times New Roman" w:hAnsi="Times New Roman" w:cs="Times New Roman"/>
          <w:lang w:val="en-CA"/>
        </w:rPr>
        <w:t xml:space="preserve">. Disinhibition Theory describes the expectations of the physical impact of substances as leading to their use </w:t>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Mansergh&lt;/Author&gt;&lt;Year&gt;2006&lt;/Year&gt;&lt;RecNum&gt;258&lt;/RecNum&gt;&lt;Prefix&gt;&lt;/Prefix&gt;&lt;Suffix&gt;&lt;/Suffix&gt;&lt;Pages&gt;&lt;/Pages&gt;&lt;DisplayText&gt;(Mansergh et al. 2006&lt;/DisplayText&gt;&lt;record&gt;&lt;rec-number&gt;258&lt;/rec-number&gt;&lt;foreign-keys&gt;&lt;key app="EN" db-id="deadfpsv75vzepezzvz5a9pm2xfx2dt0fsaa" timestamp="1468517636"&gt;258&lt;/key&gt;&lt;/foreign-keys&gt;&lt;ref-type name="Journal Article"&gt;17&lt;/ref-type&gt;&lt;contributors&gt;&lt;authors&gt;&lt;author&gt;Mansergh, G.&lt;/author&gt;&lt;author&gt;Shouse, R. L.&lt;/author&gt;&lt;author&gt;Marks, G.&lt;/author&gt;&lt;author&gt;Guzman, R.&lt;/author&gt;&lt;author&gt;Rader, M.&lt;/author&gt;&lt;author&gt;Buchbinder, S.&lt;/author&gt;&lt;author&gt;Colfax, G. N.&lt;/author&gt;&lt;/authors&gt;&lt;translated-authors&gt;&lt;author&gt;Sex Transm, Infect&lt;/author&gt;&lt;/translated-authors&gt;&lt;/contributors&gt;&lt;auth-address&gt;US Ctr Dis Control &amp;amp; Prevent, Div HIV AIDS Prevent, Natl Ctr HIV STD &amp;amp; TB Prevent, Atlanta, GA USA&amp;#13;State Georgia, HIV STD Epidemiol Sect, Div Publ Hlth, Dept Human Resources, Atlanta, GA USA&amp;#13;Dept Publ Hlth, HIV Res Sect, San Francisco, CA USA&lt;/auth-address&gt;&lt;titles&gt;&lt;title&gt;Methamphetamine and sildenafil (Viagra) use are linked to unprotected receptive and insertive anal sex, respectively, in a sample of men who have sex with men&lt;/title&gt;&lt;secondary-title&gt;Sexually Transmitted Infections&lt;/secondary-title&gt;&lt;alt-title&gt;Sex Transm Infect&lt;/alt-title&gt;&lt;/titles&gt;&lt;pages&gt;131-134&lt;/pages&gt;&lt;volume&gt;82&lt;/volume&gt;&lt;number&gt;2&lt;/number&gt;&lt;keywords&gt;&lt;keyword&gt;bisexual men&lt;/keyword&gt;&lt;keyword&gt;risk behavior&lt;/keyword&gt;&lt;keyword&gt;san-francisco&lt;/keyword&gt;&lt;keyword&gt;substance use&lt;/keyword&gt;&lt;keyword&gt;drug-use&lt;/keyword&gt;&lt;keyword&gt;gay men&lt;/keyword&gt;&lt;keyword&gt;hiv&lt;/keyword&gt;&lt;keyword&gt;transmission&lt;/keyword&gt;&lt;keyword&gt;cohort&lt;/keyword&gt;&lt;/keywords&gt;&lt;dates&gt;&lt;year&gt;2006&lt;/year&gt;&lt;pub-dates&gt;&lt;date&gt;Apr 1&lt;/date&gt;&lt;/pub-dates&gt;&lt;/dates&gt;&lt;isbn&gt;1368-4973&lt;/isbn&gt;&lt;accession-num&gt;WOS:000236727700011&lt;/accession-num&gt;&lt;urls&gt;&lt;related-urls&gt;&lt;url&gt;&amp;lt;Go to ISI&amp;gt;://WOS:000236727700011&lt;/url&gt;&lt;/related-urls&gt;&lt;/urls&gt;&lt;electronic-resource-num&gt;10.1136/sti.2005.017129&lt;/electronic-resource-num&gt;&lt;remote-database-provider&gt;2006 Apr&lt;/remote-database-provider&gt;&lt;research-notes&gt;0 (Phosphodiesterase Inhibitors)&amp;#13;0 (Piperazines)&amp;#13;0 (Purines)&amp;#13;0 (Sulfones)&amp;#13;44RAL3456C (Methamphetamine)&amp;#13;BW9B0ZE037 (Sildenafil Citrate)&lt;/research-notes&gt;&lt;language&gt;English&lt;/language&gt;&lt;/record&gt;&lt;/Cite&gt;&lt;Cite  &gt;&lt;Author&gt;Aguinaldo&lt;/Author&gt;&lt;Year&gt;2008&lt;/Year&gt;&lt;RecNum&gt;259&lt;/RecNum&gt;&lt;Prefix&gt;&lt;/Prefix&gt;&lt;Suffix&gt;&lt;/Suffix&gt;&lt;Pages&gt;&lt;/Pages&gt;&lt;record&gt;&lt;rec-number&gt;259&lt;/rec-number&gt;&lt;foreign-keys&gt;&lt;key app="EN" db-id="deadfpsv75vzepezzvz5a9pm2xfx2dt0fsaa" timestamp="1468517755"&gt;259&lt;/key&gt;&lt;/foreign-keys&gt;&lt;ref-type name="Journal Article"&gt;17&lt;/ref-type&gt;&lt;contributors&gt;&lt;authors&gt;&lt;author&gt;Aguinaldo, J. P.&lt;/author&gt;&lt;author&gt;Myers, T.&lt;/author&gt;&lt;/authors&gt;&lt;translated-authors&gt;&lt;author&gt;Qual Health, Res&lt;/author&gt;&lt;/translated-authors&gt;&lt;/contributors&gt;&lt;auth-address&gt;Univ Toronto, Fac Med, HIV Social Beahav &amp;amp; Epidemiol Studies Unit, Toronto, ON M5T 3M7, Canada&lt;/auth-address&gt;&lt;titles&gt;&lt;title&gt;A discursive approach to disinhibition theory: The normalization of unsafe sex among gay men&lt;/title&gt;&lt;secondary-title&gt;Qualitative Health Research&lt;/secondary-title&gt;&lt;alt-title&gt;Qual Health Res&lt;/alt-title&gt;&lt;/titles&gt;&lt;pages&gt;167-181&lt;/pages&gt;&lt;volume&gt;18&lt;/volume&gt;&lt;number&gt;2&lt;/number&gt;&lt;keywords&gt;&lt;keyword&gt;disinhibition theory&lt;/keyword&gt;&lt;keyword&gt;gay men&lt;/keyword&gt;&lt;keyword&gt;discursive analysis&lt;/keyword&gt;&lt;keyword&gt;hiv prevention&lt;/keyword&gt;&lt;keyword&gt;social constructionism&lt;/keyword&gt;&lt;keyword&gt;homosexual-men&lt;/keyword&gt;&lt;keyword&gt;hiv-infection&lt;/keyword&gt;&lt;keyword&gt;risk behavior&lt;/keyword&gt;&lt;keyword&gt;substance use&lt;/keyword&gt;&lt;keyword&gt;alcohol-use&lt;/keyword&gt;&lt;keyword&gt;bisexual men&lt;/keyword&gt;&lt;keyword&gt;seroconversion&lt;/keyword&gt;&lt;keyword&gt;drugs&lt;/keyword&gt;&lt;keyword&gt;aids&lt;/keyword&gt;&lt;keyword&gt;increases&lt;/keyword&gt;&lt;/keywords&gt;&lt;dates&gt;&lt;year&gt;2008&lt;/year&gt;&lt;pub-dates&gt;&lt;date&gt;Feb&lt;/date&gt;&lt;/pub-dates&gt;&lt;/dates&gt;&lt;isbn&gt;1049-7323&lt;/isbn&gt;&lt;accession-num&gt;WOS:000252590900003&lt;/accession-num&gt;&lt;urls&gt;&lt;related-urls&gt;&lt;url&gt;&amp;lt;Go to ISI&amp;gt;://WOS:000252590900003&lt;/url&gt;&lt;/related-urls&gt;&lt;/urls&gt;&lt;electronic-resource-num&gt;10.1177/1049732307311362&lt;/electronic-resource-num&gt;&lt;remote-database-provider&gt;2008 Feb&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Mansergh et al. 2006</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Mansergh&lt;/Author&gt;&lt;Year&gt;2006&lt;/Year&gt;&lt;RecNum&gt;258&lt;/RecNum&gt;&lt;Prefix&gt;&lt;/Prefix&gt;&lt;Suffix&gt;&lt;/Suffix&gt;&lt;Pages&gt;&lt;/Pages&gt;&lt;DisplayText&gt;;&lt;/DisplayText&gt;&lt;record&gt;&lt;rec-number&gt;258&lt;/rec-number&gt;&lt;foreign-keys&gt;&lt;key app="EN" db-id="deadfpsv75vzepezzvz5a9pm2xfx2dt0fsaa" timestamp="1468517636"&gt;258&lt;/key&gt;&lt;/foreign-keys&gt;&lt;ref-type name="Journal Article"&gt;17&lt;/ref-type&gt;&lt;contributors&gt;&lt;authors&gt;&lt;author&gt;Mansergh, G.&lt;/author&gt;&lt;author&gt;Shouse, R. L.&lt;/author&gt;&lt;author&gt;Marks, G.&lt;/author&gt;&lt;author&gt;Guzman, R.&lt;/author&gt;&lt;author&gt;Rader, M.&lt;/author&gt;&lt;author&gt;Buchbinder, S.&lt;/author&gt;&lt;author&gt;Colfax, G. N.&lt;/author&gt;&lt;/authors&gt;&lt;translated-authors&gt;&lt;author&gt;Sex Transm, Infect&lt;/author&gt;&lt;/translated-authors&gt;&lt;/contributors&gt;&lt;auth-address&gt;US Ctr Dis Control &amp;amp; Prevent, Div HIV AIDS Prevent, Natl Ctr HIV STD &amp;amp; TB Prevent, Atlanta, GA USA&amp;#13;State Georgia, HIV STD Epidemiol Sect, Div Publ Hlth, Dept Human Resources, Atlanta, GA USA&amp;#13;Dept Publ Hlth, HIV Res Sect, San Francisco, CA USA&lt;/auth-address&gt;&lt;titles&gt;&lt;title&gt;Methamphetamine and sildenafil (Viagra) use are linked to unprotected receptive and insertive anal sex, respectively, in a sample of men who have sex with men&lt;/title&gt;&lt;secondary-title&gt;Sexually Transmitted Infections&lt;/secondary-title&gt;&lt;alt-title&gt;Sex Transm Infect&lt;/alt-title&gt;&lt;/titles&gt;&lt;pages&gt;131-134&lt;/pages&gt;&lt;volume&gt;82&lt;/volume&gt;&lt;number&gt;2&lt;/number&gt;&lt;keywords&gt;&lt;keyword&gt;bisexual men&lt;/keyword&gt;&lt;keyword&gt;risk behavior&lt;/keyword&gt;&lt;keyword&gt;san-francisco&lt;/keyword&gt;&lt;keyword&gt;substance use&lt;/keyword&gt;&lt;keyword&gt;drug-use&lt;/keyword&gt;&lt;keyword&gt;gay men&lt;/keyword&gt;&lt;keyword&gt;hiv&lt;/keyword&gt;&lt;keyword&gt;transmission&lt;/keyword&gt;&lt;keyword&gt;cohort&lt;/keyword&gt;&lt;/keywords&gt;&lt;dates&gt;&lt;year&gt;2006&lt;/year&gt;&lt;pub-dates&gt;&lt;date&gt;Apr 1&lt;/date&gt;&lt;/pub-dates&gt;&lt;/dates&gt;&lt;isbn&gt;1368-4973&lt;/isbn&gt;&lt;accession-num&gt;WOS:000236727700011&lt;/accession-num&gt;&lt;urls&gt;&lt;related-urls&gt;&lt;url&gt;&amp;lt;Go to ISI&amp;gt;://WOS:000236727700011&lt;/url&gt;&lt;/related-urls&gt;&lt;/urls&gt;&lt;electronic-resource-num&gt;10.1136/sti.2005.017129&lt;/electronic-resource-num&gt;&lt;remote-database-provider&gt;2006 Apr&lt;/remote-database-provider&gt;&lt;research-notes&gt;0 (Phosphodiesterase Inhibitors)&amp;#13;0 (Piperazines)&amp;#13;0 (Purines)&amp;#13;0 (Sulfones)&amp;#13;44RAL3456C (Methamphetamine)&amp;#13;BW9B0ZE037 (Sildenafil Citrate)&lt;/research-notes&gt;&lt;language&gt;English&lt;/language&gt;&lt;/record&gt;&lt;/Cite&gt;&lt;Cite  &gt;&lt;Author&gt;Aguinaldo&lt;/Author&gt;&lt;Year&gt;2008&lt;/Year&gt;&lt;RecNum&gt;259&lt;/RecNum&gt;&lt;Prefix&gt;&lt;/Prefix&gt;&lt;Suffix&gt;&lt;/Suffix&gt;&lt;Pages&gt;&lt;/Pages&gt;&lt;record&gt;&lt;rec-number&gt;259&lt;/rec-number&gt;&lt;foreign-keys&gt;&lt;key app="EN" db-id="deadfpsv75vzepezzvz5a9pm2xfx2dt0fsaa" timestamp="1468517755"&gt;259&lt;/key&gt;&lt;/foreign-keys&gt;&lt;ref-type name="Journal Article"&gt;17&lt;/ref-type&gt;&lt;contributors&gt;&lt;authors&gt;&lt;author&gt;Aguinaldo, J. P.&lt;/author&gt;&lt;author&gt;Myers, T.&lt;/author&gt;&lt;/authors&gt;&lt;translated-authors&gt;&lt;author&gt;Qual Health, Res&lt;/author&gt;&lt;/translated-authors&gt;&lt;/contributors&gt;&lt;auth-address&gt;Univ Toronto, Fac Med, HIV Social Beahav &amp;amp; Epidemiol Studies Unit, Toronto, ON M5T 3M7, Canada&lt;/auth-address&gt;&lt;titles&gt;&lt;title&gt;A discursive approach to disinhibition theory: The normalization of unsafe sex among gay men&lt;/title&gt;&lt;secondary-title&gt;Qualitative Health Research&lt;/secondary-title&gt;&lt;alt-title&gt;Qual Health Res&lt;/alt-title&gt;&lt;/titles&gt;&lt;pages&gt;167-181&lt;/pages&gt;&lt;volume&gt;18&lt;/volume&gt;&lt;number&gt;2&lt;/number&gt;&lt;keywords&gt;&lt;keyword&gt;disinhibition theory&lt;/keyword&gt;&lt;keyword&gt;gay men&lt;/keyword&gt;&lt;keyword&gt;discursive analysis&lt;/keyword&gt;&lt;keyword&gt;hiv prevention&lt;/keyword&gt;&lt;keyword&gt;social constructionism&lt;/keyword&gt;&lt;keyword&gt;homosexual-men&lt;/keyword&gt;&lt;keyword&gt;hiv-infection&lt;/keyword&gt;&lt;keyword&gt;risk behavior&lt;/keyword&gt;&lt;keyword&gt;substance use&lt;/keyword&gt;&lt;keyword&gt;alcohol-use&lt;/keyword&gt;&lt;keyword&gt;bisexual men&lt;/keyword&gt;&lt;keyword&gt;seroconversion&lt;/keyword&gt;&lt;keyword&gt;drugs&lt;/keyword&gt;&lt;keyword&gt;aids&lt;/keyword&gt;&lt;keyword&gt;increases&lt;/keyword&gt;&lt;/keywords&gt;&lt;dates&gt;&lt;year&gt;2008&lt;/year&gt;&lt;pub-dates&gt;&lt;date&gt;Feb&lt;/date&gt;&lt;/pub-dates&gt;&lt;/dates&gt;&lt;isbn&gt;1049-7323&lt;/isbn&gt;&lt;accession-num&gt;WOS:000252590900003&lt;/accession-num&gt;&lt;urls&gt;&lt;related-urls&gt;&lt;url&gt;&amp;lt;Go to ISI&amp;gt;://WOS:000252590900003&lt;/url&gt;&lt;/related-urls&gt;&lt;/urls&gt;&lt;electronic-resource-num&gt;10.1177/1049732307311362&lt;/electronic-resource-num&gt;&lt;remote-database-provider&gt;2008 Feb&lt;/remote-database-provider&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w:t>
      </w:r>
      <w:r w:rsidRPr="00F04923">
        <w:rPr>
          <w:rFonts w:ascii="Times New Roman" w:hAnsi="Times New Roman" w:cs="Times New Roman"/>
          <w:lang w:val="en-CA"/>
        </w:rPr>
        <w:fldChar w:fldCharType="end"/>
      </w:r>
      <w:r w:rsidRPr="00F0492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Aguinaldo&lt;/Author&gt;&lt;Year&gt;2008&lt;/Year&gt;&lt;RecNum&gt;259&lt;/RecNum&gt;&lt;Prefix&gt;&lt;/Prefix&gt;&lt;Suffix&gt;&lt;/Suffix&gt;&lt;Pages&gt;&lt;/Pages&gt;&lt;DisplayText&gt; Aguinaldo &amp; Myers, 2008)&lt;/DisplayText&gt;&lt;record&gt;&lt;rec-number&gt;259&lt;/rec-number&gt;&lt;foreign-keys&gt;&lt;key app="EN" db-id="deadfpsv75vzepezzvz5a9pm2xfx2dt0fsaa" timestamp="1468517755"&gt;259&lt;/key&gt;&lt;/foreign-keys&gt;&lt;ref-type name="Journal Article"&gt;17&lt;/ref-type&gt;&lt;contributors&gt;&lt;authors&gt;&lt;author&gt;Aguinaldo, J. P.&lt;/author&gt;&lt;author&gt;Myers, T.&lt;/author&gt;&lt;/authors&gt;&lt;translated-authors&gt;&lt;author&gt;Qual Health, Res&lt;/author&gt;&lt;/translated-authors&gt;&lt;/contributors&gt;&lt;auth-address&gt;Univ Toronto, Fac Med, HIV Social Beahav &amp;amp; Epidemiol Studies Unit, Toronto, ON M5T 3M7, Canada&lt;/auth-address&gt;&lt;titles&gt;&lt;title&gt;A discursive approach to disinhibition theory: The normalization of unsafe sex among gay men&lt;/title&gt;&lt;secondary-title&gt;Qualitative Health Research&lt;/secondary-title&gt;&lt;alt-title&gt;Qual Health Res&lt;/alt-title&gt;&lt;/titles&gt;&lt;pages&gt;167-181&lt;/pages&gt;&lt;volume&gt;18&lt;/volume&gt;&lt;number&gt;2&lt;/number&gt;&lt;keywords&gt;&lt;keyword&gt;disinhibition theory&lt;/keyword&gt;&lt;keyword&gt;gay men&lt;/keyword&gt;&lt;keyword&gt;discursive analysis&lt;/keyword&gt;&lt;keyword&gt;hiv prevention&lt;/keyword&gt;&lt;keyword&gt;social constructionism&lt;/keyword&gt;&lt;keyword&gt;homosexual-men&lt;/keyword&gt;&lt;keyword&gt;hiv-infection&lt;/keyword&gt;&lt;keyword&gt;risk behavior&lt;/keyword&gt;&lt;keyword&gt;substance use&lt;/keyword&gt;&lt;keyword&gt;alcohol-use&lt;/keyword&gt;&lt;keyword&gt;bisexual men&lt;/keyword&gt;&lt;keyword&gt;seroconversion&lt;/keyword&gt;&lt;keyword&gt;drugs&lt;/keyword&gt;&lt;keyword&gt;aids&lt;/keyword&gt;&lt;keyword&gt;increases&lt;/keyword&gt;&lt;/keywords&gt;&lt;dates&gt;&lt;year&gt;2008&lt;/year&gt;&lt;pub-dates&gt;&lt;date&gt;Feb&lt;/date&gt;&lt;/pub-dates&gt;&lt;/dates&gt;&lt;isbn&gt;1049-7323&lt;/isbn&gt;&lt;accession-num&gt;WOS:000252590900003&lt;/accession-num&gt;&lt;urls&gt;&lt;related-urls&gt;&lt;url&gt;&amp;lt;Go to ISI&amp;gt;://WOS:000252590900003&lt;/url&gt;&lt;/related-urls&gt;&lt;/urls&gt;&lt;electronic-resource-num&gt;10.1177/1049732307311362&lt;/electronic-resource-num&gt;&lt;remote-database-provider&gt;2008 Feb&lt;/remote-database-provider&gt;&lt;language&gt;English&lt;/language&gt;&lt;/record&gt;&lt;/Cite&gt;&lt;Cite  &gt;&lt;Author&gt;Mansergh&lt;/Author&gt;&lt;Year&gt;2006&lt;/Year&gt;&lt;RecNum&gt;258&lt;/RecNum&gt;&lt;Prefix&gt;&lt;/Prefix&gt;&lt;Suffix&gt;&lt;/Suffix&gt;&lt;Pages&gt;&lt;/Pages&gt;&lt;record&gt;&lt;rec-number&gt;258&lt;/rec-number&gt;&lt;foreign-keys&gt;&lt;key app="EN" db-id="deadfpsv75vzepezzvz5a9pm2xfx2dt0fsaa" timestamp="1468517636"&gt;258&lt;/key&gt;&lt;/foreign-keys&gt;&lt;ref-type name="Journal Article"&gt;17&lt;/ref-type&gt;&lt;contributors&gt;&lt;authors&gt;&lt;author&gt;Mansergh, G.&lt;/author&gt;&lt;author&gt;Shouse, R. L.&lt;/author&gt;&lt;author&gt;Marks, G.&lt;/author&gt;&lt;author&gt;Guzman, R.&lt;/author&gt;&lt;author&gt;Rader, M.&lt;/author&gt;&lt;author&gt;Buchbinder, S.&lt;/author&gt;&lt;author&gt;Colfax, G. N.&lt;/author&gt;&lt;/authors&gt;&lt;translated-authors&gt;&lt;author&gt;Sex Transm, Infect&lt;/author&gt;&lt;/translated-authors&gt;&lt;/contributors&gt;&lt;auth-address&gt;US Ctr Dis Control &amp;amp; Prevent, Div HIV AIDS Prevent, Natl Ctr HIV STD &amp;amp; TB Prevent, Atlanta, GA USA&amp;#13;State Georgia, HIV STD Epidemiol Sect, Div Publ Hlth, Dept Human Resources, Atlanta, GA USA&amp;#13;Dept Publ Hlth, HIV Res Sect, San Francisco, CA USA&lt;/auth-address&gt;&lt;titles&gt;&lt;title&gt;Methamphetamine and sildenafil (Viagra) use are linked to unprotected receptive and insertive anal sex, respectively, in a sample of men who have sex with men&lt;/title&gt;&lt;secondary-title&gt;Sexually Transmitted Infections&lt;/secondary-title&gt;&lt;alt-title&gt;Sex Transm Infect&lt;/alt-title&gt;&lt;/titles&gt;&lt;pages&gt;131-134&lt;/pages&gt;&lt;volume&gt;82&lt;/volume&gt;&lt;number&gt;2&lt;/number&gt;&lt;keywords&gt;&lt;keyword&gt;bisexual men&lt;/keyword&gt;&lt;keyword&gt;risk behavior&lt;/keyword&gt;&lt;keyword&gt;san-francisco&lt;/keyword&gt;&lt;keyword&gt;substance use&lt;/keyword&gt;&lt;keyword&gt;drug-use&lt;/keyword&gt;&lt;keyword&gt;gay men&lt;/keyword&gt;&lt;keyword&gt;hiv&lt;/keyword&gt;&lt;keyword&gt;transmission&lt;/keyword&gt;&lt;keyword&gt;cohort&lt;/keyword&gt;&lt;/keywords&gt;&lt;dates&gt;&lt;year&gt;2006&lt;/year&gt;&lt;pub-dates&gt;&lt;date&gt;Apr 1&lt;/date&gt;&lt;/pub-dates&gt;&lt;/dates&gt;&lt;isbn&gt;1368-4973&lt;/isbn&gt;&lt;accession-num&gt;WOS:000236727700011&lt;/accession-num&gt;&lt;urls&gt;&lt;related-urls&gt;&lt;url&gt;&amp;lt;Go to ISI&amp;gt;://WOS:000236727700011&lt;/url&gt;&lt;/related-urls&gt;&lt;/urls&gt;&lt;electronic-resource-num&gt;10.1136/sti.2005.017129&lt;/electronic-resource-num&gt;&lt;remote-database-provider&gt;2006 Apr&lt;/remote-database-provider&gt;&lt;research-notes&gt;0 (Phosphodiesterase Inhibitors)&amp;#13;0 (Piperazines)&amp;#13;0 (Purines)&amp;#13;0 (Sulfones)&amp;#13;44RAL3456C (Methamphetamine)&amp;#13;BW9B0ZE037 (Sildenafil Citrate)&lt;/research-notes&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 xml:space="preserve"> Aguinaldo &amp; Myers, 2008)</w:t>
      </w:r>
      <w:r w:rsidRPr="00F04923">
        <w:rPr>
          <w:rFonts w:ascii="Times New Roman" w:hAnsi="Times New Roman" w:cs="Times New Roman"/>
          <w:lang w:val="en-CA"/>
        </w:rPr>
        <w:fldChar w:fldCharType="end"/>
      </w:r>
      <w:r w:rsidRPr="00F04923">
        <w:rPr>
          <w:rFonts w:ascii="Times New Roman" w:hAnsi="Times New Roman" w:cs="Times New Roman"/>
          <w:lang w:val="en-CA"/>
        </w:rPr>
        <w:t>. Examples of behaviors that may be associated with this theory include the use of ecstasy, or methylenedioxymethamphetamine (MDMA), and cocaine as party drugs at nightclubs or circuit parties</w:t>
      </w:r>
      <w:r w:rsidR="00667349">
        <w:rPr>
          <w:rFonts w:ascii="Times New Roman" w:hAnsi="Times New Roman" w:cs="Times New Roman"/>
          <w:lang w:val="en-CA"/>
        </w:rPr>
        <w:t xml:space="preserve"> frequented by gbMSM</w:t>
      </w:r>
      <w:r w:rsidRPr="00F04923">
        <w:rPr>
          <w:rFonts w:ascii="Times New Roman" w:hAnsi="Times New Roman" w:cs="Times New Roman"/>
          <w:lang w:val="en-CA"/>
        </w:rPr>
        <w:t xml:space="preserve">. When at bathhouses, some subgroups of gbMSM may choose to use these drugs along with mephedrone, methamphetamine, ketamine, or gamma-hydroxybutyric acid (GHB) to have more pleasurable chemsex (Schmidt et al., 2016). Cognitive Escape Theory describes substance use as occurring to alleviate burdensome concepts of personal risk due to risky sexual practices </w:t>
      </w:r>
      <w:r w:rsidRPr="00F04923">
        <w:rPr>
          <w:rFonts w:ascii="Times New Roman" w:hAnsi="Times New Roman" w:cs="Times New Roman"/>
          <w:lang w:val="en-CA"/>
        </w:rPr>
        <w:fldChar w:fldCharType="begin"/>
      </w:r>
      <w:r w:rsidRPr="00F04923">
        <w:rPr>
          <w:rFonts w:ascii="Times New Roman" w:hAnsi="Times New Roman" w:cs="Times New Roman"/>
          <w:lang w:val="en-CA"/>
        </w:rPr>
        <w:instrText xml:space="preserve"> ADDIN EN.CITE &lt;EndNote&gt;&lt;Cite  &gt;&lt;Author&gt;Wells&lt;/Author&gt;&lt;Year&gt;2011&lt;/Year&gt;&lt;RecNum&gt;260&lt;/RecNum&gt;&lt;Prefix&gt;&lt;/Prefix&gt;&lt;Suffix&gt;&lt;/Suffix&gt;&lt;Pages&gt;&lt;/Pages&gt;&lt;DisplayText&gt;(Wells, Golub, &amp; Parsons 2011; McKirnan, Ostrow &amp; Hope, 1996)&lt;/DisplayText&gt;&lt;record&gt;&lt;rec-number&gt;260&lt;/rec-number&gt;&lt;foreign-keys&gt;&lt;key app="EN" db-id="deadfpsv75vzepezzvz5a9pm2xfx2dt0fsaa" timestamp="1468517989"&gt;260&lt;/key&gt;&lt;/foreign-keys&gt;&lt;ref-type name="Journal Article"&gt;17&lt;/ref-type&gt;&lt;contributors&gt;&lt;authors&gt;&lt;author&gt;Wells, B. E.&lt;/author&gt;&lt;author&gt;Golub, S. A.&lt;/author&gt;&lt;author&gt;Parsons, J. T.&lt;/author&gt;&lt;/authors&gt;&lt;translated-authors&gt;&lt;author&gt;Aids Behav&lt;/author&gt;&lt;/translated-authors&gt;&lt;/contributors&gt;&lt;auth-address&gt;CUNY, Hunter Coll, Dept Psychol, New York, NY 10065 USA&amp;#13;Ctr HIV AIDS Educ Studies &amp;amp; Training, New York, NY USA&amp;#13;CUNY, Grad Ctr, Social Personal Psychol Program, New York, NY 10065 USA&lt;/auth-address&gt;&lt;titles&gt;&lt;title&gt;An Integrated Theoretical Approach to Substance Use and Risky Sexual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509-520&lt;/pages&gt;&lt;volume&gt;15&lt;/volume&gt;&lt;number&gt;3&lt;/number&gt;&lt;keywords&gt;&lt;keyword&gt;hiv/aids&lt;/keyword&gt;&lt;keyword&gt;conflict&lt;/keyword&gt;&lt;keyword&gt;substances&lt;/keyword&gt;&lt;keyword&gt;sexual risk&lt;/keyword&gt;&lt;keyword&gt;expectancies&lt;/keyword&gt;&lt;keyword&gt;hiv-positive men&lt;/keyword&gt;&lt;keyword&gt;expectancy challenge&lt;/keyword&gt;&lt;keyword&gt;alcohol expectancies&lt;/keyword&gt;&lt;keyword&gt;cognitive escape&lt;/keyword&gt;&lt;keyword&gt;bisexual men&lt;/keyword&gt;&lt;keyword&gt;condom use&lt;/keyword&gt;&lt;keyword&gt;transtheoretical model&lt;/keyword&gt;&lt;keyword&gt;outcome expectancies&lt;/keyword&gt;&lt;keyword&gt;drinking reduction&lt;/keyword&gt;&lt;keyword&gt;contraceptive use&lt;/keyword&gt;&lt;/keywords&gt;&lt;dates&gt;&lt;year&gt;2011&lt;/year&gt;&lt;pub-dates&gt;&lt;date&gt;Apr&lt;/date&gt;&lt;/pub-dates&gt;&lt;/dates&gt;&lt;isbn&gt;1090-7165&lt;/isbn&gt;&lt;accession-num&gt;WOS:000288796400001&lt;/accession-num&gt;&lt;urls&gt;&lt;related-urls&gt;&lt;url&gt;&amp;lt;Go to ISI&amp;gt;://WOS:000288796400001&lt;/url&gt;&lt;/related-urls&gt;&lt;/urls&gt;&lt;electronic-resource-num&gt;10.1007/s10461-010-9767-z&lt;/electronic-resource-num&gt;&lt;remote-database-provider&gt;2011 Apr&lt;/remote-database-provider&gt;&lt;language&gt;English&lt;/language&gt;&lt;/record&gt;&lt;/Cite&gt;&lt;Cite  &gt;&lt;Author&gt;McKirnan&lt;/Author&gt;&lt;Year&gt;1996&lt;/Year&gt;&lt;RecNum&gt;264&lt;/RecNum&gt;&lt;Prefix&gt;&lt;/Prefix&gt;&lt;Suffix&gt;&lt;/Suffix&gt;&lt;Pages&gt;&lt;/Pages&gt;&lt;record&gt;&lt;rec-number&gt;264&lt;/rec-number&gt;&lt;foreign-keys&gt;&lt;key app="EN" db-id="deadfpsv75vzepezzvz5a9pm2xfx2dt0fsaa" timestamp="1468877439"&gt;264&lt;/key&gt;&lt;/foreign-keys&gt;&lt;ref-type name="Journal Article"&gt;17&lt;/ref-type&gt;&lt;contributors&gt;&lt;authors&gt;&lt;author&gt;McKirnan, D. J.&lt;/author&gt;&lt;author&gt;Ostrow, D. G.&lt;/author&gt;&lt;author&gt;Hope, B.&lt;/author&gt;&lt;/authors&gt;&lt;translated-authors&gt;&lt;author&gt;Aids Care&lt;/author&gt;&lt;/translated-authors&gt;&lt;/contributors&gt;&lt;auth-address&gt;Department of Psychology, University of Illinois at Chicago 60607-7137, USA. davidmck@uic.edu&lt;/auth-address&gt;&lt;titles&gt;&lt;title&gt;Sex, drugs and escape: a psychological model of HIV-risk sexual behaviours&lt;/title&gt;&lt;secondary-title&gt;AIDS Care&lt;/secondary-title&gt;&lt;alt-title&gt;AIDS care&lt;/alt-title&gt;&lt;/titles&gt;&lt;periodical&gt;&lt;full-title&gt;AIDS Care&lt;/full-title&gt;&lt;/periodical&gt;&lt;alt-periodical&gt;&lt;full-title&gt;AIDS Care&lt;/full-title&gt;&lt;/alt-periodical&gt;&lt;pages&gt;655-69&lt;/pages&gt;&lt;volume&gt;8&lt;/volume&gt;&lt;number&gt;6&lt;/number&gt;&lt;edition&gt;1996/12/01&lt;/edition&gt;&lt;keywords&gt;&lt;keyword&gt;Bisexuality/psychology&lt;/keyword&gt;&lt;keyword&gt;*Denial (Psychology)&lt;/keyword&gt;&lt;keyword&gt;HIV Infections/*prevention &amp;amp; control&lt;/keyword&gt;&lt;keyword&gt;Health Knowledge, Attitudes, Practice&lt;/keyword&gt;&lt;keyword&gt;Homosexuality, Male/*psychology&lt;/keyword&gt;&lt;keyword&gt;Humans&lt;/keyword&gt;&lt;keyword&gt;Male&lt;/keyword&gt;&lt;keyword&gt;*Models, Psychological&lt;/keyword&gt;&lt;keyword&gt;Risk-Taking&lt;/keyword&gt;&lt;keyword&gt;*Sexual Behavior&lt;/keyword&gt;&lt;keyword&gt;Substance-Related Disorders/*psychology&lt;/keyword&gt;&lt;/keywords&gt;&lt;dates&gt;&lt;year&gt;1996&lt;/year&gt;&lt;pub-dates&gt;&lt;date&gt;Dec&lt;/date&gt;&lt;/pub-dates&gt;&lt;/dates&gt;&lt;isbn&gt;0954-0121 (Print)&amp;#13;0954-0121 (Linking)&lt;/isbn&gt;&lt;accession-num&gt;8993716&lt;/accession-num&gt;&lt;work-type&gt;Review&lt;/work-type&gt;&lt;urls&gt;&lt;related-urls&gt;&lt;url&gt;http://www.ncbi.nlm.nih.gov/pubmed/8993716&lt;/url&gt;&lt;url&gt;http://www.tandfonline.com/doi/pdf/10.1080/09540129650125371&lt;/url&gt;&lt;/related-urls&gt;&lt;/urls&gt;&lt;electronic-resource-num&gt;10.1080/09540129650125371&lt;/electronic-resource-num&gt;&lt;remote-database-provider&gt;1996 Dec&lt;/remote-database-provider&gt;&lt;language&gt;eng&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McKirnan, Ostrow &amp; Hope, 1996</w:t>
      </w:r>
      <w:r w:rsidR="00667349">
        <w:rPr>
          <w:rFonts w:ascii="Times New Roman" w:hAnsi="Times New Roman" w:cs="Times New Roman"/>
          <w:lang w:val="en-CA"/>
        </w:rPr>
        <w:t xml:space="preserve">; </w:t>
      </w:r>
      <w:r w:rsidR="00667349" w:rsidRPr="00F04923">
        <w:rPr>
          <w:rFonts w:ascii="Times New Roman" w:hAnsi="Times New Roman" w:cs="Times New Roman"/>
          <w:lang w:val="en-CA"/>
        </w:rPr>
        <w:t>Wells, Golub, &amp; Parsons 2011</w:t>
      </w:r>
      <w:r w:rsidRPr="00F04923">
        <w:rPr>
          <w:rFonts w:ascii="Times New Roman" w:hAnsi="Times New Roman" w:cs="Times New Roman"/>
          <w:lang w:val="en-CA"/>
        </w:rPr>
        <w:t>)</w:t>
      </w:r>
      <w:r w:rsidRPr="00F04923">
        <w:rPr>
          <w:rFonts w:ascii="Times New Roman" w:hAnsi="Times New Roman" w:cs="Times New Roman"/>
          <w:lang w:val="en-CA"/>
        </w:rPr>
        <w:fldChar w:fldCharType="end"/>
      </w:r>
      <w:r w:rsidRPr="00F04923">
        <w:rPr>
          <w:rFonts w:ascii="Times New Roman" w:hAnsi="Times New Roman" w:cs="Times New Roman"/>
          <w:lang w:val="en-CA"/>
        </w:rPr>
        <w:t xml:space="preserve">. Some gbMSM may use substances in this way to facilitate </w:t>
      </w:r>
      <w:r w:rsidR="00C53B6A" w:rsidRPr="00F04923">
        <w:rPr>
          <w:rFonts w:ascii="Times New Roman" w:hAnsi="Times New Roman" w:cs="Times New Roman"/>
          <w:lang w:val="en-CA"/>
        </w:rPr>
        <w:t>potentially problematic</w:t>
      </w:r>
      <w:r w:rsidRPr="00F04923">
        <w:rPr>
          <w:rFonts w:ascii="Times New Roman" w:hAnsi="Times New Roman" w:cs="Times New Roman"/>
          <w:lang w:val="en-CA"/>
        </w:rPr>
        <w:t xml:space="preserve"> sexual practices such as engaging in </w:t>
      </w:r>
      <w:r w:rsidR="00C53B6A" w:rsidRPr="00F04923">
        <w:rPr>
          <w:rFonts w:ascii="Times New Roman" w:hAnsi="Times New Roman" w:cs="Times New Roman"/>
          <w:lang w:val="en-CA"/>
        </w:rPr>
        <w:t xml:space="preserve">unprotected </w:t>
      </w:r>
      <w:r w:rsidRPr="00F04923">
        <w:rPr>
          <w:rFonts w:ascii="Times New Roman" w:hAnsi="Times New Roman" w:cs="Times New Roman"/>
          <w:lang w:val="en-CA"/>
        </w:rPr>
        <w:t xml:space="preserve">anonymous and/or group sex. McKirnan et al. (1996) hypothesized that cognitive restraint, “when combined with specific expectancies or personality dispositions, leads people to use substances strategically to induce a state of cognitive escape regarding personal risk” [p. 660]. Furthermore, McKirnan et al. (1996) reported that gbMSM who used substances under the expectation of cognitive escape also reported higher rates of sexual risk than men who did not have these expectations with substance use. </w:t>
      </w:r>
    </w:p>
    <w:p w14:paraId="5E540C66" w14:textId="455156A4" w:rsidR="00720C05" w:rsidRPr="00B94205" w:rsidRDefault="00720C05" w:rsidP="00457C13">
      <w:pPr>
        <w:pStyle w:val="BodyA"/>
        <w:spacing w:after="0" w:line="480" w:lineRule="auto"/>
        <w:ind w:firstLine="720"/>
        <w:rPr>
          <w:rFonts w:ascii="Times New Roman" w:hAnsi="Times New Roman" w:cs="Times New Roman"/>
          <w:lang w:val="en-CA"/>
        </w:rPr>
      </w:pPr>
      <w:r w:rsidRPr="00F04923">
        <w:rPr>
          <w:rFonts w:ascii="Times New Roman" w:hAnsi="Times New Roman" w:cs="Times New Roman"/>
          <w:lang w:val="en-CA"/>
        </w:rPr>
        <w:t xml:space="preserve">While previous studies have examined these factors and their associations with substance use patterns </w:t>
      </w:r>
      <w:r w:rsidRPr="00F04923">
        <w:rPr>
          <w:rFonts w:ascii="Times New Roman" w:hAnsi="Times New Roman" w:cs="Times New Roman"/>
          <w:lang w:val="en-CA"/>
        </w:rPr>
        <w:fldChar w:fldCharType="begin"/>
      </w:r>
      <w:r w:rsidRPr="00F04923">
        <w:rPr>
          <w:rFonts w:ascii="Times New Roman" w:hAnsi="Times New Roman" w:cs="Times New Roman"/>
          <w:lang w:val="en-US"/>
        </w:rPr>
        <w:instrText xml:space="preserve"> ADDIN EN.CITE &lt;EndNote&gt;&lt;Cite  &gt;&lt;Author&gt;Semple&lt;/Author&gt;&lt;Year&gt;2010&lt;/Year&gt;&lt;RecNum&gt;137&lt;/RecNum&gt;&lt;Prefix&gt;&lt;/Prefix&gt;&lt;Suffix&gt;&lt;/Suffix&gt;&lt;Pages&gt;&lt;/Pages&gt;&lt;DisplayText&gt;(Greenwood et al., 2001; Semple et al., 2010; Stall et al., 2001)&lt;/DisplayText&gt;&lt;record&gt;&lt;rec-number&gt;137&lt;/rec-number&gt;&lt;foreign-keys&gt;&lt;key app="EN" db-id="deadfpsv75vzepezzvz5a9pm2xfx2dt0fsaa" timestamp="1426723053"&gt;137&lt;/key&gt;&lt;/foreign-keys&gt;&lt;ref-type name="Journal Article"&gt;17&lt;/ref-type&gt;&lt;contributors&gt;&lt;authors&gt;&lt;author&gt;Semple, S. J.&lt;/author&gt;&lt;author&gt;Strathdee, S. A.&lt;/author&gt;&lt;author&gt;Zians, J.&lt;/author&gt;&lt;author&gt;Patterson, T. L.&lt;/author&gt;&lt;/authors&gt;&lt;translated-authors&gt;&lt;author&gt;B. M. C. Public Health&lt;/author&gt;&lt;/translated-authors&gt;&lt;/contributors&gt;&lt;auth-address&gt;Department of Psychiatry (MC 0680), University of California - San Diego, 9500 Gilman Drive, La Jolla, California 92093-0680, USA.&lt;/auth-address&gt;&lt;titles&gt;&lt;title&gt;Factors associated with sex in the context of methamphetamine use in different sexual venues among HIV-positive men who have sex with men&lt;/title&gt;&lt;secondary-title&gt;BMC Public Health&lt;/secondary-title&gt;&lt;alt-title&gt;BMC public health&lt;/alt-title&gt;&lt;/titles&gt;&lt;pages&gt;178&lt;/pages&gt;&lt;volume&gt;10&lt;/volume&gt;&lt;number&gt;178&lt;/number&gt;&lt;edition&gt;2010/04/03&lt;/edition&gt;&lt;keywords&gt;&lt;keyword&gt;Adult&lt;/keyword&gt;&lt;keyword&gt;Amphetamine-Related Disorders/epidemiology/*psychology&lt;/keyword&gt;&lt;keyword&gt;California&lt;/keyword&gt;&lt;keyword&gt;HIV Infections/*prevention &amp;amp; control/transmission&lt;/keyword&gt;&lt;keyword&gt;Homosexuality, Male/*psychology/statistics &amp;amp; numerical data&lt;/keyword&gt;&lt;keyword&gt;Humans&lt;/keyword&gt;&lt;keyword&gt;Male&lt;/keyword&gt;&lt;keyword&gt;*Methamphetamine&lt;/keyword&gt;&lt;keyword&gt;Middle Aged&lt;/keyword&gt;&lt;keyword&gt;Randomized Controlled Trials as Topic&lt;/keyword&gt;&lt;keyword&gt;*Risk Reduction Behavior&lt;/keyword&gt;&lt;keyword&gt;*Risk-Taking&lt;/keyword&gt;&lt;keyword&gt;*Sexual Behavior&lt;/keyword&gt;&lt;keyword&gt;Sexually Transmitted Diseases/*prevention &amp;amp; control/transmission&lt;/keyword&gt;&lt;keyword&gt;Young Adult&lt;/keyword&gt;&lt;/keywords&gt;&lt;dates&gt;&lt;year&gt;2010&lt;/year&gt;&lt;pub-dates&gt;&lt;date&gt;Apr 01&lt;/date&gt;&lt;/pub-dates&gt;&lt;/dates&gt;&lt;isbn&gt;1471-2458 (Electronic)&amp;#13;1471-2458 (Linking)&lt;/isbn&gt;&lt;accession-num&gt;20359362&lt;/accession-num&gt;&lt;work-type&gt;Research Support, N.I.H., Extramural&amp;#13;Research Support, Non-U.S. Gov't&amp;#13;Research Support, U.S. Gov't, Non-P.H.S.&lt;/work-type&gt;&lt;urls&gt;&lt;related-urls&gt;&lt;url&gt;http://www.ncbi.nlm.nih.gov/pubmed/20359362&lt;/url&gt;&lt;/related-urls&gt;&lt;/urls&gt;&lt;custom2&gt;2858118&lt;/custom2&gt;&lt;electronic-resource-num&gt;10.1186/1471-2458-10-178&lt;/electronic-resource-num&gt;&lt;remote-database-provider&gt;2010 DEP - 20100401 PHST- 2009/12/11 [received] PHST- 2010/04/01 [accepted]&lt;/remote-database-provider&gt;&lt;language&gt;English&lt;/language&gt;&lt;/record&gt;&lt;/Cite&gt;&lt;Cite  &gt;&lt;Author&gt;Greenwood&lt;/Author&gt;&lt;Year&gt;2001&lt;/Year&gt;&lt;RecNum&gt;143&lt;/RecNum&gt;&lt;Prefix&gt;&lt;/Prefix&gt;&lt;Suffix&gt;&lt;/Suffix&gt;&lt;Pages&gt;&lt;/Pages&gt;&lt;record&gt;&lt;rec-number&gt;143&lt;/rec-number&gt;&lt;foreign-keys&gt;&lt;key app="EN" db-id="deadfpsv75vzepezzvz5a9pm2xfx2dt0fsaa" timestamp="1427144954"&gt;143&lt;/key&gt;&lt;/foreign-keys&gt;&lt;ref-type name="Journal Article"&gt;17&lt;/ref-type&gt;&lt;contributors&gt;&lt;authors&gt;&lt;author&gt;Greenwood, G. L.&lt;/author&gt;&lt;author&gt;White, E. W.&lt;/author&gt;&lt;author&gt;Page-Shafer, K.&lt;/author&gt;&lt;author&gt;Bein, E.&lt;/author&gt;&lt;author&gt;Osmond, D. H.&lt;/author&gt;&lt;author&gt;Paul, J.&lt;/author&gt;&lt;author&gt;Stall, R. D.&lt;/author&gt;&lt;/authors&gt;&lt;/contributors&gt;&lt;auth-address&gt;Greenwood, GL&amp;#13;Univ Calif San Francisco, Ctr AIDS Prevent Studies, 5th Floor,74 New Montgomery St, San Francisco, CA 94105 USA&amp;#13;Univ Calif San Francisco, Ctr AIDS Prevent Studies, 5th Floor,74 New Montgomery St, San Francisco, CA 94105 USA&amp;#13;Univ Calif San Francisco, Ctr AIDS Prevent Studies, San Francisco, CA 94105 USA&amp;#13;Univ Calif San Francisco, AIDS Res Inst, San Francisco, CA 94105 USA&lt;/auth-address&gt;&lt;titles&gt;&lt;title&gt;Correlates of heavy substance use among young gay and bisexual men: The San Francisco Young Men's Health Study&lt;/title&gt;&lt;secondary-title&gt;Drug and Alcohol Dependence&lt;/secondary-title&gt;&lt;alt-title&gt;Drug Alcohol Depen&lt;/alt-title&gt;&lt;/titles&gt;&lt;pages&gt;105-112&lt;/pages&gt;&lt;volume&gt;61&lt;/volume&gt;&lt;number&gt;2&lt;/number&gt;&lt;keywords&gt;&lt;keyword&gt;gay and bisexual men&lt;/keyword&gt;&lt;keyword&gt;young&lt;/keyword&gt;&lt;keyword&gt;substance use&lt;/keyword&gt;&lt;keyword&gt;prevalence&lt;/keyword&gt;&lt;keyword&gt;correlates&lt;/keyword&gt;&lt;keyword&gt;drug-use patterns&lt;/keyword&gt;&lt;keyword&gt;sexual-behavior&lt;/keyword&gt;&lt;keyword&gt;homosexual men&lt;/keyword&gt;&lt;keyword&gt;hiv transmission&lt;/keyword&gt;&lt;keyword&gt;alcohol&lt;/keyword&gt;&lt;keyword&gt;community&lt;/keyword&gt;&lt;keyword&gt;abuse&lt;/keyword&gt;&lt;keyword&gt;epidemiology&lt;/keyword&gt;&lt;keyword&gt;prevention&lt;/keyword&gt;&lt;keyword&gt;drinking&lt;/keyword&gt;&lt;/keywords&gt;&lt;dates&gt;&lt;year&gt;2001&lt;/year&gt;&lt;pub-dates&gt;&lt;date&gt;Jan 1&lt;/date&gt;&lt;/pub-dates&gt;&lt;/dates&gt;&lt;publisher&gt;Elsevier&lt;/publisher&gt;&lt;isbn&gt;0376-8716&lt;/isbn&gt;&lt;accession-num&gt;WOS:000166226100001&lt;/accession-num&gt;&lt;urls&gt;&lt;related-urls&gt;&lt;url&gt;&amp;lt;Go to ISI&amp;gt;://WOS:000166226100001&lt;/url&gt;&lt;/related-urls&gt;&lt;/urls&gt;&lt;electronic-resource-num&gt;Doi 10.1016/S0376-8716(00)00129-0&lt;/electronic-resource-num&gt;&lt;language&gt;English&lt;/language&gt;&lt;access-date&gt;2015/03/23&lt;/access-date&gt;&lt;/record&gt;&lt;/Cite&gt;&lt;Cite  &gt;&lt;Author&gt;Stall&lt;/Author&gt;&lt;Year&gt;2001&lt;/Year&gt;&lt;RecNum&gt;141&lt;/RecNum&gt;&lt;Prefix&gt;&lt;/Prefix&gt;&lt;Suffix&gt;&lt;/Suffix&gt;&lt;Pages&gt;&lt;/Pages&gt;&lt;record&gt;&lt;rec-number&gt;141&lt;/rec-number&gt;&lt;foreign-keys&gt;&lt;key app="EN" db-id="deadfpsv75vzepezzvz5a9pm2xfx2dt0fsaa" timestamp="1427143481"&gt;141&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contributors&gt;&lt;auth-address&gt;Stall, R&amp;#13;Ctr Dis Control &amp;amp; Prevent, Behav Intervent Res Branch, Div HIV AIDS Prevent, 1600 Clifton Rd NE,M-S E-37, Atlanta, GA 30333 USA&amp;#13;Ctr Dis Control &amp;amp; Prevent, Behav Intervent Res Branch, Div HIV AIDS Prevent, 1600 Clifton Rd NE,M-S E-37, Atlanta, GA 30333 USA&amp;#13;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publisher&gt;Carfax Publishing, part of the Taylor &amp;amp; Francis Group&lt;/publisher&gt;&lt;isbn&gt;0965-2140&lt;/isbn&gt;&lt;accession-num&gt;WOS:000171850700006&lt;/accession-num&gt;&lt;urls&gt;&lt;related-urls&gt;&lt;url&gt;&amp;lt;Go to ISI&amp;gt;://WOS:000171850700006&lt;/url&gt;&lt;/related-urls&gt;&lt;/urls&gt;&lt;electronic-resource-num&gt;Doi 10.1046/J.1360-0443.2001.961115896.X&lt;/electronic-resource-num&gt;&lt;language&gt;English&lt;/language&gt;&lt;/record&gt;&lt;/Cite&gt;&lt;/EndNote&gt;</w:instrText>
      </w:r>
      <w:r w:rsidRPr="00F04923">
        <w:rPr>
          <w:rFonts w:ascii="Times New Roman" w:hAnsi="Times New Roman" w:cs="Times New Roman"/>
          <w:lang w:val="en-CA"/>
        </w:rPr>
        <w:fldChar w:fldCharType="separate"/>
      </w:r>
      <w:r w:rsidRPr="00F04923">
        <w:rPr>
          <w:rFonts w:ascii="Times New Roman" w:hAnsi="Times New Roman" w:cs="Times New Roman"/>
          <w:lang w:val="en-CA"/>
        </w:rPr>
        <w:t>(Greenwood et al., 2001; Semple et al., 2010; Stall et al., 2001)</w:t>
      </w:r>
      <w:r w:rsidRPr="00F04923">
        <w:rPr>
          <w:rFonts w:ascii="Times New Roman" w:hAnsi="Times New Roman" w:cs="Times New Roman"/>
          <w:lang w:val="en-CA"/>
        </w:rPr>
        <w:fldChar w:fldCharType="end"/>
      </w:r>
      <w:r w:rsidRPr="00F04923">
        <w:rPr>
          <w:rFonts w:ascii="Times New Roman" w:hAnsi="Times New Roman" w:cs="Times New Roman"/>
          <w:lang w:val="en-CA"/>
        </w:rPr>
        <w:t xml:space="preserve">, there have been few investigations into the relationship between substance use and social environments. Existing research has shown that community norms and network factors influence substance use among </w:t>
      </w:r>
      <w:r w:rsidR="00667349">
        <w:rPr>
          <w:rFonts w:ascii="Times New Roman" w:hAnsi="Times New Roman" w:cs="Times New Roman"/>
          <w:lang w:val="en-CA"/>
        </w:rPr>
        <w:lastRenderedPageBreak/>
        <w:t>gbMSM</w:t>
      </w:r>
      <w:r w:rsidRPr="00F04923">
        <w:rPr>
          <w:rFonts w:ascii="Times New Roman" w:hAnsi="Times New Roman" w:cs="Times New Roman"/>
          <w:lang w:val="en-CA"/>
        </w:rPr>
        <w:t xml:space="preserve"> </w:t>
      </w:r>
      <w:r w:rsidRPr="00B94205">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Lambert&lt;/Author&gt;&lt;Year&gt;2005&lt;/Year&gt;&lt;RecNum&gt;180&lt;/RecNum&gt;&lt;Prefix&gt;&lt;/Prefix&gt;&lt;Suffix&gt;&lt;/Suffix&gt;&lt;Pages&gt;&lt;/Pages&gt;&lt;DisplayText&gt;(&lt;/DisplayText&gt;&lt;record&gt;&lt;rec-number&gt;180&lt;/rec-number&gt;&lt;foreign-keys&gt;&lt;key app="EN" db-id="deadfpsv75vzepezzvz5a9pm2xfx2dt0fsaa" timestamp="1438106444"&gt;180&lt;/key&gt;&lt;/foreign-keys&gt;&lt;ref-type name="Journal Article"&gt;17&lt;/ref-type&gt;&lt;contributors&gt;&lt;authors&gt;&lt;author&gt;Lambert, E.&lt;/author&gt;&lt;author&gt;Normand, J.&lt;/author&gt;&lt;author&gt;Stall, R.&lt;/author&gt;&lt;author&gt;Aral, S.&lt;/author&gt;&lt;author&gt;Vlahov, D.&lt;/author&gt;&lt;/authors&gt;&lt;translated-authors&gt;&lt;author&gt;J. Urban Health&lt;/author&gt;&lt;/translated-authors&gt;&lt;/contributors&gt;&lt;auth-address&gt;Lambert, E&amp;#13;Natl Inst Drug Abuse, DESPR, ERB, 6001 Execut Blvd,Room 5153,MSC 9589, Bethesda, MD 20892 USA&amp;#13;Natl Inst Drug Abuse, DESPR, ERB, 6001 Execut Blvd,Room 5153,MSC 9589, Bethesda, MD 20892 USA&amp;#13;Natl Inst Drug Abuse, DESPR, ERB, Bethesda, MD 20892 USA&amp;#13;Ctr Dis Control &amp;amp; Prevent, Atlanta, GA USA&amp;#13;New York Acad Med, Ctr Urban Epidemiol Studies, New York, NY USA&lt;/auth-address&gt;&lt;titles&gt;&lt;title&gt;Introduction: New dynamics of HIV risk among drug-using men who have sex with men&lt;/title&gt;&lt;secondary-title&gt;Journal of Urban Health-Bulletin of the New York Academy of Medicine&lt;/secondary-title&gt;&lt;alt-title&gt;J Urban Health&lt;/alt-title&gt;&lt;/titles&gt;&lt;pages&gt;I1-I8&lt;/pages&gt;&lt;volume&gt;82&lt;/volume&gt;&lt;number&gt;1&lt;/number&gt;&lt;keywords&gt;&lt;keyword&gt;new-york-city&lt;/keyword&gt;&lt;keyword&gt;san-francisco&lt;/keyword&gt;&lt;keyword&gt;bisexual men&lt;/keyword&gt;&lt;keyword&gt;methamphetamine&lt;/keyword&gt;&lt;keyword&gt;gay&lt;/keyword&gt;&lt;keyword&gt;behavior&lt;/keyword&gt;&lt;keyword&gt;epidemic&lt;/keyword&gt;&lt;keyword&gt;patterns&lt;/keyword&gt;&lt;keyword&gt;cohort&lt;/keyword&gt;&lt;keyword&gt;abuse&lt;/keyword&gt;&lt;/keywords&gt;&lt;dates&gt;&lt;year&gt;2005&lt;/year&gt;&lt;pub-dates&gt;&lt;date&gt;Mar&lt;/date&gt;&lt;/pub-dates&gt;&lt;/dates&gt;&lt;isbn&gt;1099-3460&lt;/isbn&gt;&lt;accession-num&gt;WOS:000228013900001&lt;/accession-num&gt;&lt;urls&gt;&lt;related-urls&gt;&lt;url&gt;&amp;lt;Go to ISI&amp;gt;://WOS:000228013900001&lt;/url&gt;&lt;/related-urls&gt;&lt;/urls&gt;&lt;electronic-resource-num&gt;10.1093/jurban/jti018&lt;/electronic-resource-num&gt;&lt;remote-database-provider&gt;2005 Mar&lt;/remote-database-provider&gt;&lt;language&gt;English&lt;/language&gt;&lt;/record&gt;&lt;/Cite&gt;&lt;Cite  &gt;&lt;Author&gt;Deimel&lt;/Author&gt;&lt;Year&gt;2016&lt;/Year&gt;&lt;RecNum&gt;365&lt;/RecNum&gt;&lt;Prefix&gt;&lt;/Prefix&gt;&lt;Suffix&gt;&lt;/Suffix&gt;&lt;Pages&gt;&lt;/Pages&gt;&lt;record&gt;&lt;rec-number&gt;365&lt;/rec-number&gt;&lt;foreign-keys&gt;&lt;key app="EN" db-id="deadfpsv75vzepezzvz5a9pm2xfx2dt0fsaa" timestamp="1486403352"&gt;365&lt;/key&gt;&lt;/foreign-keys&gt;&lt;ref-type name="Journal Article"&gt;17&lt;/ref-type&gt;&lt;contributors&gt;&lt;authors&gt;&lt;author&gt;Deimel, D.&lt;/author&gt;&lt;author&gt;Stover, H.&lt;/author&gt;&lt;author&gt;Hosselbarth, S.&lt;/author&gt;&lt;author&gt;Dichtl, A.&lt;/author&gt;&lt;author&gt;Graf, N.&lt;/author&gt;&lt;author&gt;Gebhardt, V.&lt;/author&gt;&lt;/authors&gt;&lt;/contributors&gt;&lt;auth-address&gt;Catholic University of Applied Sciences, NRW/ German Institute for Drug and Prevention Research (DISuP), Aachen, Germany. d.deimel@katho-nrw.de.&amp;#13;Department of Health and Social Work/Institute of Addiction Research (ISFF), Frankfurt University of Applied Sciences, Frankfurt/Main, Germany.&amp;#13;Faculty of Social Work and Health, Coburg University of Applied Sciences and Arts, Coburg, Germany.&amp;#13;Catholic University of Applied Sciences, NRW/ German Institute for Drug and Prevention Research (DISuP), Aachen, Germany.&lt;/auth-address&gt;&lt;titles&gt;&lt;title&gt;Drug use and health behaviour among German men who have sex with men: Results of a qualitative, multi-centre study&lt;/title&gt;&lt;secondary-title&gt;Harm Reduct J&lt;/secondary-title&gt;&lt;alt-title&gt;Harm reduction journal&lt;/alt-title&gt;&lt;/titles&gt;&lt;pages&gt;36&lt;/pages&gt;&lt;volume&gt;13&lt;/volume&gt;&lt;number&gt;1&lt;/number&gt;&lt;edition&gt;2016/12/13&lt;/edition&gt;&lt;keywords&gt;&lt;keyword&gt;Chemsex&lt;/keyword&gt;&lt;keyword&gt;Club drugs&lt;/keyword&gt;&lt;keyword&gt;Drug consumption&lt;/keyword&gt;&lt;keyword&gt;Hiv&lt;/keyword&gt;&lt;keyword&gt;Msm&lt;/keyword&gt;&lt;keyword&gt;Sti&lt;/keyword&gt;&lt;keyword&gt;Syndemic production&lt;/keyword&gt;&lt;keyword&gt;Violence&lt;/keyword&gt;&lt;/keywords&gt;&lt;dates&gt;&lt;year&gt;2016&lt;/year&gt;&lt;pub-dates&gt;&lt;date&gt;Dec 09&lt;/date&gt;&lt;/pub-dates&gt;&lt;/dates&gt;&lt;isbn&gt;1477-7517 (Electronic)&amp;#13;1477-7517 (Linking)&lt;/isbn&gt;&lt;accession-num&gt;27938393&lt;/accession-num&gt;&lt;urls&gt;&lt;related-urls&gt;&lt;url&gt;http://www.ncbi.nlm.nih.gov/pubmed/27938393&lt;/url&gt;&lt;/related-urls&gt;&lt;/urls&gt;&lt;custom2&gt;5148887&lt;/custom2&gt;&lt;electronic-resource-num&gt;10.1186/s12954-016-0125-y&lt;/electronic-resource-num&gt;&lt;language&gt;eng&lt;/language&gt;&lt;/record&gt;&lt;/Cite&gt;&lt;Cite  &gt;&lt;Author&gt;Kelly&lt;/Author&gt;&lt;Year&gt;1991&lt;/Year&gt;&lt;RecNum&gt;366&lt;/RecNum&gt;&lt;Prefix&gt;&lt;/Prefix&gt;&lt;Suffix&gt;&lt;/Suffix&gt;&lt;Pages&gt;&lt;/Pages&gt;&lt;record&gt;&lt;rec-number&gt;366&lt;/rec-number&gt;&lt;foreign-keys&gt;&lt;key app="EN" db-id="deadfpsv75vzepezzvz5a9pm2xfx2dt0fsaa" timestamp="1486405994"&gt;366&lt;/key&gt;&lt;/foreign-keys&gt;&lt;ref-type name="Journal Article"&gt;17&lt;/ref-type&gt;&lt;contributors&gt;&lt;authors&gt;&lt;author&gt;Kelly, J. A.&lt;/author&gt;&lt;author&gt;St Lawrence, J. S.&lt;/author&gt;&lt;author&gt;Diaz, Y. E.&lt;/author&gt;&lt;author&gt;Stevenson, L. Y.&lt;/author&gt;&lt;author&gt;Hauth, A. C.&lt;/author&gt;&lt;author&gt;Brasfield, T. L.&lt;/author&gt;&lt;author&gt;Kalichman, S. C.&lt;/author&gt;&lt;author&gt;Smith, J. E.&lt;/author&gt;&lt;author&gt;Andrew, M. E.&lt;/author&gt;&lt;/authors&gt;&lt;translated-authors&gt;&lt;author&gt;Am, J. Public Health&lt;/author&gt;&lt;/translated-authors&gt;&lt;/contributors&gt;&lt;auth-address&gt;University of Mississippi Medical Center, Jackson.&lt;/auth-address&gt;&lt;titles&gt;&lt;title&gt;HIV risk behavior reduction following intervention with key opinion leaders of population: an experimental analysis&lt;/title&gt;&lt;secondary-title&gt;Am J Public Health&lt;/secondary-title&gt;&lt;alt-title&gt;American journal of public health&lt;/alt-title&gt;&lt;/titles&gt;&lt;alt-periodical&gt;&lt;full-title&gt;American Journal of Public Health&lt;/full-title&gt;&lt;/alt-periodical&gt;&lt;pages&gt;168-71&lt;/pages&gt;&lt;volume&gt;81&lt;/volume&gt;&lt;number&gt;2&lt;/number&gt;&lt;edition&gt;1991/02/01&lt;/edition&gt;&lt;keywords&gt;&lt;keyword&gt;Community Participation&lt;/keyword&gt;&lt;keyword&gt;HIV Infections/*prevention &amp;amp; control&lt;/keyword&gt;&lt;keyword&gt;*Health Education&lt;/keyword&gt;&lt;keyword&gt;Homosexuality&lt;/keyword&gt;&lt;keyword&gt;Humans&lt;/keyword&gt;&lt;keyword&gt;Male&lt;/keyword&gt;&lt;keyword&gt;Risk Factors&lt;/keyword&gt;&lt;keyword&gt;*Sexual Behavior&lt;/keyword&gt;&lt;/keywords&gt;&lt;dates&gt;&lt;year&gt;1991&lt;/year&gt;&lt;pub-dates&gt;&lt;date&gt;Feb&lt;/date&gt;&lt;/pub-dates&gt;&lt;/dates&gt;&lt;isbn&gt;0090-0036 (Print)&amp;#13;0090-0036 (Linking)&lt;/isbn&gt;&lt;accession-num&gt;1990853&lt;/accession-num&gt;&lt;work-type&gt;Research Support, U.S. Gov't, P.H.S.&lt;/work-type&gt;&lt;urls&gt;&lt;related-urls&gt;&lt;url&gt;http://www.ncbi.nlm.nih.gov/pubmed/1990853&lt;/url&gt;&lt;/related-urls&gt;&lt;/urls&gt;&lt;custom2&gt;1404968&lt;/custom2&gt;&lt;remote-database-provider&gt;1991 Feb&lt;/remote-database-provider&gt;&lt;language&gt;eng&lt;/language&gt;&lt;/record&gt;&lt;/Cite&gt;&lt;Cite  &gt;&lt;Author&gt;Edelman&lt;/Author&gt;&lt;Year&gt;2016&lt;/Year&gt;&lt;RecNum&gt;367&lt;/RecNum&gt;&lt;Prefix&gt;&lt;/Prefix&gt;&lt;Suffix&gt;&lt;/Suffix&gt;&lt;Pages&gt;&lt;/Pages&gt;&lt;record&gt;&lt;rec-number&gt;367&lt;/rec-number&gt;&lt;foreign-keys&gt;&lt;key app="EN" db-id="deadfpsv75vzepezzvz5a9pm2xfx2dt0fsaa" timestamp="1486406311"&gt;367&lt;/key&gt;&lt;/foreign-keys&gt;&lt;ref-type name="Journal Article"&gt;17&lt;/ref-type&gt;&lt;contributors&gt;&lt;authors&gt;&lt;author&gt;Edelman, E. J.&lt;/author&gt;&lt;author&gt;Cole, C. A.&lt;/author&gt;&lt;author&gt;Richardson, W.&lt;/author&gt;&lt;author&gt;Boshnack, N.&lt;/author&gt;&lt;author&gt;Jenkins, H.&lt;/author&gt;&lt;author&gt;Rosenthal, M. S.&lt;/author&gt;&lt;/authors&gt;&lt;/contributors&gt;&lt;auth-address&gt;Department of Internal Medicine, Yale University School of Medicine, New Haven, CT, United States; Center for Interdisciplinary Research on AIDS, Yale University School of Public Health, New Haven, CT, United States.&amp;#13;Center for Interdisciplinary Research on AIDS, Yale University School of Public Health, New Haven, CT, United States; AIDS Project New Haven, New Haven, CT, United States.&amp;#13;STD Control Program, Connecticut State Department of Public Health, Hartford, CT, United States.&amp;#13;AIDS Project New Haven, New Haven, CT, United States.&amp;#13;Department of Pediatrics, Yale University School of Medicine, New Haven, CT, United States; Robert Wood Johnson Foundation Clinical Scholars Program, Yale University School of Medicine, New Haven, CT, United States.&lt;/auth-address&gt;&lt;titles&gt;&lt;title&gt;Stigma, substance use and sexual risk behaviors among HIV-infected men who have sex with men: A qualitative study&lt;/title&gt;&lt;secondary-title&gt;Prev Med Rep&lt;/secondary-title&gt;&lt;alt-title&gt;Preventive medicine reports&lt;/alt-title&gt;&lt;/titles&gt;&lt;pages&gt;296-302&lt;/pages&gt;&lt;volume&gt;3&lt;/volume&gt;&lt;edition&gt;2016/08/25&lt;/edition&gt;&lt;keywords&gt;&lt;keyword&gt;Community-based participatory research&lt;/keyword&gt;&lt;keyword&gt;Hiv&lt;/keyword&gt;&lt;keyword&gt;Homosexuality&lt;/keyword&gt;&lt;keyword&gt;Men who have sex with men (MSM)&lt;/keyword&gt;&lt;keyword&gt;Qualitative research&lt;/keyword&gt;&lt;keyword&gt;Risk-taking&lt;/keyword&gt;&lt;/keywords&gt;&lt;dates&gt;&lt;year&gt;2016&lt;/year&gt;&lt;pub-dates&gt;&lt;date&gt;Jun&lt;/date&gt;&lt;/pub-dates&gt;&lt;/dates&gt;&lt;isbn&gt;2211-3355 (Linking)&lt;/isbn&gt;&lt;accession-num&gt;27556006&lt;/accession-num&gt;&lt;urls&gt;&lt;related-urls&gt;&lt;url&gt;http://www.ncbi.nlm.nih.gov/pubmed/27556006&lt;/url&gt;&lt;/related-urls&gt;&lt;/urls&gt;&lt;custom2&gt;4985780&lt;/custom2&gt;&lt;electronic-resource-num&gt;10.1016/j.pmedr.2016.03.012&lt;/electronic-resource-num&gt;&lt;language&gt;eng&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w:t>
      </w:r>
      <w:r w:rsidRPr="00B94205">
        <w:rPr>
          <w:rFonts w:ascii="Times New Roman" w:hAnsi="Times New Roman" w:cs="Times New Roman"/>
          <w:lang w:val="en-CA"/>
        </w:rPr>
        <w:fldChar w:fldCharType="end"/>
      </w:r>
      <w:r w:rsidRPr="00B94205">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Deimel&lt;/Author&gt;&lt;Year&gt;2016&lt;/Year&gt;&lt;RecNum&gt;365&lt;/RecNum&gt;&lt;Prefix&gt;&lt;/Prefix&gt;&lt;Suffix&gt;&lt;/Suffix&gt;&lt;Pages&gt;&lt;/Pages&gt;&lt;DisplayText&gt;Deimel et al., 2016&lt;/DisplayText&gt;&lt;record&gt;&lt;rec-number&gt;365&lt;/rec-number&gt;&lt;foreign-keys&gt;&lt;key app="EN" db-id="deadfpsv75vzepezzvz5a9pm2xfx2dt0fsaa" timestamp="1486403352"&gt;365&lt;/key&gt;&lt;/foreign-keys&gt;&lt;ref-type name="Journal Article"&gt;17&lt;/ref-type&gt;&lt;contributors&gt;&lt;authors&gt;&lt;author&gt;Deimel, D.&lt;/author&gt;&lt;author&gt;Stover, H.&lt;/author&gt;&lt;author&gt;Hosselbarth, S.&lt;/author&gt;&lt;author&gt;Dichtl, A.&lt;/author&gt;&lt;author&gt;Graf, N.&lt;/author&gt;&lt;author&gt;Gebhardt, V.&lt;/author&gt;&lt;/authors&gt;&lt;/contributors&gt;&lt;auth-address&gt;Catholic University of Applied Sciences, NRW/ German Institute for Drug and Prevention Research (DISuP), Aachen, Germany. d.deimel@katho-nrw.de.&amp;#13;Department of Health and Social Work/Institute of Addiction Research (ISFF), Frankfurt University of Applied Sciences, Frankfurt/Main, Germany.&amp;#13;Faculty of Social Work and Health, Coburg University of Applied Sciences and Arts, Coburg, Germany.&amp;#13;Catholic University of Applied Sciences, NRW/ German Institute for Drug and Prevention Research (DISuP), Aachen, Germany.&lt;/auth-address&gt;&lt;titles&gt;&lt;title&gt;Drug use and health behaviour among German men who have sex with men: Results of a qualitative, multi-centre study&lt;/title&gt;&lt;secondary-title&gt;Harm Reduct J&lt;/secondary-title&gt;&lt;alt-title&gt;Harm reduction journal&lt;/alt-title&gt;&lt;/titles&gt;&lt;pages&gt;36&lt;/pages&gt;&lt;volume&gt;13&lt;/volume&gt;&lt;number&gt;1&lt;/number&gt;&lt;edition&gt;2016/12/13&lt;/edition&gt;&lt;keywords&gt;&lt;keyword&gt;Chemsex&lt;/keyword&gt;&lt;keyword&gt;Club drugs&lt;/keyword&gt;&lt;keyword&gt;Drug consumption&lt;/keyword&gt;&lt;keyword&gt;Hiv&lt;/keyword&gt;&lt;keyword&gt;Msm&lt;/keyword&gt;&lt;keyword&gt;Sti&lt;/keyword&gt;&lt;keyword&gt;Syndemic production&lt;/keyword&gt;&lt;keyword&gt;Violence&lt;/keyword&gt;&lt;/keywords&gt;&lt;dates&gt;&lt;year&gt;2016&lt;/year&gt;&lt;pub-dates&gt;&lt;date&gt;Dec 09&lt;/date&gt;&lt;/pub-dates&gt;&lt;/dates&gt;&lt;isbn&gt;1477-7517 (Electronic)&amp;#13;1477-7517 (Linking)&lt;/isbn&gt;&lt;accession-num&gt;27938393&lt;/accession-num&gt;&lt;urls&gt;&lt;related-urls&gt;&lt;url&gt;http://www.ncbi.nlm.nih.gov/pubmed/27938393&lt;/url&gt;&lt;/related-urls&gt;&lt;/urls&gt;&lt;custom2&gt;5148887&lt;/custom2&gt;&lt;electronic-resource-num&gt;10.1186/s12954-016-0125-y&lt;/electronic-resource-num&gt;&lt;language&gt;eng&lt;/language&gt;&lt;/record&gt;&lt;/Cite&gt;&lt;Cite  &gt;&lt;Author&gt;Edelman&lt;/Author&gt;&lt;Year&gt;2016&lt;/Year&gt;&lt;RecNum&gt;367&lt;/RecNum&gt;&lt;Prefix&gt;&lt;/Prefix&gt;&lt;Suffix&gt;&lt;/Suffix&gt;&lt;Pages&gt;&lt;/Pages&gt;&lt;record&gt;&lt;rec-number&gt;367&lt;/rec-number&gt;&lt;foreign-keys&gt;&lt;key app="EN" db-id="deadfpsv75vzepezzvz5a9pm2xfx2dt0fsaa" timestamp="1486406311"&gt;367&lt;/key&gt;&lt;/foreign-keys&gt;&lt;ref-type name="Journal Article"&gt;17&lt;/ref-type&gt;&lt;contributors&gt;&lt;authors&gt;&lt;author&gt;Edelman, E. J.&lt;/author&gt;&lt;author&gt;Cole, C. A.&lt;/author&gt;&lt;author&gt;Richardson, W.&lt;/author&gt;&lt;author&gt;Boshnack, N.&lt;/author&gt;&lt;author&gt;Jenkins, H.&lt;/author&gt;&lt;author&gt;Rosenthal, M. S.&lt;/author&gt;&lt;/authors&gt;&lt;/contributors&gt;&lt;auth-address&gt;Department of Internal Medicine, Yale University School of Medicine, New Haven, CT, United States; Center for Interdisciplinary Research on AIDS, Yale University School of Public Health, New Haven, CT, United States.&amp;#13;Center for Interdisciplinary Research on AIDS, Yale University School of Public Health, New Haven, CT, United States; AIDS Project New Haven, New Haven, CT, United States.&amp;#13;STD Control Program, Connecticut State Department of Public Health, Hartford, CT, United States.&amp;#13;AIDS Project New Haven, New Haven, CT, United States.&amp;#13;Department of Pediatrics, Yale University School of Medicine, New Haven, CT, United States; Robert Wood Johnson Foundation Clinical Scholars Program, Yale University School of Medicine, New Haven, CT, United States.&lt;/auth-address&gt;&lt;titles&gt;&lt;title&gt;Stigma, substance use and sexual risk behaviors among HIV-infected men who have sex with men: A qualitative study&lt;/title&gt;&lt;secondary-title&gt;Prev Med Rep&lt;/secondary-title&gt;&lt;alt-title&gt;Preventive medicine reports&lt;/alt-title&gt;&lt;/titles&gt;&lt;pages&gt;296-302&lt;/pages&gt;&lt;volume&gt;3&lt;/volume&gt;&lt;edition&gt;2016/08/25&lt;/edition&gt;&lt;keywords&gt;&lt;keyword&gt;Community-based participatory research&lt;/keyword&gt;&lt;keyword&gt;Hiv&lt;/keyword&gt;&lt;keyword&gt;Homosexuality&lt;/keyword&gt;&lt;keyword&gt;Men who have sex with men (MSM)&lt;/keyword&gt;&lt;keyword&gt;Qualitative research&lt;/keyword&gt;&lt;keyword&gt;Risk-taking&lt;/keyword&gt;&lt;/keywords&gt;&lt;dates&gt;&lt;year&gt;2016&lt;/year&gt;&lt;pub-dates&gt;&lt;date&gt;Jun&lt;/date&gt;&lt;/pub-dates&gt;&lt;/dates&gt;&lt;isbn&gt;2211-3355 (Linking)&lt;/isbn&gt;&lt;accession-num&gt;27556006&lt;/accession-num&gt;&lt;urls&gt;&lt;related-urls&gt;&lt;url&gt;http://www.ncbi.nlm.nih.gov/pubmed/27556006&lt;/url&gt;&lt;/related-urls&gt;&lt;/urls&gt;&lt;custom2&gt;4985780&lt;/custom2&gt;&lt;electronic-resource-num&gt;10.1016/j.pmedr.2016.03.012&lt;/electronic-resource-num&gt;&lt;language&gt;eng&lt;/language&gt;&lt;/record&gt;&lt;/Cite&gt;&lt;Cite  &gt;&lt;Author&gt;Lambert&lt;/Author&gt;&lt;Year&gt;2005&lt;/Year&gt;&lt;RecNum&gt;180&lt;/RecNum&gt;&lt;Prefix&gt;&lt;/Prefix&gt;&lt;Suffix&gt;&lt;/Suffix&gt;&lt;Pages&gt;&lt;/Pages&gt;&lt;record&gt;&lt;rec-number&gt;180&lt;/rec-number&gt;&lt;foreign-keys&gt;&lt;key app="EN" db-id="deadfpsv75vzepezzvz5a9pm2xfx2dt0fsaa" timestamp="1438106444"&gt;180&lt;/key&gt;&lt;/foreign-keys&gt;&lt;ref-type name="Journal Article"&gt;17&lt;/ref-type&gt;&lt;contributors&gt;&lt;authors&gt;&lt;author&gt;Lambert, E.&lt;/author&gt;&lt;author&gt;Normand, J.&lt;/author&gt;&lt;author&gt;Stall, R.&lt;/author&gt;&lt;author&gt;Aral, S.&lt;/author&gt;&lt;author&gt;Vlahov, D.&lt;/author&gt;&lt;/authors&gt;&lt;translated-authors&gt;&lt;author&gt;J. Urban Health&lt;/author&gt;&lt;/translated-authors&gt;&lt;/contributors&gt;&lt;auth-address&gt;Lambert, E&amp;#13;Natl Inst Drug Abuse, DESPR, ERB, 6001 Execut Blvd,Room 5153,MSC 9589, Bethesda, MD 20892 USA&amp;#13;Natl Inst Drug Abuse, DESPR, ERB, 6001 Execut Blvd,Room 5153,MSC 9589, Bethesda, MD 20892 USA&amp;#13;Natl Inst Drug Abuse, DESPR, ERB, Bethesda, MD 20892 USA&amp;#13;Ctr Dis Control &amp;amp; Prevent, Atlanta, GA USA&amp;#13;New York Acad Med, Ctr Urban Epidemiol Studies, New York, NY USA&lt;/auth-address&gt;&lt;titles&gt;&lt;title&gt;Introduction: New dynamics of HIV risk among drug-using men who have sex with men&lt;/title&gt;&lt;secondary-title&gt;Journal of Urban Health-Bulletin of the New York Academy of Medicine&lt;/secondary-title&gt;&lt;alt-title&gt;J Urban Health&lt;/alt-title&gt;&lt;/titles&gt;&lt;pages&gt;I1-I8&lt;/pages&gt;&lt;volume&gt;82&lt;/volume&gt;&lt;number&gt;1&lt;/number&gt;&lt;keywords&gt;&lt;keyword&gt;new-york-city&lt;/keyword&gt;&lt;keyword&gt;san-francisco&lt;/keyword&gt;&lt;keyword&gt;bisexual men&lt;/keyword&gt;&lt;keyword&gt;methamphetamine&lt;/keyword&gt;&lt;keyword&gt;gay&lt;/keyword&gt;&lt;keyword&gt;behavior&lt;/keyword&gt;&lt;keyword&gt;epidemic&lt;/keyword&gt;&lt;keyword&gt;patterns&lt;/keyword&gt;&lt;keyword&gt;cohort&lt;/keyword&gt;&lt;keyword&gt;abuse&lt;/keyword&gt;&lt;/keywords&gt;&lt;dates&gt;&lt;year&gt;2005&lt;/year&gt;&lt;pub-dates&gt;&lt;date&gt;Mar&lt;/date&gt;&lt;/pub-dates&gt;&lt;/dates&gt;&lt;isbn&gt;1099-3460&lt;/isbn&gt;&lt;accession-num&gt;WOS:000228013900001&lt;/accession-num&gt;&lt;urls&gt;&lt;related-urls&gt;&lt;url&gt;&amp;lt;Go to ISI&amp;gt;://WOS:000228013900001&lt;/url&gt;&lt;/related-urls&gt;&lt;/urls&gt;&lt;electronic-resource-num&gt;10.1093/jurban/jti018&lt;/electronic-resource-num&gt;&lt;remote-database-provider&gt;2005 Mar&lt;/remote-database-provider&gt;&lt;language&gt;English&lt;/language&gt;&lt;/record&gt;&lt;/Cite&gt;&lt;Cite  &gt;&lt;Author&gt;Kelly&lt;/Author&gt;&lt;Year&gt;1991&lt;/Year&gt;&lt;RecNum&gt;366&lt;/RecNum&gt;&lt;Prefix&gt;&lt;/Prefix&gt;&lt;Suffix&gt;&lt;/Suffix&gt;&lt;Pages&gt;&lt;/Pages&gt;&lt;record&gt;&lt;rec-number&gt;366&lt;/rec-number&gt;&lt;foreign-keys&gt;&lt;key app="EN" db-id="deadfpsv75vzepezzvz5a9pm2xfx2dt0fsaa" timestamp="1486405994"&gt;366&lt;/key&gt;&lt;/foreign-keys&gt;&lt;ref-type name="Journal Article"&gt;17&lt;/ref-type&gt;&lt;contributors&gt;&lt;authors&gt;&lt;author&gt;Kelly, J. A.&lt;/author&gt;&lt;author&gt;St Lawrence, J. S.&lt;/author&gt;&lt;author&gt;Diaz, Y. E.&lt;/author&gt;&lt;author&gt;Stevenson, L. Y.&lt;/author&gt;&lt;author&gt;Hauth, A. C.&lt;/author&gt;&lt;author&gt;Brasfield, T. L.&lt;/author&gt;&lt;author&gt;Kalichman, S. C.&lt;/author&gt;&lt;author&gt;Smith, J. E.&lt;/author&gt;&lt;author&gt;Andrew, M. E.&lt;/author&gt;&lt;/authors&gt;&lt;translated-authors&gt;&lt;author&gt;Am, J. Public Health&lt;/author&gt;&lt;/translated-authors&gt;&lt;/contributors&gt;&lt;auth-address&gt;University of Mississippi Medical Center, Jackson.&lt;/auth-address&gt;&lt;titles&gt;&lt;title&gt;HIV risk behavior reduction following intervention with key opinion leaders of population: an experimental analysis&lt;/title&gt;&lt;secondary-title&gt;Am J Public Health&lt;/secondary-title&gt;&lt;alt-title&gt;American journal of public health&lt;/alt-title&gt;&lt;/titles&gt;&lt;alt-periodical&gt;&lt;full-title&gt;American Journal of Public Health&lt;/full-title&gt;&lt;/alt-periodical&gt;&lt;pages&gt;168-71&lt;/pages&gt;&lt;volume&gt;81&lt;/volume&gt;&lt;number&gt;2&lt;/number&gt;&lt;edition&gt;1991/02/01&lt;/edition&gt;&lt;keywords&gt;&lt;keyword&gt;Community Participation&lt;/keyword&gt;&lt;keyword&gt;HIV Infections/*prevention &amp;amp; control&lt;/keyword&gt;&lt;keyword&gt;*Health Education&lt;/keyword&gt;&lt;keyword&gt;Homosexuality&lt;/keyword&gt;&lt;keyword&gt;Humans&lt;/keyword&gt;&lt;keyword&gt;Male&lt;/keyword&gt;&lt;keyword&gt;Risk Factors&lt;/keyword&gt;&lt;keyword&gt;*Sexual Behavior&lt;/keyword&gt;&lt;/keywords&gt;&lt;dates&gt;&lt;year&gt;1991&lt;/year&gt;&lt;pub-dates&gt;&lt;date&gt;Feb&lt;/date&gt;&lt;/pub-dates&gt;&lt;/dates&gt;&lt;isbn&gt;0090-0036 (Print)&amp;#13;0090-0036 (Linking)&lt;/isbn&gt;&lt;accession-num&gt;1990853&lt;/accession-num&gt;&lt;work-type&gt;Research Support, U.S. Gov't, P.H.S.&lt;/work-type&gt;&lt;urls&gt;&lt;related-urls&gt;&lt;url&gt;http://www.ncbi.nlm.nih.gov/pubmed/1990853&lt;/url&gt;&lt;/related-urls&gt;&lt;/urls&gt;&lt;custom2&gt;1404968&lt;/custom2&gt;&lt;remote-database-provider&gt;1991 Feb&lt;/remote-database-provider&gt;&lt;language&gt;eng&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Deimel et al., 2016</w:t>
      </w:r>
      <w:r w:rsidRPr="00B94205">
        <w:rPr>
          <w:rFonts w:ascii="Times New Roman" w:hAnsi="Times New Roman" w:cs="Times New Roman"/>
          <w:lang w:val="en-CA"/>
        </w:rPr>
        <w:fldChar w:fldCharType="end"/>
      </w:r>
      <w:r w:rsidRPr="00B94205">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Lambert&lt;/Author&gt;&lt;Year&gt;2005&lt;/Year&gt;&lt;RecNum&gt;180&lt;/RecNum&gt;&lt;Prefix&gt;&lt;/Prefix&gt;&lt;Suffix&gt;&lt;/Suffix&gt;&lt;Pages&gt;&lt;/Pages&gt;&lt;DisplayText&gt;;&lt;/DisplayText&gt;&lt;record&gt;&lt;rec-number&gt;180&lt;/rec-number&gt;&lt;foreign-keys&gt;&lt;key app="EN" db-id="deadfpsv75vzepezzvz5a9pm2xfx2dt0fsaa" timestamp="1438106444"&gt;180&lt;/key&gt;&lt;/foreign-keys&gt;&lt;ref-type name="Journal Article"&gt;17&lt;/ref-type&gt;&lt;contributors&gt;&lt;authors&gt;&lt;author&gt;Lambert, E.&lt;/author&gt;&lt;author&gt;Normand, J.&lt;/author&gt;&lt;author&gt;Stall, R.&lt;/author&gt;&lt;author&gt;Aral, S.&lt;/author&gt;&lt;author&gt;Vlahov, D.&lt;/author&gt;&lt;/authors&gt;&lt;translated-authors&gt;&lt;author&gt;J. Urban Health&lt;/author&gt;&lt;/translated-authors&gt;&lt;/contributors&gt;&lt;auth-address&gt;Lambert, E&amp;#13;Natl Inst Drug Abuse, DESPR, ERB, 6001 Execut Blvd,Room 5153,MSC 9589, Bethesda, MD 20892 USA&amp;#13;Natl Inst Drug Abuse, DESPR, ERB, 6001 Execut Blvd,Room 5153,MSC 9589, Bethesda, MD 20892 USA&amp;#13;Natl Inst Drug Abuse, DESPR, ERB, Bethesda, MD 20892 USA&amp;#13;Ctr Dis Control &amp;amp; Prevent, Atlanta, GA USA&amp;#13;New York Acad Med, Ctr Urban Epidemiol Studies, New York, NY USA&lt;/auth-address&gt;&lt;titles&gt;&lt;title&gt;Introduction: New dynamics of HIV risk among drug-using men who have sex with men&lt;/title&gt;&lt;secondary-title&gt;Journal of Urban Health-Bulletin of the New York Academy of Medicine&lt;/secondary-title&gt;&lt;alt-title&gt;J Urban Health&lt;/alt-title&gt;&lt;/titles&gt;&lt;pages&gt;I1-I8&lt;/pages&gt;&lt;volume&gt;82&lt;/volume&gt;&lt;number&gt;1&lt;/number&gt;&lt;keywords&gt;&lt;keyword&gt;new-york-city&lt;/keyword&gt;&lt;keyword&gt;san-francisco&lt;/keyword&gt;&lt;keyword&gt;bisexual men&lt;/keyword&gt;&lt;keyword&gt;methamphetamine&lt;/keyword&gt;&lt;keyword&gt;gay&lt;/keyword&gt;&lt;keyword&gt;behavior&lt;/keyword&gt;&lt;keyword&gt;epidemic&lt;/keyword&gt;&lt;keyword&gt;patterns&lt;/keyword&gt;&lt;keyword&gt;cohort&lt;/keyword&gt;&lt;keyword&gt;abuse&lt;/keyword&gt;&lt;/keywords&gt;&lt;dates&gt;&lt;year&gt;2005&lt;/year&gt;&lt;pub-dates&gt;&lt;date&gt;Mar&lt;/date&gt;&lt;/pub-dates&gt;&lt;/dates&gt;&lt;isbn&gt;1099-3460&lt;/isbn&gt;&lt;accession-num&gt;WOS:000228013900001&lt;/accession-num&gt;&lt;urls&gt;&lt;related-urls&gt;&lt;url&gt;&amp;lt;Go to ISI&amp;gt;://WOS:000228013900001&lt;/url&gt;&lt;/related-urls&gt;&lt;/urls&gt;&lt;electronic-resource-num&gt;10.1093/jurban/jti018&lt;/electronic-resource-num&gt;&lt;remote-database-provider&gt;2005 Mar&lt;/remote-database-provider&gt;&lt;language&gt;English&lt;/language&gt;&lt;/record&gt;&lt;/Cite&gt;&lt;Cite  &gt;&lt;Author&gt;Deimel&lt;/Author&gt;&lt;Year&gt;2016&lt;/Year&gt;&lt;RecNum&gt;365&lt;/RecNum&gt;&lt;Prefix&gt;&lt;/Prefix&gt;&lt;Suffix&gt;&lt;/Suffix&gt;&lt;Pages&gt;&lt;/Pages&gt;&lt;record&gt;&lt;rec-number&gt;365&lt;/rec-number&gt;&lt;foreign-keys&gt;&lt;key app="EN" db-id="deadfpsv75vzepezzvz5a9pm2xfx2dt0fsaa" timestamp="1486403352"&gt;365&lt;/key&gt;&lt;/foreign-keys&gt;&lt;ref-type name="Journal Article"&gt;17&lt;/ref-type&gt;&lt;contributors&gt;&lt;authors&gt;&lt;author&gt;Deimel, D.&lt;/author&gt;&lt;author&gt;Stover, H.&lt;/author&gt;&lt;author&gt;Hosselbarth, S.&lt;/author&gt;&lt;author&gt;Dichtl, A.&lt;/author&gt;&lt;author&gt;Graf, N.&lt;/author&gt;&lt;author&gt;Gebhardt, V.&lt;/author&gt;&lt;/authors&gt;&lt;/contributors&gt;&lt;auth-address&gt;Catholic University of Applied Sciences, NRW/ German Institute for Drug and Prevention Research (DISuP), Aachen, Germany. d.deimel@katho-nrw.de.&amp;#13;Department of Health and Social Work/Institute of Addiction Research (ISFF), Frankfurt University of Applied Sciences, Frankfurt/Main, Germany.&amp;#13;Faculty of Social Work and Health, Coburg University of Applied Sciences and Arts, Coburg, Germany.&amp;#13;Catholic University of Applied Sciences, NRW/ German Institute for Drug and Prevention Research (DISuP), Aachen, Germany.&lt;/auth-address&gt;&lt;titles&gt;&lt;title&gt;Drug use and health behaviour among German men who have sex with men: Results of a qualitative, multi-centre study&lt;/title&gt;&lt;secondary-title&gt;Harm Reduct J&lt;/secondary-title&gt;&lt;alt-title&gt;Harm reduction journal&lt;/alt-title&gt;&lt;/titles&gt;&lt;pages&gt;36&lt;/pages&gt;&lt;volume&gt;13&lt;/volume&gt;&lt;number&gt;1&lt;/number&gt;&lt;edition&gt;2016/12/13&lt;/edition&gt;&lt;keywords&gt;&lt;keyword&gt;Chemsex&lt;/keyword&gt;&lt;keyword&gt;Club drugs&lt;/keyword&gt;&lt;keyword&gt;Drug consumption&lt;/keyword&gt;&lt;keyword&gt;Hiv&lt;/keyword&gt;&lt;keyword&gt;Msm&lt;/keyword&gt;&lt;keyword&gt;Sti&lt;/keyword&gt;&lt;keyword&gt;Syndemic production&lt;/keyword&gt;&lt;keyword&gt;Violence&lt;/keyword&gt;&lt;/keywords&gt;&lt;dates&gt;&lt;year&gt;2016&lt;/year&gt;&lt;pub-dates&gt;&lt;date&gt;Dec 09&lt;/date&gt;&lt;/pub-dates&gt;&lt;/dates&gt;&lt;isbn&gt;1477-7517 (Electronic)&amp;#13;1477-7517 (Linking)&lt;/isbn&gt;&lt;accession-num&gt;27938393&lt;/accession-num&gt;&lt;urls&gt;&lt;related-urls&gt;&lt;url&gt;http://www.ncbi.nlm.nih.gov/pubmed/27938393&lt;/url&gt;&lt;/related-urls&gt;&lt;/urls&gt;&lt;custom2&gt;5148887&lt;/custom2&gt;&lt;electronic-resource-num&gt;10.1186/s12954-016-0125-y&lt;/electronic-resource-num&gt;&lt;language&gt;eng&lt;/language&gt;&lt;/record&gt;&lt;/Cite&gt;&lt;Cite  &gt;&lt;Author&gt;Kelly&lt;/Author&gt;&lt;Year&gt;1991&lt;/Year&gt;&lt;RecNum&gt;366&lt;/RecNum&gt;&lt;Prefix&gt;&lt;/Prefix&gt;&lt;Suffix&gt;&lt;/Suffix&gt;&lt;Pages&gt;&lt;/Pages&gt;&lt;record&gt;&lt;rec-number&gt;366&lt;/rec-number&gt;&lt;foreign-keys&gt;&lt;key app="EN" db-id="deadfpsv75vzepezzvz5a9pm2xfx2dt0fsaa" timestamp="1486405994"&gt;366&lt;/key&gt;&lt;/foreign-keys&gt;&lt;ref-type name="Journal Article"&gt;17&lt;/ref-type&gt;&lt;contributors&gt;&lt;authors&gt;&lt;author&gt;Kelly, J. A.&lt;/author&gt;&lt;author&gt;St Lawrence, J. S.&lt;/author&gt;&lt;author&gt;Diaz, Y. E.&lt;/author&gt;&lt;author&gt;Stevenson, L. Y.&lt;/author&gt;&lt;author&gt;Hauth, A. C.&lt;/author&gt;&lt;author&gt;Brasfield, T. L.&lt;/author&gt;&lt;author&gt;Kalichman, S. C.&lt;/author&gt;&lt;author&gt;Smith, J. E.&lt;/author&gt;&lt;author&gt;Andrew, M. E.&lt;/author&gt;&lt;/authors&gt;&lt;translated-authors&gt;&lt;author&gt;Am, J. Public Health&lt;/author&gt;&lt;/translated-authors&gt;&lt;/contributors&gt;&lt;auth-address&gt;University of Mississippi Medical Center, Jackson.&lt;/auth-address&gt;&lt;titles&gt;&lt;title&gt;HIV risk behavior reduction following intervention with key opinion leaders of population: an experimental analysis&lt;/title&gt;&lt;secondary-title&gt;Am J Public Health&lt;/secondary-title&gt;&lt;alt-title&gt;American journal of public health&lt;/alt-title&gt;&lt;/titles&gt;&lt;alt-periodical&gt;&lt;full-title&gt;American Journal of Public Health&lt;/full-title&gt;&lt;/alt-periodical&gt;&lt;pages&gt;168-71&lt;/pages&gt;&lt;volume&gt;81&lt;/volume&gt;&lt;number&gt;2&lt;/number&gt;&lt;edition&gt;1991/02/01&lt;/edition&gt;&lt;keywords&gt;&lt;keyword&gt;Community Participation&lt;/keyword&gt;&lt;keyword&gt;HIV Infections/*prevention &amp;amp; control&lt;/keyword&gt;&lt;keyword&gt;*Health Education&lt;/keyword&gt;&lt;keyword&gt;Homosexuality&lt;/keyword&gt;&lt;keyword&gt;Humans&lt;/keyword&gt;&lt;keyword&gt;Male&lt;/keyword&gt;&lt;keyword&gt;Risk Factors&lt;/keyword&gt;&lt;keyword&gt;*Sexual Behavior&lt;/keyword&gt;&lt;/keywords&gt;&lt;dates&gt;&lt;year&gt;1991&lt;/year&gt;&lt;pub-dates&gt;&lt;date&gt;Feb&lt;/date&gt;&lt;/pub-dates&gt;&lt;/dates&gt;&lt;isbn&gt;0090-0036 (Print)&amp;#13;0090-0036 (Linking)&lt;/isbn&gt;&lt;accession-num&gt;1990853&lt;/accession-num&gt;&lt;work-type&gt;Research Support, U.S. Gov't, P.H.S.&lt;/work-type&gt;&lt;urls&gt;&lt;related-urls&gt;&lt;url&gt;http://www.ncbi.nlm.nih.gov/pubmed/1990853&lt;/url&gt;&lt;/related-urls&gt;&lt;/urls&gt;&lt;custom2&gt;1404968&lt;/custom2&gt;&lt;remote-database-provider&gt;1991 Feb&lt;/remote-database-provider&gt;&lt;language&gt;eng&lt;/language&gt;&lt;/record&gt;&lt;/Cite&gt;&lt;Cite  &gt;&lt;Author&gt;Edelman&lt;/Author&gt;&lt;Year&gt;2016&lt;/Year&gt;&lt;RecNum&gt;367&lt;/RecNum&gt;&lt;Prefix&gt;&lt;/Prefix&gt;&lt;Suffix&gt;&lt;/Suffix&gt;&lt;Pages&gt;&lt;/Pages&gt;&lt;record&gt;&lt;rec-number&gt;367&lt;/rec-number&gt;&lt;foreign-keys&gt;&lt;key app="EN" db-id="deadfpsv75vzepezzvz5a9pm2xfx2dt0fsaa" timestamp="1486406311"&gt;367&lt;/key&gt;&lt;/foreign-keys&gt;&lt;ref-type name="Journal Article"&gt;17&lt;/ref-type&gt;&lt;contributors&gt;&lt;authors&gt;&lt;author&gt;Edelman, E. J.&lt;/author&gt;&lt;author&gt;Cole, C. A.&lt;/author&gt;&lt;author&gt;Richardson, W.&lt;/author&gt;&lt;author&gt;Boshnack, N.&lt;/author&gt;&lt;author&gt;Jenkins, H.&lt;/author&gt;&lt;author&gt;Rosenthal, M. S.&lt;/author&gt;&lt;/authors&gt;&lt;/contributors&gt;&lt;auth-address&gt;Department of Internal Medicine, Yale University School of Medicine, New Haven, CT, United States; Center for Interdisciplinary Research on AIDS, Yale University School of Public Health, New Haven, CT, United States.&amp;#13;Center for Interdisciplinary Research on AIDS, Yale University School of Public Health, New Haven, CT, United States; AIDS Project New Haven, New Haven, CT, United States.&amp;#13;STD Control Program, Connecticut State Department of Public Health, Hartford, CT, United States.&amp;#13;AIDS Project New Haven, New Haven, CT, United States.&amp;#13;Department of Pediatrics, Yale University School of Medicine, New Haven, CT, United States; Robert Wood Johnson Foundation Clinical Scholars Program, Yale University School of Medicine, New Haven, CT, United States.&lt;/auth-address&gt;&lt;titles&gt;&lt;title&gt;Stigma, substance use and sexual risk behaviors among HIV-infected men who have sex with men: A qualitative study&lt;/title&gt;&lt;secondary-title&gt;Prev Med Rep&lt;/secondary-title&gt;&lt;alt-title&gt;Preventive medicine reports&lt;/alt-title&gt;&lt;/titles&gt;&lt;pages&gt;296-302&lt;/pages&gt;&lt;volume&gt;3&lt;/volume&gt;&lt;edition&gt;2016/08/25&lt;/edition&gt;&lt;keywords&gt;&lt;keyword&gt;Community-based participatory research&lt;/keyword&gt;&lt;keyword&gt;Hiv&lt;/keyword&gt;&lt;keyword&gt;Homosexuality&lt;/keyword&gt;&lt;keyword&gt;Men who have sex with men (MSM)&lt;/keyword&gt;&lt;keyword&gt;Qualitative research&lt;/keyword&gt;&lt;keyword&gt;Risk-taking&lt;/keyword&gt;&lt;/keywords&gt;&lt;dates&gt;&lt;year&gt;2016&lt;/year&gt;&lt;pub-dates&gt;&lt;date&gt;Jun&lt;/date&gt;&lt;/pub-dates&gt;&lt;/dates&gt;&lt;isbn&gt;2211-3355 (Linking)&lt;/isbn&gt;&lt;accession-num&gt;27556006&lt;/accession-num&gt;&lt;urls&gt;&lt;related-urls&gt;&lt;url&gt;http://www.ncbi.nlm.nih.gov/pubmed/27556006&lt;/url&gt;&lt;/related-urls&gt;&lt;/urls&gt;&lt;custom2&gt;4985780&lt;/custom2&gt;&lt;electronic-resource-num&gt;10.1016/j.pmedr.2016.03.012&lt;/electronic-resource-num&gt;&lt;language&gt;eng&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w:t>
      </w:r>
      <w:r w:rsidRPr="00B94205">
        <w:rPr>
          <w:rFonts w:ascii="Times New Roman" w:hAnsi="Times New Roman" w:cs="Times New Roman"/>
          <w:lang w:val="en-CA"/>
        </w:rPr>
        <w:fldChar w:fldCharType="end"/>
      </w:r>
      <w:r w:rsidRPr="00B94205">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Kelly&lt;/Author&gt;&lt;Year&gt;1991&lt;/Year&gt;&lt;RecNum&gt;366&lt;/RecNum&gt;&lt;Prefix&gt;&lt;/Prefix&gt;&lt;Suffix&gt;&lt;/Suffix&gt;&lt;Pages&gt;&lt;/Pages&gt;&lt;DisplayText&gt; &lt;/DisplayText&gt;&lt;record&gt;&lt;rec-number&gt;366&lt;/rec-number&gt;&lt;foreign-keys&gt;&lt;key app="EN" db-id="deadfpsv75vzepezzvz5a9pm2xfx2dt0fsaa" timestamp="1486405994"&gt;366&lt;/key&gt;&lt;/foreign-keys&gt;&lt;ref-type name="Journal Article"&gt;17&lt;/ref-type&gt;&lt;contributors&gt;&lt;authors&gt;&lt;author&gt;Kelly, J. A.&lt;/author&gt;&lt;author&gt;St Lawrence, J. S.&lt;/author&gt;&lt;author&gt;Diaz, Y. E.&lt;/author&gt;&lt;author&gt;Stevenson, L. Y.&lt;/author&gt;&lt;author&gt;Hauth, A. C.&lt;/author&gt;&lt;author&gt;Brasfield, T. L.&lt;/author&gt;&lt;author&gt;Kalichman, S. C.&lt;/author&gt;&lt;author&gt;Smith, J. E.&lt;/author&gt;&lt;author&gt;Andrew, M. E.&lt;/author&gt;&lt;/authors&gt;&lt;translated-authors&gt;&lt;author&gt;Am, J. Public Health&lt;/author&gt;&lt;/translated-authors&gt;&lt;/contributors&gt;&lt;auth-address&gt;University of Mississippi Medical Center, Jackson.&lt;/auth-address&gt;&lt;titles&gt;&lt;title&gt;HIV risk behavior reduction following intervention with key opinion leaders of population: an experimental analysis&lt;/title&gt;&lt;secondary-title&gt;Am J Public Health&lt;/secondary-title&gt;&lt;alt-title&gt;American journal of public health&lt;/alt-title&gt;&lt;/titles&gt;&lt;alt-periodical&gt;&lt;full-title&gt;American Journal of Public Health&lt;/full-title&gt;&lt;/alt-periodical&gt;&lt;pages&gt;168-71&lt;/pages&gt;&lt;volume&gt;81&lt;/volume&gt;&lt;number&gt;2&lt;/number&gt;&lt;edition&gt;1991/02/01&lt;/edition&gt;&lt;keywords&gt;&lt;keyword&gt;Community Participation&lt;/keyword&gt;&lt;keyword&gt;HIV Infections/*prevention &amp;amp; control&lt;/keyword&gt;&lt;keyword&gt;*Health Education&lt;/keyword&gt;&lt;keyword&gt;Homosexuality&lt;/keyword&gt;&lt;keyword&gt;Humans&lt;/keyword&gt;&lt;keyword&gt;Male&lt;/keyword&gt;&lt;keyword&gt;Risk Factors&lt;/keyword&gt;&lt;keyword&gt;*Sexual Behavior&lt;/keyword&gt;&lt;/keywords&gt;&lt;dates&gt;&lt;year&gt;1991&lt;/year&gt;&lt;pub-dates&gt;&lt;date&gt;Feb&lt;/date&gt;&lt;/pub-dates&gt;&lt;/dates&gt;&lt;isbn&gt;0090-0036 (Print)&amp;#13;0090-0036 (Linking)&lt;/isbn&gt;&lt;accession-num&gt;1990853&lt;/accession-num&gt;&lt;work-type&gt;Research Support, U.S. Gov't, P.H.S.&lt;/work-type&gt;&lt;urls&gt;&lt;related-urls&gt;&lt;url&gt;http://www.ncbi.nlm.nih.gov/pubmed/1990853&lt;/url&gt;&lt;/related-urls&gt;&lt;/urls&gt;&lt;custom2&gt;1404968&lt;/custom2&gt;&lt;remote-database-provider&gt;1991 Feb&lt;/remote-database-provider&gt;&lt;language&gt;eng&lt;/language&gt;&lt;/record&gt;&lt;/Cite&gt;&lt;Cite  &gt;&lt;Author&gt;Lambert&lt;/Author&gt;&lt;Year&gt;2005&lt;/Year&gt;&lt;RecNum&gt;180&lt;/RecNum&gt;&lt;Prefix&gt;&lt;/Prefix&gt;&lt;Suffix&gt;&lt;/Suffix&gt;&lt;Pages&gt;&lt;/Pages&gt;&lt;record&gt;&lt;rec-number&gt;180&lt;/rec-number&gt;&lt;foreign-keys&gt;&lt;key app="EN" db-id="deadfpsv75vzepezzvz5a9pm2xfx2dt0fsaa" timestamp="1438106444"&gt;180&lt;/key&gt;&lt;/foreign-keys&gt;&lt;ref-type name="Journal Article"&gt;17&lt;/ref-type&gt;&lt;contributors&gt;&lt;authors&gt;&lt;author&gt;Lambert, E.&lt;/author&gt;&lt;author&gt;Normand, J.&lt;/author&gt;&lt;author&gt;Stall, R.&lt;/author&gt;&lt;author&gt;Aral, S.&lt;/author&gt;&lt;author&gt;Vlahov, D.&lt;/author&gt;&lt;/authors&gt;&lt;translated-authors&gt;&lt;author&gt;J. Urban Health&lt;/author&gt;&lt;/translated-authors&gt;&lt;/contributors&gt;&lt;auth-address&gt;Lambert, E&amp;#13;Natl Inst Drug Abuse, DESPR, ERB, 6001 Execut Blvd,Room 5153,MSC 9589, Bethesda, MD 20892 USA&amp;#13;Natl Inst Drug Abuse, DESPR, ERB, 6001 Execut Blvd,Room 5153,MSC 9589, Bethesda, MD 20892 USA&amp;#13;Natl Inst Drug Abuse, DESPR, ERB, Bethesda, MD 20892 USA&amp;#13;Ctr Dis Control &amp;amp; Prevent, Atlanta, GA USA&amp;#13;New York Acad Med, Ctr Urban Epidemiol Studies, New York, NY USA&lt;/auth-address&gt;&lt;titles&gt;&lt;title&gt;Introduction: New dynamics of HIV risk among drug-using men who have sex with men&lt;/title&gt;&lt;secondary-title&gt;Journal of Urban Health-Bulletin of the New York Academy of Medicine&lt;/secondary-title&gt;&lt;alt-title&gt;J Urban Health&lt;/alt-title&gt;&lt;/titles&gt;&lt;pages&gt;I1-I8&lt;/pages&gt;&lt;volume&gt;82&lt;/volume&gt;&lt;number&gt;1&lt;/number&gt;&lt;keywords&gt;&lt;keyword&gt;new-york-city&lt;/keyword&gt;&lt;keyword&gt;san-francisco&lt;/keyword&gt;&lt;keyword&gt;bisexual men&lt;/keyword&gt;&lt;keyword&gt;methamphetamine&lt;/keyword&gt;&lt;keyword&gt;gay&lt;/keyword&gt;&lt;keyword&gt;behavior&lt;/keyword&gt;&lt;keyword&gt;epidemic&lt;/keyword&gt;&lt;keyword&gt;patterns&lt;/keyword&gt;&lt;keyword&gt;cohort&lt;/keyword&gt;&lt;keyword&gt;abuse&lt;/keyword&gt;&lt;/keywords&gt;&lt;dates&gt;&lt;year&gt;2005&lt;/year&gt;&lt;pub-dates&gt;&lt;date&gt;Mar&lt;/date&gt;&lt;/pub-dates&gt;&lt;/dates&gt;&lt;isbn&gt;1099-3460&lt;/isbn&gt;&lt;accession-num&gt;WOS:000228013900001&lt;/accession-num&gt;&lt;urls&gt;&lt;related-urls&gt;&lt;url&gt;&amp;lt;Go to ISI&amp;gt;://WOS:000228013900001&lt;/url&gt;&lt;/related-urls&gt;&lt;/urls&gt;&lt;electronic-resource-num&gt;10.1093/jurban/jti018&lt;/electronic-resource-num&gt;&lt;remote-database-provider&gt;2005 Mar&lt;/remote-database-provider&gt;&lt;language&gt;English&lt;/language&gt;&lt;/record&gt;&lt;/Cite&gt;&lt;Cite  &gt;&lt;Author&gt;Deimel&lt;/Author&gt;&lt;Year&gt;2016&lt;/Year&gt;&lt;RecNum&gt;365&lt;/RecNum&gt;&lt;Prefix&gt;&lt;/Prefix&gt;&lt;Suffix&gt;&lt;/Suffix&gt;&lt;Pages&gt;&lt;/Pages&gt;&lt;record&gt;&lt;rec-number&gt;365&lt;/rec-number&gt;&lt;foreign-keys&gt;&lt;key app="EN" db-id="deadfpsv75vzepezzvz5a9pm2xfx2dt0fsaa" timestamp="1486403352"&gt;365&lt;/key&gt;&lt;/foreign-keys&gt;&lt;ref-type name="Journal Article"&gt;17&lt;/ref-type&gt;&lt;contributors&gt;&lt;authors&gt;&lt;author&gt;Deimel, D.&lt;/author&gt;&lt;author&gt;Stover, H.&lt;/author&gt;&lt;author&gt;Hosselbarth, S.&lt;/author&gt;&lt;author&gt;Dichtl, A.&lt;/author&gt;&lt;author&gt;Graf, N.&lt;/author&gt;&lt;author&gt;Gebhardt, V.&lt;/author&gt;&lt;/authors&gt;&lt;/contributors&gt;&lt;auth-address&gt;Catholic University of Applied Sciences, NRW/ German Institute for Drug and Prevention Research (DISuP), Aachen, Germany. d.deimel@katho-nrw.de.&amp;#13;Department of Health and Social Work/Institute of Addiction Research (ISFF), Frankfurt University of Applied Sciences, Frankfurt/Main, Germany.&amp;#13;Faculty of Social Work and Health, Coburg University of Applied Sciences and Arts, Coburg, Germany.&amp;#13;Catholic University of Applied Sciences, NRW/ German Institute for Drug and Prevention Research (DISuP), Aachen, Germany.&lt;/auth-address&gt;&lt;titles&gt;&lt;title&gt;Drug use and health behaviour among German men who have sex with men: Results of a qualitative, multi-centre study&lt;/title&gt;&lt;secondary-title&gt;Harm Reduct J&lt;/secondary-title&gt;&lt;alt-title&gt;Harm reduction journal&lt;/alt-title&gt;&lt;/titles&gt;&lt;pages&gt;36&lt;/pages&gt;&lt;volume&gt;13&lt;/volume&gt;&lt;number&gt;1&lt;/number&gt;&lt;edition&gt;2016/12/13&lt;/edition&gt;&lt;keywords&gt;&lt;keyword&gt;Chemsex&lt;/keyword&gt;&lt;keyword&gt;Club drugs&lt;/keyword&gt;&lt;keyword&gt;Drug consumption&lt;/keyword&gt;&lt;keyword&gt;Hiv&lt;/keyword&gt;&lt;keyword&gt;Msm&lt;/keyword&gt;&lt;keyword&gt;Sti&lt;/keyword&gt;&lt;keyword&gt;Syndemic production&lt;/keyword&gt;&lt;keyword&gt;Violence&lt;/keyword&gt;&lt;/keywords&gt;&lt;dates&gt;&lt;year&gt;2016&lt;/year&gt;&lt;pub-dates&gt;&lt;date&gt;Dec 09&lt;/date&gt;&lt;/pub-dates&gt;&lt;/dates&gt;&lt;isbn&gt;1477-7517 (Electronic)&amp;#13;1477-7517 (Linking)&lt;/isbn&gt;&lt;accession-num&gt;27938393&lt;/accession-num&gt;&lt;urls&gt;&lt;related-urls&gt;&lt;url&gt;http://www.ncbi.nlm.nih.gov/pubmed/27938393&lt;/url&gt;&lt;/related-urls&gt;&lt;/urls&gt;&lt;custom2&gt;5148887&lt;/custom2&gt;&lt;electronic-resource-num&gt;10.1186/s12954-016-0125-y&lt;/electronic-resource-num&gt;&lt;language&gt;eng&lt;/language&gt;&lt;/record&gt;&lt;/Cite&gt;&lt;Cite  &gt;&lt;Author&gt;Edelman&lt;/Author&gt;&lt;Year&gt;2016&lt;/Year&gt;&lt;RecNum&gt;367&lt;/RecNum&gt;&lt;Prefix&gt;&lt;/Prefix&gt;&lt;Suffix&gt;&lt;/Suffix&gt;&lt;Pages&gt;&lt;/Pages&gt;&lt;record&gt;&lt;rec-number&gt;367&lt;/rec-number&gt;&lt;foreign-keys&gt;&lt;key app="EN" db-id="deadfpsv75vzepezzvz5a9pm2xfx2dt0fsaa" timestamp="1486406311"&gt;367&lt;/key&gt;&lt;/foreign-keys&gt;&lt;ref-type name="Journal Article"&gt;17&lt;/ref-type&gt;&lt;contributors&gt;&lt;authors&gt;&lt;author&gt;Edelman, E. J.&lt;/author&gt;&lt;author&gt;Cole, C. A.&lt;/author&gt;&lt;author&gt;Richardson, W.&lt;/author&gt;&lt;author&gt;Boshnack, N.&lt;/author&gt;&lt;author&gt;Jenkins, H.&lt;/author&gt;&lt;author&gt;Rosenthal, M. S.&lt;/author&gt;&lt;/authors&gt;&lt;/contributors&gt;&lt;auth-address&gt;Department of Internal Medicine, Yale University School of Medicine, New Haven, CT, United States; Center for Interdisciplinary Research on AIDS, Yale University School of Public Health, New Haven, CT, United States.&amp;#13;Center for Interdisciplinary Research on AIDS, Yale University School of Public Health, New Haven, CT, United States; AIDS Project New Haven, New Haven, CT, United States.&amp;#13;STD Control Program, Connecticut State Department of Public Health, Hartford, CT, United States.&amp;#13;AIDS Project New Haven, New Haven, CT, United States.&amp;#13;Department of Pediatrics, Yale University School of Medicine, New Haven, CT, United States; Robert Wood Johnson Foundation Clinical Scholars Program, Yale University School of Medicine, New Haven, CT, United States.&lt;/auth-address&gt;&lt;titles&gt;&lt;title&gt;Stigma, substance use and sexual risk behaviors among HIV-infected men who have sex with men: A qualitative study&lt;/title&gt;&lt;secondary-title&gt;Prev Med Rep&lt;/secondary-title&gt;&lt;alt-title&gt;Preventive medicine reports&lt;/alt-title&gt;&lt;/titles&gt;&lt;pages&gt;296-302&lt;/pages&gt;&lt;volume&gt;3&lt;/volume&gt;&lt;edition&gt;2016/08/25&lt;/edition&gt;&lt;keywords&gt;&lt;keyword&gt;Community-based participatory research&lt;/keyword&gt;&lt;keyword&gt;Hiv&lt;/keyword&gt;&lt;keyword&gt;Homosexuality&lt;/keyword&gt;&lt;keyword&gt;Men who have sex with men (MSM)&lt;/keyword&gt;&lt;keyword&gt;Qualitative research&lt;/keyword&gt;&lt;keyword&gt;Risk-taking&lt;/keyword&gt;&lt;/keywords&gt;&lt;dates&gt;&lt;year&gt;2016&lt;/year&gt;&lt;pub-dates&gt;&lt;date&gt;Jun&lt;/date&gt;&lt;/pub-dates&gt;&lt;/dates&gt;&lt;isbn&gt;2211-3355 (Linking)&lt;/isbn&gt;&lt;accession-num&gt;27556006&lt;/accession-num&gt;&lt;urls&gt;&lt;related-urls&gt;&lt;url&gt;http://www.ncbi.nlm.nih.gov/pubmed/27556006&lt;/url&gt;&lt;/related-urls&gt;&lt;/urls&gt;&lt;custom2&gt;4985780&lt;/custom2&gt;&lt;electronic-resource-num&gt;10.1016/j.pmedr.2016.03.012&lt;/electronic-resource-num&gt;&lt;language&gt;eng&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 xml:space="preserve"> </w:t>
      </w:r>
      <w:r w:rsidRPr="00B94205">
        <w:rPr>
          <w:rFonts w:ascii="Times New Roman" w:hAnsi="Times New Roman" w:cs="Times New Roman"/>
          <w:lang w:val="en-CA"/>
        </w:rPr>
        <w:fldChar w:fldCharType="end"/>
      </w:r>
      <w:r w:rsidRPr="00B94205">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Edelman&lt;/Author&gt;&lt;Year&gt;2016&lt;/Year&gt;&lt;RecNum&gt;367&lt;/RecNum&gt;&lt;Prefix&gt;&lt;/Prefix&gt;&lt;Suffix&gt;&lt;/Suffix&gt;&lt;Pages&gt;&lt;/Pages&gt;&lt;DisplayText&gt; Edelman et al., 2016; Kelly et al., 1991; Lambert et al., 2005)&lt;/DisplayText&gt;&lt;record&gt;&lt;rec-number&gt;367&lt;/rec-number&gt;&lt;foreign-keys&gt;&lt;key app="EN" db-id="deadfpsv75vzepezzvz5a9pm2xfx2dt0fsaa" timestamp="1486406311"&gt;367&lt;/key&gt;&lt;/foreign-keys&gt;&lt;ref-type name="Journal Article"&gt;17&lt;/ref-type&gt;&lt;contributors&gt;&lt;authors&gt;&lt;author&gt;Edelman, E. J.&lt;/author&gt;&lt;author&gt;Cole, C. A.&lt;/author&gt;&lt;author&gt;Richardson, W.&lt;/author&gt;&lt;author&gt;Boshnack, N.&lt;/author&gt;&lt;author&gt;Jenkins, H.&lt;/author&gt;&lt;author&gt;Rosenthal, M. S.&lt;/author&gt;&lt;/authors&gt;&lt;/contributors&gt;&lt;auth-address&gt;Department of Internal Medicine, Yale University School of Medicine, New Haven, CT, United States; Center for Interdisciplinary Research on AIDS, Yale University School of Public Health, New Haven, CT, United States.&amp;#13;Center for Interdisciplinary Research on AIDS, Yale University School of Public Health, New Haven, CT, United States; AIDS Project New Haven, New Haven, CT, United States.&amp;#13;STD Control Program, Connecticut State Department of Public Health, Hartford, CT, United States.&amp;#13;AIDS Project New Haven, New Haven, CT, United States.&amp;#13;Department of Pediatrics, Yale University School of Medicine, New Haven, CT, United States; Robert Wood Johnson Foundation Clinical Scholars Program, Yale University School of Medicine, New Haven, CT, United States.&lt;/auth-address&gt;&lt;titles&gt;&lt;title&gt;Stigma, substance use and sexual risk behaviors among HIV-infected men who have sex with men: A qualitative study&lt;/title&gt;&lt;secondary-title&gt;Prev Med Rep&lt;/secondary-title&gt;&lt;alt-title&gt;Preventive medicine reports&lt;/alt-title&gt;&lt;/titles&gt;&lt;pages&gt;296-302&lt;/pages&gt;&lt;volume&gt;3&lt;/volume&gt;&lt;edition&gt;2016/08/25&lt;/edition&gt;&lt;keywords&gt;&lt;keyword&gt;Community-based participatory research&lt;/keyword&gt;&lt;keyword&gt;Hiv&lt;/keyword&gt;&lt;keyword&gt;Homosexuality&lt;/keyword&gt;&lt;keyword&gt;Men who have sex with men (MSM)&lt;/keyword&gt;&lt;keyword&gt;Qualitative research&lt;/keyword&gt;&lt;keyword&gt;Risk-taking&lt;/keyword&gt;&lt;/keywords&gt;&lt;dates&gt;&lt;year&gt;2016&lt;/year&gt;&lt;pub-dates&gt;&lt;date&gt;Jun&lt;/date&gt;&lt;/pub-dates&gt;&lt;/dates&gt;&lt;isbn&gt;2211-3355 (Linking)&lt;/isbn&gt;&lt;accession-num&gt;27556006&lt;/accession-num&gt;&lt;urls&gt;&lt;related-urls&gt;&lt;url&gt;http://www.ncbi.nlm.nih.gov/pubmed/27556006&lt;/url&gt;&lt;/related-urls&gt;&lt;/urls&gt;&lt;custom2&gt;4985780&lt;/custom2&gt;&lt;electronic-resource-num&gt;10.1016/j.pmedr.2016.03.012&lt;/electronic-resource-num&gt;&lt;language&gt;eng&lt;/language&gt;&lt;/record&gt;&lt;/Cite&gt;&lt;Cite  &gt;&lt;Author&gt;Deimel&lt;/Author&gt;&lt;Year&gt;2016&lt;/Year&gt;&lt;RecNum&gt;365&lt;/RecNum&gt;&lt;Prefix&gt;&lt;/Prefix&gt;&lt;Suffix&gt;&lt;/Suffix&gt;&lt;Pages&gt;&lt;/Pages&gt;&lt;record&gt;&lt;rec-number&gt;365&lt;/rec-number&gt;&lt;foreign-keys&gt;&lt;key app="EN" db-id="deadfpsv75vzepezzvz5a9pm2xfx2dt0fsaa" timestamp="1486403352"&gt;365&lt;/key&gt;&lt;/foreign-keys&gt;&lt;ref-type name="Journal Article"&gt;17&lt;/ref-type&gt;&lt;contributors&gt;&lt;authors&gt;&lt;author&gt;Deimel, D.&lt;/author&gt;&lt;author&gt;Stover, H.&lt;/author&gt;&lt;author&gt;Hosselbarth, S.&lt;/author&gt;&lt;author&gt;Dichtl, A.&lt;/author&gt;&lt;author&gt;Graf, N.&lt;/author&gt;&lt;author&gt;Gebhardt, V.&lt;/author&gt;&lt;/authors&gt;&lt;/contributors&gt;&lt;auth-address&gt;Catholic University of Applied Sciences, NRW/ German Institute for Drug and Prevention Research (DISuP), Aachen, Germany. d.deimel@katho-nrw.de.&amp;#13;Department of Health and Social Work/Institute of Addiction Research (ISFF), Frankfurt University of Applied Sciences, Frankfurt/Main, Germany.&amp;#13;Faculty of Social Work and Health, Coburg University of Applied Sciences and Arts, Coburg, Germany.&amp;#13;Catholic University of Applied Sciences, NRW/ German Institute for Drug and Prevention Research (DISuP), Aachen, Germany.&lt;/auth-address&gt;&lt;titles&gt;&lt;title&gt;Drug use and health behaviour among German men who have sex with men: Results of a qualitative, multi-centre study&lt;/title&gt;&lt;secondary-title&gt;Harm Reduct J&lt;/secondary-title&gt;&lt;alt-title&gt;Harm reduction journal&lt;/alt-title&gt;&lt;/titles&gt;&lt;pages&gt;36&lt;/pages&gt;&lt;volume&gt;13&lt;/volume&gt;&lt;number&gt;1&lt;/number&gt;&lt;edition&gt;2016/12/13&lt;/edition&gt;&lt;keywords&gt;&lt;keyword&gt;Chemsex&lt;/keyword&gt;&lt;keyword&gt;Club drugs&lt;/keyword&gt;&lt;keyword&gt;Drug consumption&lt;/keyword&gt;&lt;keyword&gt;Hiv&lt;/keyword&gt;&lt;keyword&gt;Msm&lt;/keyword&gt;&lt;keyword&gt;Sti&lt;/keyword&gt;&lt;keyword&gt;Syndemic production&lt;/keyword&gt;&lt;keyword&gt;Violence&lt;/keyword&gt;&lt;/keywords&gt;&lt;dates&gt;&lt;year&gt;2016&lt;/year&gt;&lt;pub-dates&gt;&lt;date&gt;Dec 09&lt;/date&gt;&lt;/pub-dates&gt;&lt;/dates&gt;&lt;isbn&gt;1477-7517 (Electronic)&amp;#13;1477-7517 (Linking)&lt;/isbn&gt;&lt;accession-num&gt;27938393&lt;/accession-num&gt;&lt;urls&gt;&lt;related-urls&gt;&lt;url&gt;http://www.ncbi.nlm.nih.gov/pubmed/27938393&lt;/url&gt;&lt;/related-urls&gt;&lt;/urls&gt;&lt;custom2&gt;5148887&lt;/custom2&gt;&lt;electronic-resource-num&gt;10.1186/s12954-016-0125-y&lt;/electronic-resource-num&gt;&lt;language&gt;eng&lt;/language&gt;&lt;/record&gt;&lt;/Cite&gt;&lt;Cite  &gt;&lt;Author&gt;Lambert&lt;/Author&gt;&lt;Year&gt;2005&lt;/Year&gt;&lt;RecNum&gt;180&lt;/RecNum&gt;&lt;Prefix&gt;&lt;/Prefix&gt;&lt;Suffix&gt;&lt;/Suffix&gt;&lt;Pages&gt;&lt;/Pages&gt;&lt;record&gt;&lt;rec-number&gt;180&lt;/rec-number&gt;&lt;foreign-keys&gt;&lt;key app="EN" db-id="deadfpsv75vzepezzvz5a9pm2xfx2dt0fsaa" timestamp="1438106444"&gt;180&lt;/key&gt;&lt;/foreign-keys&gt;&lt;ref-type name="Journal Article"&gt;17&lt;/ref-type&gt;&lt;contributors&gt;&lt;authors&gt;&lt;author&gt;Lambert, E.&lt;/author&gt;&lt;author&gt;Normand, J.&lt;/author&gt;&lt;author&gt;Stall, R.&lt;/author&gt;&lt;author&gt;Aral, S.&lt;/author&gt;&lt;author&gt;Vlahov, D.&lt;/author&gt;&lt;/authors&gt;&lt;translated-authors&gt;&lt;author&gt;J. Urban Health&lt;/author&gt;&lt;/translated-authors&gt;&lt;/contributors&gt;&lt;auth-address&gt;Lambert, E&amp;#13;Natl Inst Drug Abuse, DESPR, ERB, 6001 Execut Blvd,Room 5153,MSC 9589, Bethesda, MD 20892 USA&amp;#13;Natl Inst Drug Abuse, DESPR, ERB, 6001 Execut Blvd,Room 5153,MSC 9589, Bethesda, MD 20892 USA&amp;#13;Natl Inst Drug Abuse, DESPR, ERB, Bethesda, MD 20892 USA&amp;#13;Ctr Dis Control &amp;amp; Prevent, Atlanta, GA USA&amp;#13;New York Acad Med, Ctr Urban Epidemiol Studies, New York, NY USA&lt;/auth-address&gt;&lt;titles&gt;&lt;title&gt;Introduction: New dynamics of HIV risk among drug-using men who have sex with men&lt;/title&gt;&lt;secondary-title&gt;Journal of Urban Health-Bulletin of the New York Academy of Medicine&lt;/secondary-title&gt;&lt;alt-title&gt;J Urban Health&lt;/alt-title&gt;&lt;/titles&gt;&lt;pages&gt;I1-I8&lt;/pages&gt;&lt;volume&gt;82&lt;/volume&gt;&lt;number&gt;1&lt;/number&gt;&lt;keywords&gt;&lt;keyword&gt;new-york-city&lt;/keyword&gt;&lt;keyword&gt;san-francisco&lt;/keyword&gt;&lt;keyword&gt;bisexual men&lt;/keyword&gt;&lt;keyword&gt;methamphetamine&lt;/keyword&gt;&lt;keyword&gt;gay&lt;/keyword&gt;&lt;keyword&gt;behavior&lt;/keyword&gt;&lt;keyword&gt;epidemic&lt;/keyword&gt;&lt;keyword&gt;patterns&lt;/keyword&gt;&lt;keyword&gt;cohort&lt;/keyword&gt;&lt;keyword&gt;abuse&lt;/keyword&gt;&lt;/keywords&gt;&lt;dates&gt;&lt;year&gt;2005&lt;/year&gt;&lt;pub-dates&gt;&lt;date&gt;Mar&lt;/date&gt;&lt;/pub-dates&gt;&lt;/dates&gt;&lt;isbn&gt;1099-3460&lt;/isbn&gt;&lt;accession-num&gt;WOS:000228013900001&lt;/accession-num&gt;&lt;urls&gt;&lt;related-urls&gt;&lt;url&gt;&amp;lt;Go to ISI&amp;gt;://WOS:000228013900001&lt;/url&gt;&lt;/related-urls&gt;&lt;/urls&gt;&lt;electronic-resource-num&gt;10.1093/jurban/jti018&lt;/electronic-resource-num&gt;&lt;remote-database-provider&gt;2005 Mar&lt;/remote-database-provider&gt;&lt;language&gt;English&lt;/language&gt;&lt;/record&gt;&lt;/Cite&gt;&lt;Cite  &gt;&lt;Author&gt;Kelly&lt;/Author&gt;&lt;Year&gt;1991&lt;/Year&gt;&lt;RecNum&gt;366&lt;/RecNum&gt;&lt;Prefix&gt;&lt;/Prefix&gt;&lt;Suffix&gt;&lt;/Suffix&gt;&lt;Pages&gt;&lt;/Pages&gt;&lt;record&gt;&lt;rec-number&gt;366&lt;/rec-number&gt;&lt;foreign-keys&gt;&lt;key app="EN" db-id="deadfpsv75vzepezzvz5a9pm2xfx2dt0fsaa" timestamp="1486405994"&gt;366&lt;/key&gt;&lt;/foreign-keys&gt;&lt;ref-type name="Journal Article"&gt;17&lt;/ref-type&gt;&lt;contributors&gt;&lt;authors&gt;&lt;author&gt;Kelly, J. A.&lt;/author&gt;&lt;author&gt;St Lawrence, J. S.&lt;/author&gt;&lt;author&gt;Diaz, Y. E.&lt;/author&gt;&lt;author&gt;Stevenson, L. Y.&lt;/author&gt;&lt;author&gt;Hauth, A. C.&lt;/author&gt;&lt;author&gt;Brasfield, T. L.&lt;/author&gt;&lt;author&gt;Kalichman, S. C.&lt;/author&gt;&lt;author&gt;Smith, J. E.&lt;/author&gt;&lt;author&gt;Andrew, M. E.&lt;/author&gt;&lt;/authors&gt;&lt;translated-authors&gt;&lt;author&gt;Am, J. Public Health&lt;/author&gt;&lt;/translated-authors&gt;&lt;/contributors&gt;&lt;auth-address&gt;University of Mississippi Medical Center, Jackson.&lt;/auth-address&gt;&lt;titles&gt;&lt;title&gt;HIV risk behavior reduction following intervention with key opinion leaders of population: an experimental analysis&lt;/title&gt;&lt;secondary-title&gt;Am J Public Health&lt;/secondary-title&gt;&lt;alt-title&gt;American journal of public health&lt;/alt-title&gt;&lt;/titles&gt;&lt;alt-periodical&gt;&lt;full-title&gt;American Journal of Public Health&lt;/full-title&gt;&lt;/alt-periodical&gt;&lt;pages&gt;168-71&lt;/pages&gt;&lt;volume&gt;81&lt;/volume&gt;&lt;number&gt;2&lt;/number&gt;&lt;edition&gt;1991/02/01&lt;/edition&gt;&lt;keywords&gt;&lt;keyword&gt;Community Participation&lt;/keyword&gt;&lt;keyword&gt;HIV Infections/*prevention &amp;amp; control&lt;/keyword&gt;&lt;keyword&gt;*Health Education&lt;/keyword&gt;&lt;keyword&gt;Homosexuality&lt;/keyword&gt;&lt;keyword&gt;Humans&lt;/keyword&gt;&lt;keyword&gt;Male&lt;/keyword&gt;&lt;keyword&gt;Risk Factors&lt;/keyword&gt;&lt;keyword&gt;*Sexual Behavior&lt;/keyword&gt;&lt;/keywords&gt;&lt;dates&gt;&lt;year&gt;1991&lt;/year&gt;&lt;pub-dates&gt;&lt;date&gt;Feb&lt;/date&gt;&lt;/pub-dates&gt;&lt;/dates&gt;&lt;isbn&gt;0090-0036 (Print)&amp;#13;0090-0036 (Linking)&lt;/isbn&gt;&lt;accession-num&gt;1990853&lt;/accession-num&gt;&lt;work-type&gt;Research Support, U.S. Gov't, P.H.S.&lt;/work-type&gt;&lt;urls&gt;&lt;related-urls&gt;&lt;url&gt;http://www.ncbi.nlm.nih.gov/pubmed/1990853&lt;/url&gt;&lt;/related-urls&gt;&lt;/urls&gt;&lt;custom2&gt;1404968&lt;/custom2&gt;&lt;remote-database-provider&gt;1991 Feb&lt;/remote-database-provider&gt;&lt;language&gt;eng&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 xml:space="preserve"> Edelman et al., 2016; Kelly et al., 1991; Lambert et al., 2005)</w:t>
      </w:r>
      <w:r w:rsidRPr="00B94205">
        <w:rPr>
          <w:rFonts w:ascii="Times New Roman" w:hAnsi="Times New Roman" w:cs="Times New Roman"/>
          <w:lang w:val="en-CA"/>
        </w:rPr>
        <w:fldChar w:fldCharType="end"/>
      </w:r>
      <w:r w:rsidRPr="00B94205">
        <w:rPr>
          <w:rFonts w:ascii="Times New Roman" w:hAnsi="Times New Roman" w:cs="Times New Roman"/>
          <w:lang w:val="en-CA"/>
        </w:rPr>
        <w:t xml:space="preserve">. Substance use may also be a practice of </w:t>
      </w:r>
      <w:r w:rsidR="00C53B6A" w:rsidRPr="00B94205">
        <w:rPr>
          <w:rFonts w:ascii="Times New Roman" w:hAnsi="Times New Roman" w:cs="Times New Roman"/>
          <w:lang w:val="en-CA"/>
        </w:rPr>
        <w:t>gbMSM</w:t>
      </w:r>
      <w:r w:rsidRPr="00B94205">
        <w:rPr>
          <w:rFonts w:ascii="Times New Roman" w:hAnsi="Times New Roman" w:cs="Times New Roman"/>
          <w:lang w:val="en-CA"/>
        </w:rPr>
        <w:t xml:space="preserve">’s sociability </w:t>
      </w:r>
      <w:r w:rsidRPr="00B94205">
        <w:rPr>
          <w:rFonts w:ascii="Times New Roman" w:hAnsi="Times New Roman" w:cs="Times New Roman"/>
          <w:lang w:val="en-CA"/>
        </w:rPr>
        <w:fldChar w:fldCharType="begin"/>
      </w:r>
      <w:r w:rsidRPr="00B94205">
        <w:rPr>
          <w:rFonts w:ascii="Times New Roman" w:hAnsi="Times New Roman" w:cs="Times New Roman"/>
          <w:lang w:val="en-CA"/>
        </w:rPr>
        <w:instrText xml:space="preserve"> ADDIN EN.CITE &lt;EndNote&gt;&lt;Cite  &gt;&lt;Author&gt;Dowsett&lt;/Author&gt;&lt;Year&gt;2005&lt;/Year&gt;&lt;Prefix&gt;&lt;/Prefix&gt;&lt;Suffix&gt;&lt;/Suffix&gt;&lt;Pages&gt;&lt;/Pages&gt;&lt;DisplayText&gt;(Dowsett, Wain, &amp; Keys 2005&lt;/DisplayText&gt;&lt;record&gt;&lt;rec-number&gt;181&lt;/rec-number&gt;&lt;foreign-keys&gt;&lt;key app="EN" db-id="deadfpsv75vzepezzvz5a9pm2xfx2dt0fsaa" timestamp="1438106571"&gt;181&lt;/key&gt;&lt;/foreign-keys&gt;&lt;ref-type name="Journal Article"&gt;17&lt;/ref-type&gt;&lt;contributors&gt;&lt;authors&gt;&lt;author&gt;Dowsett, Gary W.&lt;/author&gt;&lt;author&gt;Wain, David&lt;/author&gt;&lt;author&gt;Keys, Deborah&lt;/author&gt;&lt;/authors&gt;&lt;/contributors&gt;&lt;titles&gt;&lt;title&gt;Good gay men don’t get “Messy”: Injecting drug use and gay community&lt;/title&gt;&lt;secondary-title&gt;Sexuality Research and Social Policy&lt;/secondary-title&gt;&lt;alt-title&gt;Sex Res Soc Policy&lt;/alt-title&gt;&lt;/titles&gt;&lt;alt-periodical&gt;&lt;full-title&gt;Sexuality Research &amp;amp; Social Policy&lt;/full-title&gt;&lt;abbr-1&gt;Sex Res Soc Policy&lt;/abbr-1&gt;&lt;/alt-periodical&gt;&lt;pages&gt;22-36&lt;/pages&gt;&lt;volume&gt;2&lt;/volume&gt;&lt;number&gt;1&lt;/number&gt;&lt;keywords&gt;&lt;keyword&gt;injecting drug use&lt;/keyword&gt;&lt;keyword&gt;HIV/AIDS&lt;/keyword&gt;&lt;keyword&gt;hepatitis C&lt;/keyword&gt;&lt;keyword&gt;disease prevention&lt;/keyword&gt;&lt;/keywords&gt;&lt;dates&gt;&lt;year&gt;2005&lt;/year&gt;&lt;pub-dates&gt;&lt;date&gt;2005/03/01&lt;/date&gt;&lt;/pub-dates&gt;&lt;/dates&gt;&lt;publisher&gt;Springer-Verlag&lt;/publisher&gt;&lt;isbn&gt;1868-9884&amp;#13;1553-6610&lt;/isbn&gt;&lt;urls&gt;&lt;related-urls&gt;&lt;url&gt;http://dx.doi.org/10.1525/srsp.2005.2.1.22&lt;/url&gt;&lt;url&gt;http://download.springer.com/static/pdf/96/art%253A10.1525%252Fsrsp.2005.2.1.22.pdf?originUrl=http%3A%2F%2Flink.springer.com%2Farticle%2F10.1525%2Fsrsp.2005.2.1.22&amp;amp;token2=exp=1438107801~acl=%2Fstatic%2Fpdf%2F96%2Fart%25253A10.1525%25252Fsrsp.2005.2.1.22.pdf%3ForiginUrl%3Dhttp%253A%252F%252Flink.springer.com%252Farticle%252F10.1525%252Fsrsp.2005.2.1.22*~hmac=7bc5064147001f2972134f0aef5138960f374cd108a3f0ec211356256ef5ef35&lt;/url&gt;&lt;/related-urls&gt;&lt;/urls&gt;&lt;electronic-resource-num&gt;10.1525/srsp.2005.2.1.22&lt;/electronic-resource-num&gt;&lt;language&gt;English&lt;/language&gt;&lt;/record&gt;&lt;/Cite&gt;&lt;Cite  &gt;&lt;Author&gt;Mullens&lt;/Author&gt;&lt;Year&gt;2009&lt;/Year&gt;&lt;RecNum&gt;187&lt;/RecNum&gt;&lt;Prefix&gt;&lt;/Prefix&gt;&lt;Suffix&gt;&lt;/Suffix&gt;&lt;Pages&gt;&lt;/Pages&gt;&lt;record&gt;&lt;rec-number&gt;187&lt;/rec-number&gt;&lt;foreign-keys&gt;&lt;key app="EN" db-id="deadfpsv75vzepezzvz5a9pm2xfx2dt0fsaa" timestamp="1438107544"&gt;187&lt;/key&gt;&lt;/foreign-keys&gt;&lt;ref-type name="Journal Article"&gt;17&lt;/ref-type&gt;&lt;contributors&gt;&lt;authors&gt;&lt;author&gt;Mullens, A. B.&lt;/author&gt;&lt;author&gt;Young, R. M.&lt;/author&gt;&lt;author&gt;Hamernik, E.&lt;/author&gt;&lt;author&gt;Dunne, M.&lt;/author&gt;&lt;/authors&gt;&lt;translated-authors&gt;&lt;author&gt;Sex, Health&lt;/author&gt;&lt;/translated-authors&gt;&lt;/contributors&gt;&lt;auth-address&gt;Sexual Health and HIV Service, Brisbane, Qld 4000, Australia. ab.mullens@student.qut.edu.au&lt;/auth-address&gt;&lt;titles&gt;&lt;title&gt;The consequences of substance use among gay and bisexual men: a Consensual Qualitative Research analysis&lt;/title&gt;&lt;secondary-title&gt;Sex Health&lt;/secondary-title&gt;&lt;alt-title&gt;Sexual health&lt;/alt-title&gt;&lt;/titles&gt;&lt;pages&gt;139-52&lt;/pages&gt;&lt;volume&gt;6&lt;/volume&gt;&lt;number&gt;2&lt;/number&gt;&lt;edition&gt;2009/05/22&lt;/edition&gt;&lt;keywords&gt;&lt;keyword&gt;Australia&lt;/keyword&gt;&lt;keyword&gt;Bisexuality/*statistics &amp;amp; numerical data&lt;/keyword&gt;&lt;keyword&gt;HIV Infections/*epidemiology&lt;/keyword&gt;&lt;keyword&gt;Health Behavior&lt;/keyword&gt;&lt;keyword&gt;*Health Knowledge, Attitudes, Practice&lt;/keyword&gt;&lt;keyword&gt;Homosexuality, Male/*statistics &amp;amp; numerical data&lt;/keyword&gt;&lt;keyword&gt;Humans&lt;/keyword&gt;&lt;keyword&gt;Male&lt;/keyword&gt;&lt;keyword&gt;Questionnaires&lt;/keyword&gt;&lt;keyword&gt;*Risk-Taking&lt;/keyword&gt;&lt;keyword&gt;Substance-Related Disorders/*epidemiology&lt;/keyword&gt;&lt;keyword&gt;Unsafe Sex/statistics &amp;amp; numerical data&lt;/keyword&gt;&lt;/keywords&gt;&lt;dates&gt;&lt;year&gt;2009&lt;/year&gt;&lt;pub-dates&gt;&lt;date&gt;Jun&lt;/date&gt;&lt;/pub-dates&gt;&lt;/dates&gt;&lt;isbn&gt;1448-5028 (Print)&amp;#13;1448-5028 (Linking)&lt;/isbn&gt;&lt;accession-num&gt;19457294&lt;/accession-num&gt;&lt;urls&gt;&lt;related-urls&gt;&lt;url&gt;http://www.ncbi.nlm.nih.gov/pubmed/19457294&lt;/url&gt;&lt;/related-urls&gt;&lt;/urls&gt;&lt;electronic-resource-num&gt;10.1071/SH08061&lt;/electronic-resource-num&gt;&lt;remote-database-provider&gt;2009 Jun&lt;/remote-database-provider&gt;&lt;language&gt;English&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Dowsett, Wain, &amp; Keys 2005</w:t>
      </w:r>
      <w:r w:rsidRPr="00B94205">
        <w:rPr>
          <w:rFonts w:ascii="Times New Roman" w:hAnsi="Times New Roman" w:cs="Times New Roman"/>
          <w:lang w:val="en-CA"/>
        </w:rPr>
        <w:fldChar w:fldCharType="end"/>
      </w:r>
      <w:r w:rsidRPr="00B94205">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Dowsett&lt;/Author&gt;&lt;Year&gt;2005&lt;/Year&gt;&lt;Prefix&gt;&lt;/Prefix&gt;&lt;Suffix&gt;&lt;/Suffix&gt;&lt;Pages&gt;&lt;/Pages&gt;&lt;DisplayText&gt;;&lt;/DisplayText&gt;&lt;record&gt;&lt;rec-number&gt;181&lt;/rec-number&gt;&lt;foreign-keys&gt;&lt;key app="EN" db-id="deadfpsv75vzepezzvz5a9pm2xfx2dt0fsaa" timestamp="1438106571"&gt;181&lt;/key&gt;&lt;/foreign-keys&gt;&lt;ref-type name="Journal Article"&gt;17&lt;/ref-type&gt;&lt;contributors&gt;&lt;authors&gt;&lt;author&gt;Dowsett, Gary W.&lt;/author&gt;&lt;author&gt;Wain, David&lt;/author&gt;&lt;author&gt;Keys, Deborah&lt;/author&gt;&lt;/authors&gt;&lt;/contributors&gt;&lt;titles&gt;&lt;title&gt;Good gay men don’t get “Messy”: Injecting drug use and gay community&lt;/title&gt;&lt;secondary-title&gt;Sexuality Research and Social Policy&lt;/secondary-title&gt;&lt;alt-title&gt;Sex Res Soc Policy&lt;/alt-title&gt;&lt;/titles&gt;&lt;alt-periodical&gt;&lt;full-title&gt;Sexuality Research &amp;amp; Social Policy&lt;/full-title&gt;&lt;abbr-1&gt;Sex Res Soc Policy&lt;/abbr-1&gt;&lt;/alt-periodical&gt;&lt;pages&gt;22-36&lt;/pages&gt;&lt;volume&gt;2&lt;/volume&gt;&lt;number&gt;1&lt;/number&gt;&lt;keywords&gt;&lt;keyword&gt;injecting drug use&lt;/keyword&gt;&lt;keyword&gt;HIV/AIDS&lt;/keyword&gt;&lt;keyword&gt;hepatitis C&lt;/keyword&gt;&lt;keyword&gt;disease prevention&lt;/keyword&gt;&lt;/keywords&gt;&lt;dates&gt;&lt;year&gt;2005&lt;/year&gt;&lt;pub-dates&gt;&lt;date&gt;2005/03/01&lt;/date&gt;&lt;/pub-dates&gt;&lt;/dates&gt;&lt;publisher&gt;Springer-Verlag&lt;/publisher&gt;&lt;isbn&gt;1868-9884&amp;#13;1553-6610&lt;/isbn&gt;&lt;urls&gt;&lt;related-urls&gt;&lt;url&gt;http://dx.doi.org/10.1525/srsp.2005.2.1.22&lt;/url&gt;&lt;url&gt;http://download.springer.com/static/pdf/96/art%253A10.1525%252Fsrsp.2005.2.1.22.pdf?originUrl=http%3A%2F%2Flink.springer.com%2Farticle%2F10.1525%2Fsrsp.2005.2.1.22&amp;amp;token2=exp=1438107801~acl=%2Fstatic%2Fpdf%2F96%2Fart%25253A10.1525%25252Fsrsp.2005.2.1.22.pdf%3ForiginUrl%3Dhttp%253A%252F%252Flink.springer.com%252Farticle%252F10.1525%252Fsrsp.2005.2.1.22*~hmac=7bc5064147001f2972134f0aef5138960f374cd108a3f0ec211356256ef5ef35&lt;/url&gt;&lt;/related-urls&gt;&lt;/urls&gt;&lt;electronic-resource-num&gt;10.1525/srsp.2005.2.1.22&lt;/electronic-resource-num&gt;&lt;language&gt;English&lt;/language&gt;&lt;/record&gt;&lt;/Cite&gt;&lt;Cite  &gt;&lt;Author&gt;Mullens&lt;/Author&gt;&lt;Year&gt;2009&lt;/Year&gt;&lt;RecNum&gt;187&lt;/RecNum&gt;&lt;Prefix&gt;&lt;/Prefix&gt;&lt;Suffix&gt;&lt;/Suffix&gt;&lt;Pages&gt;&lt;/Pages&gt;&lt;record&gt;&lt;rec-number&gt;187&lt;/rec-number&gt;&lt;foreign-keys&gt;&lt;key app="EN" db-id="deadfpsv75vzepezzvz5a9pm2xfx2dt0fsaa" timestamp="1438107544"&gt;187&lt;/key&gt;&lt;/foreign-keys&gt;&lt;ref-type name="Journal Article"&gt;17&lt;/ref-type&gt;&lt;contributors&gt;&lt;authors&gt;&lt;author&gt;Mullens, A. B.&lt;/author&gt;&lt;author&gt;Young, R. M.&lt;/author&gt;&lt;author&gt;Hamernik, E.&lt;/author&gt;&lt;author&gt;Dunne, M.&lt;/author&gt;&lt;/authors&gt;&lt;translated-authors&gt;&lt;author&gt;Sex, Health&lt;/author&gt;&lt;/translated-authors&gt;&lt;/contributors&gt;&lt;auth-address&gt;Sexual Health and HIV Service, Brisbane, Qld 4000, Australia. ab.mullens@student.qut.edu.au&lt;/auth-address&gt;&lt;titles&gt;&lt;title&gt;The consequences of substance use among gay and bisexual men: a Consensual Qualitative Research analysis&lt;/title&gt;&lt;secondary-title&gt;Sex Health&lt;/secondary-title&gt;&lt;alt-title&gt;Sexual health&lt;/alt-title&gt;&lt;/titles&gt;&lt;pages&gt;139-52&lt;/pages&gt;&lt;volume&gt;6&lt;/volume&gt;&lt;number&gt;2&lt;/number&gt;&lt;edition&gt;2009/05/22&lt;/edition&gt;&lt;keywords&gt;&lt;keyword&gt;Australia&lt;/keyword&gt;&lt;keyword&gt;Bisexuality/*statistics &amp;amp; numerical data&lt;/keyword&gt;&lt;keyword&gt;HIV Infections/*epidemiology&lt;/keyword&gt;&lt;keyword&gt;Health Behavior&lt;/keyword&gt;&lt;keyword&gt;*Health Knowledge, Attitudes, Practice&lt;/keyword&gt;&lt;keyword&gt;Homosexuality, Male/*statistics &amp;amp; numerical data&lt;/keyword&gt;&lt;keyword&gt;Humans&lt;/keyword&gt;&lt;keyword&gt;Male&lt;/keyword&gt;&lt;keyword&gt;Questionnaires&lt;/keyword&gt;&lt;keyword&gt;*Risk-Taking&lt;/keyword&gt;&lt;keyword&gt;Substance-Related Disorders/*epidemiology&lt;/keyword&gt;&lt;keyword&gt;Unsafe Sex/statistics &amp;amp; numerical data&lt;/keyword&gt;&lt;/keywords&gt;&lt;dates&gt;&lt;year&gt;2009&lt;/year&gt;&lt;pub-dates&gt;&lt;date&gt;Jun&lt;/date&gt;&lt;/pub-dates&gt;&lt;/dates&gt;&lt;isbn&gt;1448-5028 (Print)&amp;#13;1448-5028 (Linking)&lt;/isbn&gt;&lt;accession-num&gt;19457294&lt;/accession-num&gt;&lt;urls&gt;&lt;related-urls&gt;&lt;url&gt;http://www.ncbi.nlm.nih.gov/pubmed/19457294&lt;/url&gt;&lt;/related-urls&gt;&lt;/urls&gt;&lt;electronic-resource-num&gt;10.1071/SH08061&lt;/electronic-resource-num&gt;&lt;remote-database-provider&gt;2009 Jun&lt;/remote-database-provider&gt;&lt;language&gt;English&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w:t>
      </w:r>
      <w:r w:rsidRPr="00B94205">
        <w:rPr>
          <w:rFonts w:ascii="Times New Roman" w:hAnsi="Times New Roman" w:cs="Times New Roman"/>
          <w:lang w:val="en-CA"/>
        </w:rPr>
        <w:fldChar w:fldCharType="end"/>
      </w:r>
      <w:r w:rsidRPr="00B94205">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Mullens&lt;/Author&gt;&lt;Year&gt;2009&lt;/Year&gt;&lt;RecNum&gt;187&lt;/RecNum&gt;&lt;Prefix&gt;&lt;/Prefix&gt;&lt;Suffix&gt;&lt;/Suffix&gt;&lt;Pages&gt;&lt;/Pages&gt;&lt;DisplayText&gt; Mullens et al., 2009)&lt;/DisplayText&gt;&lt;record&gt;&lt;rec-number&gt;187&lt;/rec-number&gt;&lt;foreign-keys&gt;&lt;key app="EN" db-id="deadfpsv75vzepezzvz5a9pm2xfx2dt0fsaa" timestamp="1438107544"&gt;187&lt;/key&gt;&lt;/foreign-keys&gt;&lt;ref-type name="Journal Article"&gt;17&lt;/ref-type&gt;&lt;contributors&gt;&lt;authors&gt;&lt;author&gt;Mullens, A. B.&lt;/author&gt;&lt;author&gt;Young, R. M.&lt;/author&gt;&lt;author&gt;Hamernik, E.&lt;/author&gt;&lt;author&gt;Dunne, M.&lt;/author&gt;&lt;/authors&gt;&lt;translated-authors&gt;&lt;author&gt;Sex, Health&lt;/author&gt;&lt;/translated-authors&gt;&lt;/contributors&gt;&lt;auth-address&gt;Sexual Health and HIV Service, Brisbane, Qld 4000, Australia. ab.mullens@student.qut.edu.au&lt;/auth-address&gt;&lt;titles&gt;&lt;title&gt;The consequences of substance use among gay and bisexual men: a Consensual Qualitative Research analysis&lt;/title&gt;&lt;secondary-title&gt;Sex Health&lt;/secondary-title&gt;&lt;alt-title&gt;Sexual health&lt;/alt-title&gt;&lt;/titles&gt;&lt;pages&gt;139-52&lt;/pages&gt;&lt;volume&gt;6&lt;/volume&gt;&lt;number&gt;2&lt;/number&gt;&lt;edition&gt;2009/05/22&lt;/edition&gt;&lt;keywords&gt;&lt;keyword&gt;Australia&lt;/keyword&gt;&lt;keyword&gt;Bisexuality/*statistics &amp;amp; numerical data&lt;/keyword&gt;&lt;keyword&gt;HIV Infections/*epidemiology&lt;/keyword&gt;&lt;keyword&gt;Health Behavior&lt;/keyword&gt;&lt;keyword&gt;*Health Knowledge, Attitudes, Practice&lt;/keyword&gt;&lt;keyword&gt;Homosexuality, Male/*statistics &amp;amp; numerical data&lt;/keyword&gt;&lt;keyword&gt;Humans&lt;/keyword&gt;&lt;keyword&gt;Male&lt;/keyword&gt;&lt;keyword&gt;Questionnaires&lt;/keyword&gt;&lt;keyword&gt;*Risk-Taking&lt;/keyword&gt;&lt;keyword&gt;Substance-Related Disorders/*epidemiology&lt;/keyword&gt;&lt;keyword&gt;Unsafe Sex/statistics &amp;amp; numerical data&lt;/keyword&gt;&lt;/keywords&gt;&lt;dates&gt;&lt;year&gt;2009&lt;/year&gt;&lt;pub-dates&gt;&lt;date&gt;Jun&lt;/date&gt;&lt;/pub-dates&gt;&lt;/dates&gt;&lt;isbn&gt;1448-5028 (Print)&amp;#13;1448-5028 (Linking)&lt;/isbn&gt;&lt;accession-num&gt;19457294&lt;/accession-num&gt;&lt;urls&gt;&lt;related-urls&gt;&lt;url&gt;http://www.ncbi.nlm.nih.gov/pubmed/19457294&lt;/url&gt;&lt;/related-urls&gt;&lt;/urls&gt;&lt;electronic-resource-num&gt;10.1071/SH08061&lt;/electronic-resource-num&gt;&lt;remote-database-provider&gt;2009 Jun&lt;/remote-database-provider&gt;&lt;language&gt;English&lt;/language&gt;&lt;/record&gt;&lt;/Cite&gt;&lt;Cite  &gt;&lt;Author&gt;Dowsett&lt;/Author&gt;&lt;Year&gt;2005&lt;/Year&gt;&lt;Prefix&gt;&lt;/Prefix&gt;&lt;Suffix&gt;&lt;/Suffix&gt;&lt;Pages&gt;&lt;/Pages&gt;&lt;record&gt;&lt;rec-number&gt;181&lt;/rec-number&gt;&lt;foreign-keys&gt;&lt;key app="EN" db-id="deadfpsv75vzepezzvz5a9pm2xfx2dt0fsaa" timestamp="1438106571"&gt;181&lt;/key&gt;&lt;/foreign-keys&gt;&lt;ref-type name="Journal Article"&gt;17&lt;/ref-type&gt;&lt;contributors&gt;&lt;authors&gt;&lt;author&gt;Dowsett, Gary W.&lt;/author&gt;&lt;author&gt;Wain, David&lt;/author&gt;&lt;author&gt;Keys, Deborah&lt;/author&gt;&lt;/authors&gt;&lt;/contributors&gt;&lt;titles&gt;&lt;title&gt;Good gay men don’t get “Messy”: Injecting drug use and gay community&lt;/title&gt;&lt;secondary-title&gt;Sexuality Research and Social Policy&lt;/secondary-title&gt;&lt;alt-title&gt;Sex Res Soc Policy&lt;/alt-title&gt;&lt;/titles&gt;&lt;alt-periodical&gt;&lt;full-title&gt;Sexuality Research &amp;amp; Social Policy&lt;/full-title&gt;&lt;abbr-1&gt;Sex Res Soc Policy&lt;/abbr-1&gt;&lt;/alt-periodical&gt;&lt;pages&gt;22-36&lt;/pages&gt;&lt;volume&gt;2&lt;/volume&gt;&lt;number&gt;1&lt;/number&gt;&lt;keywords&gt;&lt;keyword&gt;injecting drug use&lt;/keyword&gt;&lt;keyword&gt;HIV/AIDS&lt;/keyword&gt;&lt;keyword&gt;hepatitis C&lt;/keyword&gt;&lt;keyword&gt;disease prevention&lt;/keyword&gt;&lt;/keywords&gt;&lt;dates&gt;&lt;year&gt;2005&lt;/year&gt;&lt;pub-dates&gt;&lt;date&gt;2005/03/01&lt;/date&gt;&lt;/pub-dates&gt;&lt;/dates&gt;&lt;publisher&gt;Springer-Verlag&lt;/publisher&gt;&lt;isbn&gt;1868-9884&amp;#13;1553-6610&lt;/isbn&gt;&lt;urls&gt;&lt;related-urls&gt;&lt;url&gt;http://dx.doi.org/10.1525/srsp.2005.2.1.22&lt;/url&gt;&lt;url&gt;http://download.springer.com/static/pdf/96/art%253A10.1525%252Fsrsp.2005.2.1.22.pdf?originUrl=http%3A%2F%2Flink.springer.com%2Farticle%2F10.1525%2Fsrsp.2005.2.1.22&amp;amp;token2=exp=1438107801~acl=%2Fstatic%2Fpdf%2F96%2Fart%25253A10.1525%25252Fsrsp.2005.2.1.22.pdf%3ForiginUrl%3Dhttp%253A%252F%252Flink.springer.com%252Farticle%252F10.1525%252Fsrsp.2005.2.1.22*~hmac=7bc5064147001f2972134f0aef5138960f374cd108a3f0ec211356256ef5ef35&lt;/url&gt;&lt;/related-urls&gt;&lt;/urls&gt;&lt;electronic-resource-num&gt;10.1525/srsp.2005.2.1.22&lt;/electronic-resource-num&gt;&lt;language&gt;English&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 xml:space="preserve"> Mullens et al., 2009)</w:t>
      </w:r>
      <w:r w:rsidRPr="00B94205">
        <w:rPr>
          <w:rFonts w:ascii="Times New Roman" w:hAnsi="Times New Roman" w:cs="Times New Roman"/>
          <w:lang w:val="en-CA"/>
        </w:rPr>
        <w:fldChar w:fldCharType="end"/>
      </w:r>
      <w:r w:rsidRPr="00B94205">
        <w:rPr>
          <w:rFonts w:ascii="Times New Roman" w:hAnsi="Times New Roman" w:cs="Times New Roman"/>
          <w:lang w:val="en-CA"/>
        </w:rPr>
        <w:t xml:space="preserve">. For example, gay men who report higher rates of community affiliation, either socially or geographically, report more substance use </w:t>
      </w:r>
      <w:r w:rsidRPr="00B94205">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Stall&lt;/Author&gt;&lt;Year&gt;2001&lt;/Year&gt;&lt;RecNum&gt;141&lt;/RecNum&gt;&lt;Prefix&gt;&lt;/Prefix&gt;&lt;Suffix&gt;&lt;/Suffix&gt;&lt;Pages&gt;&lt;/Pages&gt;&lt;DisplayText&gt;(Stall et al., 2001)&lt;/DisplayText&gt;&lt;record&gt;&lt;rec-number&gt;141&lt;/rec-number&gt;&lt;foreign-keys&gt;&lt;key app="EN" db-id="deadfpsv75vzepezzvz5a9pm2xfx2dt0fsaa" timestamp="1427143481"&gt;141&lt;/key&gt;&lt;/foreign-keys&gt;&lt;ref-type name="Journal Article"&gt;17&lt;/ref-type&gt;&lt;contributors&gt;&lt;authors&gt;&lt;author&gt;Stall, R.&lt;/author&gt;&lt;author&gt;Paul, J. P.&lt;/author&gt;&lt;author&gt;Greenwood, G.&lt;/author&gt;&lt;author&gt;Pollack, L. M.&lt;/author&gt;&lt;author&gt;Bein, E.&lt;/author&gt;&lt;author&gt;Crosby, G. M.&lt;/author&gt;&lt;author&gt;Mills, T. C.&lt;/author&gt;&lt;author&gt;Binson, D.&lt;/author&gt;&lt;author&gt;Coates, T. J.&lt;/author&gt;&lt;author&gt;Catania, J. A.&lt;/author&gt;&lt;/authors&gt;&lt;/contributors&gt;&lt;auth-address&gt;Stall, R&amp;#13;Ctr Dis Control &amp;amp; Prevent, Behav Intervent Res Branch, Div HIV AIDS Prevent, 1600 Clifton Rd NE,M-S E-37, Atlanta, GA 30333 USA&amp;#13;Ctr Dis Control &amp;amp; Prevent, Behav Intervent Res Branch, Div HIV AIDS Prevent, 1600 Clifton Rd NE,M-S E-37, Atlanta, GA 30333 USA&amp;#13;Ctr Dis Control &amp;amp; Prevent, Behav Intervent Res Branch, Div HIV AIDS Prevent, Atlanta, GA 30333 USA&amp;#13;Univ Calif San Francisco, Ctr AIDS Prevent Studies, San Francisco, CA 94143 USA&amp;#13;Univ Calif San Francisco, AIDS Res Inst, San Francisco, CA 94143 USA&lt;/auth-address&gt;&lt;titles&gt;&lt;title&gt;Alcohol use, drug use and alcohol-related problems among men who have sex with men: the Urban Men's Health Study&lt;/title&gt;&lt;secondary-title&gt;Addiction&lt;/secondary-title&gt;&lt;alt-title&gt;Addiction&lt;/alt-title&gt;&lt;/titles&gt;&lt;periodical&gt;&lt;full-title&gt;Addiction&lt;/full-title&gt;&lt;/periodical&gt;&lt;alt-periodical&gt;&lt;full-title&gt;Addiction&lt;/full-title&gt;&lt;/alt-periodical&gt;&lt;pages&gt;1589-1601&lt;/pages&gt;&lt;volume&gt;96&lt;/volume&gt;&lt;number&gt;11&lt;/number&gt;&lt;keywords&gt;&lt;keyword&gt;gay men&lt;/keyword&gt;&lt;keyword&gt;substance-abuse&lt;/keyword&gt;&lt;keyword&gt;community&lt;/keyword&gt;&lt;keyword&gt;aids&lt;/keyword&gt;&lt;keyword&gt;behavior&lt;/keyword&gt;&lt;keyword&gt;intervention&lt;/keyword&gt;&lt;keyword&gt;drinking&lt;/keyword&gt;&lt;keyword&gt;impact&lt;/keyword&gt;&lt;keyword&gt;hiv&lt;/keyword&gt;&lt;/keywords&gt;&lt;dates&gt;&lt;year&gt;2001&lt;/year&gt;&lt;pub-dates&gt;&lt;date&gt;Nov&lt;/date&gt;&lt;/pub-dates&gt;&lt;/dates&gt;&lt;publisher&gt;Carfax Publishing, part of the Taylor &amp;amp; Francis Group&lt;/publisher&gt;&lt;isbn&gt;0965-2140&lt;/isbn&gt;&lt;accession-num&gt;WOS:000171850700006&lt;/accession-num&gt;&lt;urls&gt;&lt;related-urls&gt;&lt;url&gt;&amp;lt;Go to ISI&amp;gt;://WOS:000171850700006&lt;/url&gt;&lt;/related-urls&gt;&lt;/urls&gt;&lt;electronic-resource-num&gt;Doi 10.1046/J.1360-0443.2001.961115896.X&lt;/electronic-resource-num&gt;&lt;language&gt;English&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Stall et al., 2001)</w:t>
      </w:r>
      <w:r w:rsidRPr="00B94205">
        <w:rPr>
          <w:rFonts w:ascii="Times New Roman" w:hAnsi="Times New Roman" w:cs="Times New Roman"/>
          <w:lang w:val="en-CA"/>
        </w:rPr>
        <w:fldChar w:fldCharType="end"/>
      </w:r>
      <w:r w:rsidRPr="00B94205">
        <w:rPr>
          <w:rFonts w:ascii="Times New Roman" w:hAnsi="Times New Roman" w:cs="Times New Roman"/>
          <w:lang w:val="en-CA"/>
        </w:rPr>
        <w:t xml:space="preserve">. This was exemplified in a study of 740 gay men from the New York City area that found that increased gay socialization was associated with use of methamphetamine and/or MDMA (Carpiano et al., 2011). Further, gbMSM may use substances to facilitate connection with others in their sexual and social networks, and to increase the degree of intensity of their connections </w:t>
      </w:r>
      <w:r w:rsidRPr="00B94205">
        <w:rPr>
          <w:rFonts w:ascii="Times New Roman" w:hAnsi="Times New Roman" w:cs="Times New Roman"/>
          <w:lang w:val="en-CA"/>
        </w:rPr>
        <w:fldChar w:fldCharType="begin"/>
      </w:r>
      <w:r w:rsidRPr="00B94205">
        <w:rPr>
          <w:rFonts w:ascii="Times New Roman" w:hAnsi="Times New Roman" w:cs="Times New Roman"/>
          <w:lang w:val="en-US"/>
        </w:rPr>
        <w:instrText xml:space="preserve"> ADDIN EN.CITE &lt;EndNote&gt;&lt;Cite  &gt;&lt;Author&gt;Mullens&lt;/Author&gt;&lt;Year&gt;2009&lt;/Year&gt;&lt;RecNum&gt;187&lt;/RecNum&gt;&lt;Prefix&gt;&lt;/Prefix&gt;&lt;Suffix&gt;&lt;/Suffix&gt;&lt;Pages&gt;&lt;/Pages&gt;&lt;DisplayText&gt;(Mullens et al., 2009)&lt;/DisplayText&gt;&lt;record&gt;&lt;rec-number&gt;187&lt;/rec-number&gt;&lt;foreign-keys&gt;&lt;key app="EN" db-id="deadfpsv75vzepezzvz5a9pm2xfx2dt0fsaa" timestamp="1438107544"&gt;187&lt;/key&gt;&lt;/foreign-keys&gt;&lt;ref-type name="Journal Article"&gt;17&lt;/ref-type&gt;&lt;contributors&gt;&lt;authors&gt;&lt;author&gt;Mullens, A. B.&lt;/author&gt;&lt;author&gt;Young, R. M.&lt;/author&gt;&lt;author&gt;Hamernik, E.&lt;/author&gt;&lt;author&gt;Dunne, M.&lt;/author&gt;&lt;/authors&gt;&lt;translated-authors&gt;&lt;author&gt;Sex, Health&lt;/author&gt;&lt;/translated-authors&gt;&lt;/contributors&gt;&lt;auth-address&gt;Sexual Health and HIV Service, Brisbane, Qld 4000, Australia. ab.mullens@student.qut.edu.au&lt;/auth-address&gt;&lt;titles&gt;&lt;title&gt;The consequences of substance use among gay and bisexual men: a Consensual Qualitative Research analysis&lt;/title&gt;&lt;secondary-title&gt;Sex Health&lt;/secondary-title&gt;&lt;alt-title&gt;Sexual health&lt;/alt-title&gt;&lt;/titles&gt;&lt;pages&gt;139-52&lt;/pages&gt;&lt;volume&gt;6&lt;/volume&gt;&lt;number&gt;2&lt;/number&gt;&lt;edition&gt;2009/05/22&lt;/edition&gt;&lt;keywords&gt;&lt;keyword&gt;Australia&lt;/keyword&gt;&lt;keyword&gt;Bisexuality/*statistics &amp;amp; numerical data&lt;/keyword&gt;&lt;keyword&gt;HIV Infections/*epidemiology&lt;/keyword&gt;&lt;keyword&gt;Health Behavior&lt;/keyword&gt;&lt;keyword&gt;*Health Knowledge, Attitudes, Practice&lt;/keyword&gt;&lt;keyword&gt;Homosexuality, Male/*statistics &amp;amp; numerical data&lt;/keyword&gt;&lt;keyword&gt;Humans&lt;/keyword&gt;&lt;keyword&gt;Male&lt;/keyword&gt;&lt;keyword&gt;Questionnaires&lt;/keyword&gt;&lt;keyword&gt;*Risk-Taking&lt;/keyword&gt;&lt;keyword&gt;Substance-Related Disorders/*epidemiology&lt;/keyword&gt;&lt;keyword&gt;Unsafe Sex/statistics &amp;amp; numerical data&lt;/keyword&gt;&lt;/keywords&gt;&lt;dates&gt;&lt;year&gt;2009&lt;/year&gt;&lt;pub-dates&gt;&lt;date&gt;Jun&lt;/date&gt;&lt;/pub-dates&gt;&lt;/dates&gt;&lt;isbn&gt;1448-5028 (Print)&amp;#13;1448-5028 (Linking)&lt;/isbn&gt;&lt;accession-num&gt;19457294&lt;/accession-num&gt;&lt;urls&gt;&lt;related-urls&gt;&lt;url&gt;http://www.ncbi.nlm.nih.gov/pubmed/19457294&lt;/url&gt;&lt;/related-urls&gt;&lt;/urls&gt;&lt;electronic-resource-num&gt;10.1071/SH08061&lt;/electronic-resource-num&gt;&lt;remote-database-provider&gt;2009 Jun&lt;/remote-database-provider&gt;&lt;language&gt;English&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Mullens et al., 2009)</w:t>
      </w:r>
      <w:r w:rsidRPr="00B94205">
        <w:rPr>
          <w:rFonts w:ascii="Times New Roman" w:hAnsi="Times New Roman" w:cs="Times New Roman"/>
          <w:lang w:val="en-CA"/>
        </w:rPr>
        <w:fldChar w:fldCharType="end"/>
      </w:r>
      <w:r w:rsidRPr="00B94205">
        <w:rPr>
          <w:rFonts w:ascii="Times New Roman" w:hAnsi="Times New Roman" w:cs="Times New Roman"/>
          <w:lang w:val="en-CA"/>
        </w:rPr>
        <w:t xml:space="preserve">. </w:t>
      </w:r>
    </w:p>
    <w:p w14:paraId="596C911A" w14:textId="64B81035" w:rsidR="00720C05" w:rsidRPr="00B94205" w:rsidRDefault="00720C05" w:rsidP="00457C13">
      <w:pPr>
        <w:pStyle w:val="BodyA"/>
        <w:spacing w:after="0" w:line="480" w:lineRule="auto"/>
        <w:ind w:firstLine="720"/>
        <w:rPr>
          <w:rFonts w:ascii="Times New Roman" w:hAnsi="Times New Roman" w:cs="Times New Roman"/>
          <w:b/>
          <w:bCs/>
          <w:lang w:val="en-CA"/>
        </w:rPr>
      </w:pPr>
      <w:r w:rsidRPr="00B94205">
        <w:rPr>
          <w:rFonts w:ascii="Times New Roman" w:hAnsi="Times New Roman" w:cs="Times New Roman"/>
          <w:lang w:val="en-CA"/>
        </w:rPr>
        <w:t xml:space="preserve">The present study arose out of formative work done for the larger Momentum Health Study. Community mapping exercises with gbMSM from local community-based organizations who serve </w:t>
      </w:r>
      <w:r w:rsidR="00C53B6A" w:rsidRPr="00B94205">
        <w:rPr>
          <w:rFonts w:ascii="Times New Roman" w:hAnsi="Times New Roman" w:cs="Times New Roman"/>
          <w:lang w:val="en-CA"/>
        </w:rPr>
        <w:t>gbMSM</w:t>
      </w:r>
      <w:r w:rsidRPr="00B94205">
        <w:rPr>
          <w:rFonts w:ascii="Times New Roman" w:hAnsi="Times New Roman" w:cs="Times New Roman"/>
          <w:lang w:val="en-CA"/>
        </w:rPr>
        <w:t xml:space="preserve"> in the Vancouver area were conducted to provide context and inform development and implementation of the larger study (Forrest et al., 2014). During these exercises, participants identified the use of substances to facilitate connection among specific sexual and social networks</w:t>
      </w:r>
      <w:r w:rsidR="00C53B6A" w:rsidRPr="00B94205">
        <w:rPr>
          <w:rFonts w:ascii="Times New Roman" w:hAnsi="Times New Roman" w:cs="Times New Roman"/>
          <w:lang w:val="en-CA"/>
        </w:rPr>
        <w:t xml:space="preserve"> as illustrated in</w:t>
      </w:r>
      <w:r w:rsidRPr="00B94205">
        <w:rPr>
          <w:rFonts w:ascii="Times New Roman" w:hAnsi="Times New Roman" w:cs="Times New Roman"/>
          <w:lang w:val="en-CA"/>
        </w:rPr>
        <w:t xml:space="preserve"> Figure 1. Mapping described the structure of local and regional social-sexual environments unique to gbMSM and depicted substance use patterns associated with certain neighborhoods or social spaces and with particular social identities (Forrest et al., 2014). Based on this and coupled with the mainly anecdotal qualitative data on social factors contributing to gbMSM substance use in Vancouver, we developed a qualitative study to further explore the roles of substance use among gbMSM in the city.</w:t>
      </w:r>
    </w:p>
    <w:p w14:paraId="350777D3" w14:textId="04529E2B" w:rsidR="00720C05" w:rsidRPr="00B94205" w:rsidRDefault="00720C05" w:rsidP="00457C13">
      <w:pPr>
        <w:pStyle w:val="BodyA"/>
        <w:spacing w:after="0" w:line="480" w:lineRule="auto"/>
        <w:outlineLvl w:val="0"/>
        <w:rPr>
          <w:rFonts w:ascii="Times New Roman" w:hAnsi="Times New Roman" w:cs="Times New Roman"/>
          <w:lang w:val="en-CA"/>
        </w:rPr>
      </w:pPr>
      <w:r w:rsidRPr="00B94205">
        <w:rPr>
          <w:rFonts w:ascii="Times New Roman" w:hAnsi="Times New Roman" w:cs="Times New Roman"/>
          <w:b/>
          <w:bCs/>
          <w:lang w:val="en-CA"/>
        </w:rPr>
        <w:t>M</w:t>
      </w:r>
      <w:r w:rsidR="0061485C">
        <w:rPr>
          <w:rFonts w:ascii="Times New Roman" w:hAnsi="Times New Roman" w:cs="Times New Roman"/>
          <w:b/>
          <w:bCs/>
          <w:lang w:val="en-CA"/>
        </w:rPr>
        <w:t>ethods</w:t>
      </w:r>
    </w:p>
    <w:p w14:paraId="7A8CAA46" w14:textId="77777777" w:rsidR="00720C05" w:rsidRPr="00F53B82" w:rsidRDefault="00720C05" w:rsidP="00457C13">
      <w:pPr>
        <w:pStyle w:val="BodyA"/>
        <w:spacing w:after="0" w:line="480" w:lineRule="auto"/>
        <w:outlineLvl w:val="0"/>
        <w:rPr>
          <w:rFonts w:ascii="Times New Roman" w:hAnsi="Times New Roman" w:cs="Times New Roman"/>
          <w:b/>
          <w:i/>
          <w:iCs/>
          <w:lang w:val="en-CA"/>
        </w:rPr>
      </w:pPr>
      <w:r w:rsidRPr="00F53B82">
        <w:rPr>
          <w:rFonts w:ascii="Times New Roman" w:hAnsi="Times New Roman" w:cs="Times New Roman"/>
          <w:b/>
          <w:i/>
          <w:iCs/>
          <w:lang w:val="en-CA"/>
        </w:rPr>
        <w:t>Momentum Health Study</w:t>
      </w:r>
    </w:p>
    <w:p w14:paraId="016D2A5B" w14:textId="70F5DB88" w:rsidR="00720C05" w:rsidRPr="00B94205" w:rsidRDefault="00720C05" w:rsidP="00457C13">
      <w:pPr>
        <w:pStyle w:val="BodyA"/>
        <w:spacing w:after="0" w:line="480" w:lineRule="auto"/>
        <w:ind w:firstLine="720"/>
        <w:rPr>
          <w:rFonts w:ascii="Times New Roman" w:hAnsi="Times New Roman" w:cs="Times New Roman"/>
          <w:lang w:val="en-CA"/>
        </w:rPr>
      </w:pPr>
      <w:r w:rsidRPr="00B94205">
        <w:rPr>
          <w:rFonts w:ascii="Times New Roman" w:hAnsi="Times New Roman" w:cs="Times New Roman"/>
          <w:lang w:val="en-CA"/>
        </w:rPr>
        <w:lastRenderedPageBreak/>
        <w:t>The Momentum Health Study is a bio-behavioral prospective cohort study of gbMSM in Metro Vancouver, Canada. Participants were recruited via respondent driven sampling (RDS;</w:t>
      </w:r>
      <w:r w:rsidRPr="00B94205">
        <w:rPr>
          <w:rFonts w:ascii="Times New Roman" w:hAnsi="Times New Roman" w:cs="Times New Roman"/>
          <w:lang w:val="en-CA"/>
        </w:rPr>
        <w:fldChar w:fldCharType="begin"/>
      </w:r>
      <w:r w:rsidRPr="0061485C">
        <w:rPr>
          <w:rFonts w:ascii="Times New Roman" w:hAnsi="Times New Roman" w:cs="Times New Roman"/>
          <w:lang w:val="sv-SE"/>
        </w:rPr>
        <w:instrText xml:space="preserve"> ADDIN EN.CITE &lt;EndNote&gt;&lt;Cite  &gt;&lt;Author&gt;Heckathorn&lt;/Author&gt;&lt;Year&gt;1997&lt;/Year&gt;&lt;RecNum&gt;248&lt;/RecNum&gt;&lt;Prefix&gt;&lt;/Prefix&gt;&lt;Suffix&gt;&lt;/Suffix&gt;&lt;Pages&gt;&lt;/Pages&gt;&lt;DisplayText&gt; Heckathorn, 1997)&lt;/DisplayText&gt;&lt;record&gt;&lt;rec-number&gt;248&lt;/rec-number&gt;&lt;foreign-keys&gt;&lt;key app="EN" db-id="deadfpsv75vzepezzvz5a9pm2xfx2dt0fsaa" timestamp="1468367142"&gt;248&lt;/key&gt;&lt;/foreign-keys&gt;&lt;ref-type name="Journal Article"&gt;17&lt;/ref-type&gt;&lt;contributors&gt;&lt;authors&gt;&lt;author&gt;Heckathorn, D. D.&lt;/author&gt;&lt;/authors&gt;&lt;/contributors&gt;&lt;titles&gt;&lt;title&gt;Respondent-driven sampling: A new approach to the study of hidden populations&lt;/title&gt;&lt;secondary-title&gt;Social Problems&lt;/secondary-title&gt;&lt;alt-title&gt;Soc Probl&lt;/alt-title&gt;&lt;/titles&gt;&lt;periodical&gt;&lt;full-title&gt;Social problems&lt;/full-title&gt;&lt;/periodical&gt;&lt;pages&gt;174-199&lt;/pages&gt;&lt;volume&gt;44&lt;/volume&gt;&lt;number&gt;2&lt;/number&gt;&lt;keywords&gt;&lt;keyword&gt;drug-users&lt;/keyword&gt;&lt;keyword&gt;outreach&lt;/keyword&gt;&lt;keyword&gt;aids&lt;/keyword&gt;&lt;/keywords&gt;&lt;dates&gt;&lt;year&gt;1997&lt;/year&gt;&lt;pub-dates&gt;&lt;date&gt;May&lt;/date&gt;&lt;/pub-dates&gt;&lt;/dates&gt;&lt;publisher&gt;[Oxford University Press, Society for the Study of Social Problems]&lt;/publisher&gt;&lt;isbn&gt;0037-7791&lt;/isbn&gt;&lt;accession-num&gt;WOS:A1997XE13900003&lt;/accession-num&gt;&lt;urls&gt;&lt;related-urls&gt;&lt;url&gt;&amp;lt;Go to ISI&amp;gt;://WOS:A1997XE13900003&lt;/url&gt;&lt;url&gt;http://socpro.oxfordjournals.org/content/socpro/44/2/174.full.pdf&lt;/url&gt;&lt;/related-urls&gt;&lt;/urls&gt;&lt;custom1&gt;Full publication date: May, 1997&lt;/custom1&gt;&lt;electronic-resource-num&gt;Doi 10.1525/Sp.1997.44.2.03x0221m&lt;/electronic-resource-num&gt;&lt;language&gt;English&lt;/language&gt;&lt;/record&gt;&lt;/Cite&gt;&lt;/EndNote&gt;</w:instrText>
      </w:r>
      <w:r w:rsidRPr="00B94205">
        <w:rPr>
          <w:rFonts w:ascii="Times New Roman" w:hAnsi="Times New Roman" w:cs="Times New Roman"/>
          <w:lang w:val="en-CA"/>
        </w:rPr>
        <w:fldChar w:fldCharType="separate"/>
      </w:r>
      <w:r w:rsidRPr="00B94205">
        <w:rPr>
          <w:rFonts w:ascii="Times New Roman" w:hAnsi="Times New Roman" w:cs="Times New Roman"/>
          <w:lang w:val="en-CA"/>
        </w:rPr>
        <w:t xml:space="preserve"> Heckathorn, 1997)</w:t>
      </w:r>
      <w:r w:rsidRPr="00B94205">
        <w:rPr>
          <w:rFonts w:ascii="Times New Roman" w:hAnsi="Times New Roman" w:cs="Times New Roman"/>
          <w:lang w:val="en-CA"/>
        </w:rPr>
        <w:fldChar w:fldCharType="end"/>
      </w:r>
      <w:r w:rsidRPr="00B94205">
        <w:rPr>
          <w:rFonts w:ascii="Times New Roman" w:hAnsi="Times New Roman" w:cs="Times New Roman"/>
          <w:lang w:val="en-CA"/>
        </w:rPr>
        <w:t>. Eligibility criteria include being 16 years of age or older, identifying as a man (including trans men), reporting sex</w:t>
      </w:r>
      <w:r w:rsidR="00C53B6A" w:rsidRPr="00B94205">
        <w:rPr>
          <w:rFonts w:ascii="Times New Roman" w:hAnsi="Times New Roman" w:cs="Times New Roman"/>
          <w:lang w:val="en-CA"/>
        </w:rPr>
        <w:t xml:space="preserve"> (broadly defined)</w:t>
      </w:r>
      <w:r w:rsidRPr="00B94205">
        <w:rPr>
          <w:rFonts w:ascii="Times New Roman" w:hAnsi="Times New Roman" w:cs="Times New Roman"/>
          <w:lang w:val="en-CA"/>
        </w:rPr>
        <w:t xml:space="preserve"> with another man in the past six months at baseline, residing in Metro Vancouver, and being able to complete a questionnaire in English (Forrest et al., 2016). All Momentum Study participants provided informed consent for the larger study and were given the option to provide informed consent to be contacted for participation in additional substudies. </w:t>
      </w:r>
    </w:p>
    <w:p w14:paraId="53FEA053" w14:textId="77777777" w:rsidR="00720C05" w:rsidRPr="00F53B82" w:rsidRDefault="00720C05" w:rsidP="00457C13">
      <w:pPr>
        <w:pStyle w:val="BodyA"/>
        <w:spacing w:after="0" w:line="480" w:lineRule="auto"/>
        <w:rPr>
          <w:rFonts w:ascii="Times New Roman" w:hAnsi="Times New Roman" w:cs="Times New Roman"/>
          <w:b/>
          <w:i/>
          <w:iCs/>
          <w:lang w:val="en-CA"/>
        </w:rPr>
      </w:pPr>
      <w:r w:rsidRPr="00F53B82">
        <w:rPr>
          <w:rFonts w:ascii="Times New Roman" w:hAnsi="Times New Roman" w:cs="Times New Roman"/>
          <w:b/>
          <w:i/>
          <w:iCs/>
          <w:lang w:val="en-CA"/>
        </w:rPr>
        <w:t>Interviews</w:t>
      </w:r>
    </w:p>
    <w:p w14:paraId="6A5983FE" w14:textId="48BE11B7" w:rsidR="00720C05" w:rsidRPr="00B94205" w:rsidRDefault="00720C05" w:rsidP="00457C13">
      <w:pPr>
        <w:pStyle w:val="BodyA"/>
        <w:spacing w:after="0" w:line="480" w:lineRule="auto"/>
        <w:ind w:firstLine="720"/>
        <w:rPr>
          <w:rFonts w:ascii="Times New Roman" w:hAnsi="Times New Roman" w:cs="Times New Roman"/>
          <w:lang w:val="en-CA"/>
        </w:rPr>
      </w:pPr>
      <w:r w:rsidRPr="00B94205">
        <w:rPr>
          <w:rFonts w:ascii="Times New Roman" w:hAnsi="Times New Roman" w:cs="Times New Roman"/>
          <w:lang w:val="en-CA"/>
        </w:rPr>
        <w:t xml:space="preserve">Between August and October 2012, study participants who consented to additional contact were invited to complete in-depth interviews by frontline study staff. Purposive sampling attempted to maximize diversity in terms age, HIV serostatus, and ethno-cultural background. Individuals who wished to participate in this study met with a member of the study team at the downtown Vancouver study office. Additional informed consent occurred and participants completed a semi-structured interview with a trained interviewer (AJR). </w:t>
      </w:r>
      <w:r w:rsidR="000F7F95">
        <w:rPr>
          <w:rFonts w:ascii="Times New Roman" w:hAnsi="Times New Roman" w:cs="Times New Roman"/>
          <w:lang w:val="en-CA"/>
        </w:rPr>
        <w:t xml:space="preserve">Each interview began by asking participants: “What does the gay community look like to you, either in general, or in Vancouver, or for you personally?” </w:t>
      </w:r>
      <w:r w:rsidR="0037264C" w:rsidRPr="00B94205">
        <w:rPr>
          <w:rFonts w:ascii="Times New Roman" w:hAnsi="Times New Roman" w:cs="Times New Roman"/>
          <w:lang w:val="en-CA"/>
        </w:rPr>
        <w:t xml:space="preserve">All participants were </w:t>
      </w:r>
      <w:r w:rsidR="000F7F95">
        <w:rPr>
          <w:rFonts w:ascii="Times New Roman" w:hAnsi="Times New Roman" w:cs="Times New Roman"/>
          <w:lang w:val="en-CA"/>
        </w:rPr>
        <w:t>then</w:t>
      </w:r>
      <w:r w:rsidR="0037264C" w:rsidRPr="00B94205">
        <w:rPr>
          <w:rFonts w:ascii="Times New Roman" w:hAnsi="Times New Roman" w:cs="Times New Roman"/>
          <w:lang w:val="en-CA"/>
        </w:rPr>
        <w:t xml:space="preserve"> shown c</w:t>
      </w:r>
      <w:r w:rsidRPr="00B94205">
        <w:rPr>
          <w:rFonts w:ascii="Times New Roman" w:hAnsi="Times New Roman" w:cs="Times New Roman"/>
          <w:lang w:val="en-CA"/>
        </w:rPr>
        <w:t xml:space="preserve">ommunity connection and substance use related maps </w:t>
      </w:r>
      <w:r w:rsidR="0037264C" w:rsidRPr="00B94205">
        <w:rPr>
          <w:rFonts w:ascii="Times New Roman" w:hAnsi="Times New Roman" w:cs="Times New Roman"/>
          <w:lang w:val="en-CA"/>
        </w:rPr>
        <w:t>which had been previously developed</w:t>
      </w:r>
      <w:r w:rsidRPr="00B94205">
        <w:rPr>
          <w:rFonts w:ascii="Times New Roman" w:hAnsi="Times New Roman" w:cs="Times New Roman"/>
          <w:lang w:val="en-CA"/>
        </w:rPr>
        <w:t xml:space="preserve"> during formative community mapping exercises as supplemental discussion prompts (Figure 1). </w:t>
      </w:r>
      <w:r w:rsidR="000F7F95">
        <w:rPr>
          <w:rFonts w:ascii="Times New Roman" w:hAnsi="Times New Roman" w:cs="Times New Roman"/>
          <w:lang w:val="en-CA"/>
        </w:rPr>
        <w:t xml:space="preserve">Participants were then asked to describe the gbMSM community and associated substance use (e.g., “Do you think that using different drugs affects what the gay community looks like for different people?”, “Do you think that doing </w:t>
      </w:r>
      <w:r w:rsidR="00B74DE3">
        <w:rPr>
          <w:rFonts w:ascii="Times New Roman" w:hAnsi="Times New Roman" w:cs="Times New Roman"/>
          <w:lang w:val="en-CA"/>
        </w:rPr>
        <w:t>drugs</w:t>
      </w:r>
      <w:r w:rsidR="000F7F95">
        <w:rPr>
          <w:rFonts w:ascii="Times New Roman" w:hAnsi="Times New Roman" w:cs="Times New Roman"/>
          <w:lang w:val="en-CA"/>
        </w:rPr>
        <w:t xml:space="preserve"> makes it easier to enter into certain gay scenes or communities?”, </w:t>
      </w:r>
      <w:r w:rsidR="00B74DE3">
        <w:rPr>
          <w:rFonts w:ascii="Times New Roman" w:hAnsi="Times New Roman" w:cs="Times New Roman"/>
          <w:lang w:val="en-CA"/>
        </w:rPr>
        <w:t>“</w:t>
      </w:r>
      <w:r w:rsidR="000F7F95">
        <w:rPr>
          <w:rFonts w:ascii="Times New Roman" w:hAnsi="Times New Roman" w:cs="Times New Roman"/>
          <w:lang w:val="en-CA"/>
        </w:rPr>
        <w:t xml:space="preserve">Do you think that not doing drugs makes it harder to be part of certain scenes or </w:t>
      </w:r>
      <w:r w:rsidR="00B74DE3">
        <w:rPr>
          <w:rFonts w:ascii="Times New Roman" w:hAnsi="Times New Roman" w:cs="Times New Roman"/>
          <w:lang w:val="en-CA"/>
        </w:rPr>
        <w:t>communities</w:t>
      </w:r>
      <w:r w:rsidR="000F7F95">
        <w:rPr>
          <w:rFonts w:ascii="Times New Roman" w:hAnsi="Times New Roman" w:cs="Times New Roman"/>
          <w:lang w:val="en-CA"/>
        </w:rPr>
        <w:t>?”</w:t>
      </w:r>
      <w:r w:rsidR="00B74DE3">
        <w:rPr>
          <w:rFonts w:ascii="Times New Roman" w:hAnsi="Times New Roman" w:cs="Times New Roman"/>
          <w:lang w:val="en-CA"/>
        </w:rPr>
        <w:t xml:space="preserve">). </w:t>
      </w:r>
      <w:r w:rsidR="000F7F95">
        <w:rPr>
          <w:rFonts w:ascii="Times New Roman" w:hAnsi="Times New Roman" w:cs="Times New Roman"/>
          <w:lang w:val="en-CA"/>
        </w:rPr>
        <w:t xml:space="preserve"> </w:t>
      </w:r>
      <w:r w:rsidRPr="00B94205">
        <w:rPr>
          <w:rFonts w:ascii="Times New Roman" w:hAnsi="Times New Roman" w:cs="Times New Roman"/>
          <w:lang w:val="en-CA"/>
        </w:rPr>
        <w:t xml:space="preserve">Participants </w:t>
      </w:r>
      <w:r w:rsidRPr="00B94205">
        <w:rPr>
          <w:rFonts w:ascii="Times New Roman" w:hAnsi="Times New Roman" w:cs="Times New Roman"/>
          <w:lang w:val="en-CA"/>
        </w:rPr>
        <w:lastRenderedPageBreak/>
        <w:t xml:space="preserve">received $50 CAD either in cash or equivalent prize draw tickets as honorarium. This study received approval from the Research Ethics Boards at the University of British Columbia, Simon Fraser University, and </w:t>
      </w:r>
      <w:r w:rsidR="0061485C">
        <w:rPr>
          <w:rFonts w:ascii="Times New Roman" w:hAnsi="Times New Roman" w:cs="Times New Roman"/>
          <w:lang w:val="en-CA"/>
        </w:rPr>
        <w:t xml:space="preserve">the </w:t>
      </w:r>
      <w:r w:rsidRPr="00B94205">
        <w:rPr>
          <w:rFonts w:ascii="Times New Roman" w:hAnsi="Times New Roman" w:cs="Times New Roman"/>
          <w:lang w:val="en-CA"/>
        </w:rPr>
        <w:t xml:space="preserve">University of Victoria. </w:t>
      </w:r>
    </w:p>
    <w:p w14:paraId="07298589" w14:textId="77777777" w:rsidR="00720C05" w:rsidRPr="00F53B82" w:rsidRDefault="00720C05" w:rsidP="00457C13">
      <w:pPr>
        <w:pStyle w:val="BodyA"/>
        <w:spacing w:after="0" w:line="480" w:lineRule="auto"/>
        <w:rPr>
          <w:rFonts w:ascii="Times New Roman" w:hAnsi="Times New Roman" w:cs="Times New Roman"/>
          <w:b/>
          <w:lang w:val="en-CA"/>
        </w:rPr>
      </w:pPr>
      <w:r w:rsidRPr="00F53B82">
        <w:rPr>
          <w:rFonts w:ascii="Times New Roman" w:hAnsi="Times New Roman" w:cs="Times New Roman"/>
          <w:b/>
          <w:i/>
          <w:iCs/>
          <w:lang w:val="en-CA"/>
        </w:rPr>
        <w:t>Qualitative Analysis</w:t>
      </w:r>
    </w:p>
    <w:p w14:paraId="5EF49F93" w14:textId="67CA3A86" w:rsidR="00720C05" w:rsidRPr="00457C13" w:rsidRDefault="00720C05" w:rsidP="00457C13">
      <w:pPr>
        <w:pStyle w:val="BodyA"/>
        <w:spacing w:after="0" w:line="480" w:lineRule="auto"/>
        <w:ind w:firstLine="720"/>
        <w:rPr>
          <w:rFonts w:ascii="Times New Roman" w:hAnsi="Times New Roman" w:cs="Times New Roman"/>
          <w:lang w:val="en-CA"/>
        </w:rPr>
      </w:pPr>
      <w:r w:rsidRPr="00B94205">
        <w:rPr>
          <w:rFonts w:ascii="Times New Roman" w:hAnsi="Times New Roman" w:cs="Times New Roman"/>
          <w:lang w:val="en-CA"/>
        </w:rPr>
        <w:t xml:space="preserve">Analysis focused on community connection and substance use. We employed a broad definition of substance use to include any non-prescription drug or alcohol use. The research team developed a preliminary coding framework based on initial discussions of emerging themes during the data collection period. All components of each interview were catalogued using the qualitative software NVivo (version 10) for organization and coding during analysis. Two study team members </w:t>
      </w:r>
      <w:r w:rsidR="00B74DE3">
        <w:rPr>
          <w:rFonts w:ascii="Times New Roman" w:hAnsi="Times New Roman" w:cs="Times New Roman"/>
          <w:lang w:val="en-CA"/>
        </w:rPr>
        <w:t xml:space="preserve">(including the interviewer) </w:t>
      </w:r>
      <w:r w:rsidRPr="00B94205">
        <w:rPr>
          <w:rFonts w:ascii="Times New Roman" w:hAnsi="Times New Roman" w:cs="Times New Roman"/>
          <w:lang w:val="en-CA"/>
        </w:rPr>
        <w:t xml:space="preserve">independently reviewed interview transcripts to identify themes within the data. Individual accounts were grouped into distinct categories describing common themes of experience for a thematic content analysis </w:t>
      </w:r>
      <w:r w:rsidRPr="00457C13">
        <w:rPr>
          <w:rFonts w:ascii="Times New Roman" w:hAnsi="Times New Roman" w:cs="Times New Roman"/>
          <w:lang w:val="en-CA"/>
        </w:rPr>
        <w:fldChar w:fldCharType="begin"/>
      </w:r>
      <w:r w:rsidRPr="00457C13">
        <w:rPr>
          <w:rFonts w:ascii="Times New Roman" w:hAnsi="Times New Roman" w:cs="Times New Roman"/>
          <w:lang w:val="en-US"/>
        </w:rPr>
        <w:instrText xml:space="preserve"> ADDIN EN.CITE &lt;EndNote&gt;&lt;Cite  &gt;&lt;Author&gt;Green&lt;/Author&gt;&lt;Year&gt;2009&lt;/Year&gt;&lt;RecNum&gt;146&lt;/RecNum&gt;&lt;Prefix&gt;&lt;/Prefix&gt;&lt;Suffix&gt;&lt;/Suffix&gt;&lt;Pages&gt;&lt;/Pages&gt;&lt;DisplayText&gt;(Green &amp; Thorogood, 2009)&lt;/DisplayText&gt;&lt;record&gt;&lt;rec-number&gt;146&lt;/rec-number&gt;&lt;foreign-keys&gt;&lt;key app="EN" db-id="deadfpsv75vzepezzvz5a9pm2xfx2dt0fsaa" timestamp="1427147440"&gt;146&lt;/key&gt;&lt;/foreign-keys&gt;&lt;ref-type name="Book"&gt;6&lt;/ref-type&gt;&lt;contributors&gt;&lt;authors&gt;&lt;author&gt;Green, J., &lt;/author&gt;&lt;author&gt;Thorogood, N.&lt;/author&gt;&lt;/authors&gt;&lt;/contributors&gt;&lt;titles&gt;&lt;title&gt;Qualitative Methods for Health Research&lt;/title&gt;&lt;secondary-title&gt;Qualitative Methodology and Health Research&lt;/secondary-title&gt;&lt;/titles&gt;&lt;edition&gt;2nd Edition&lt;/edition&gt;&lt;section&gt;3-34&lt;/section&gt;&lt;dates&gt;&lt;year&gt;2009&lt;/year&gt;&lt;/dates&gt;&lt;pub-location&gt;Los Angeles&lt;/pub-location&gt;&lt;publisher&gt;Sage&lt;/publisher&gt;&lt;urls/&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Green &amp; Thorogood, 2009)</w:t>
      </w:r>
      <w:r w:rsidRPr="00457C13">
        <w:rPr>
          <w:rFonts w:ascii="Times New Roman" w:hAnsi="Times New Roman" w:cs="Times New Roman"/>
          <w:lang w:val="en-CA"/>
        </w:rPr>
        <w:fldChar w:fldCharType="end"/>
      </w:r>
      <w:r w:rsidRPr="00457C13">
        <w:rPr>
          <w:rFonts w:ascii="Times New Roman" w:hAnsi="Times New Roman" w:cs="Times New Roman"/>
          <w:lang w:val="en-CA"/>
        </w:rPr>
        <w:t>. Member checking during analysis helped guide interpretation of findings</w:t>
      </w:r>
      <w:r w:rsidR="00B74DE3">
        <w:rPr>
          <w:rFonts w:ascii="Times New Roman" w:hAnsi="Times New Roman" w:cs="Times New Roman"/>
          <w:lang w:val="en-CA"/>
        </w:rPr>
        <w:t xml:space="preserve"> and any differences in interpretation between coders were discussed until a resolution was agreed</w:t>
      </w:r>
      <w:r w:rsidRPr="00457C13">
        <w:rPr>
          <w:rFonts w:ascii="Times New Roman" w:hAnsi="Times New Roman" w:cs="Times New Roman"/>
          <w:lang w:val="en-CA"/>
        </w:rPr>
        <w:t xml:space="preserve">. All of the names shared in the results are pseudonyms for participants. </w:t>
      </w:r>
    </w:p>
    <w:p w14:paraId="699ABD31" w14:textId="3EBA70FF" w:rsidR="00720C05" w:rsidRPr="00457C13" w:rsidRDefault="00720C05" w:rsidP="00457C13">
      <w:pPr>
        <w:pStyle w:val="BodyA"/>
        <w:spacing w:after="0" w:line="480" w:lineRule="auto"/>
        <w:outlineLvl w:val="0"/>
        <w:rPr>
          <w:rFonts w:ascii="Times New Roman" w:hAnsi="Times New Roman" w:cs="Times New Roman"/>
          <w:b/>
          <w:bCs/>
          <w:lang w:val="en-CA"/>
        </w:rPr>
      </w:pPr>
      <w:r w:rsidRPr="00457C13">
        <w:rPr>
          <w:rFonts w:ascii="Times New Roman" w:hAnsi="Times New Roman" w:cs="Times New Roman"/>
          <w:b/>
          <w:bCs/>
          <w:lang w:val="en-CA"/>
        </w:rPr>
        <w:t>R</w:t>
      </w:r>
      <w:r w:rsidR="0061485C">
        <w:rPr>
          <w:rFonts w:ascii="Times New Roman" w:hAnsi="Times New Roman" w:cs="Times New Roman"/>
          <w:b/>
          <w:bCs/>
          <w:lang w:val="en-CA"/>
        </w:rPr>
        <w:t>esults</w:t>
      </w:r>
      <w:r w:rsidRPr="00457C13">
        <w:rPr>
          <w:rFonts w:ascii="Times New Roman" w:hAnsi="Times New Roman" w:cs="Times New Roman"/>
          <w:b/>
          <w:bCs/>
          <w:lang w:val="en-CA"/>
        </w:rPr>
        <w:t xml:space="preserve"> </w:t>
      </w:r>
    </w:p>
    <w:p w14:paraId="7058E521" w14:textId="77777777" w:rsidR="00720C05" w:rsidRPr="00457C13" w:rsidRDefault="00720C05" w:rsidP="00457C13">
      <w:pPr>
        <w:pStyle w:val="BodyA"/>
        <w:spacing w:after="0" w:line="480" w:lineRule="auto"/>
        <w:outlineLvl w:val="0"/>
        <w:rPr>
          <w:rFonts w:ascii="Times New Roman" w:hAnsi="Times New Roman" w:cs="Times New Roman"/>
          <w:b/>
          <w:bCs/>
          <w:i/>
          <w:lang w:val="en-CA"/>
        </w:rPr>
      </w:pPr>
      <w:r w:rsidRPr="00457C13">
        <w:rPr>
          <w:rFonts w:ascii="Times New Roman" w:hAnsi="Times New Roman" w:cs="Times New Roman"/>
          <w:b/>
          <w:bCs/>
          <w:i/>
          <w:lang w:val="en-CA"/>
        </w:rPr>
        <w:t>Sample Characteristics</w:t>
      </w:r>
    </w:p>
    <w:p w14:paraId="1D5B0526" w14:textId="3841D5EB" w:rsidR="00720C05" w:rsidRPr="00457C1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 xml:space="preserve">Twenty gbMSM were interviewed for this in-depth qualitative substudy. The median age was 35 years (range 21-66 years), 6 (30%) reported living with HIV, and 4 (20%) identified as a </w:t>
      </w:r>
      <w:r w:rsidR="0037264C" w:rsidRPr="00457C13">
        <w:rPr>
          <w:rFonts w:ascii="Times New Roman" w:hAnsi="Times New Roman" w:cs="Times New Roman"/>
          <w:lang w:val="en-CA"/>
        </w:rPr>
        <w:t>racial or ethnic</w:t>
      </w:r>
      <w:r w:rsidRPr="00457C13">
        <w:rPr>
          <w:rFonts w:ascii="Times New Roman" w:hAnsi="Times New Roman" w:cs="Times New Roman"/>
          <w:lang w:val="en-CA"/>
        </w:rPr>
        <w:t xml:space="preserve"> minority. All 20 participants had completed high school and 13 (65%) made less than $30,000 CAD per year. Sixteen (80%) self-reported a gay sexual orientation, 1 (5%) identified as bisexual, and 3 (15%) as an “other” sexual orientation (e.g., queer, two spirit).</w:t>
      </w:r>
    </w:p>
    <w:p w14:paraId="47E1347B" w14:textId="50B85E34" w:rsidR="00720C05" w:rsidRPr="00457C13" w:rsidRDefault="00720C05" w:rsidP="00457C13">
      <w:pPr>
        <w:pStyle w:val="BodyA"/>
        <w:spacing w:after="0" w:line="480" w:lineRule="auto"/>
        <w:outlineLvl w:val="0"/>
        <w:rPr>
          <w:rFonts w:ascii="Times New Roman" w:hAnsi="Times New Roman" w:cs="Times New Roman"/>
          <w:b/>
          <w:bCs/>
          <w:i/>
          <w:iCs/>
          <w:lang w:val="en-CA"/>
        </w:rPr>
      </w:pPr>
      <w:r w:rsidRPr="00457C13">
        <w:rPr>
          <w:rFonts w:ascii="Times New Roman" w:hAnsi="Times New Roman" w:cs="Times New Roman"/>
          <w:b/>
          <w:bCs/>
          <w:i/>
          <w:iCs/>
          <w:lang w:val="en-CA"/>
        </w:rPr>
        <w:t xml:space="preserve">Qualitative </w:t>
      </w:r>
      <w:r w:rsidR="0061485C">
        <w:rPr>
          <w:rFonts w:ascii="Times New Roman" w:hAnsi="Times New Roman" w:cs="Times New Roman"/>
          <w:b/>
          <w:bCs/>
          <w:i/>
          <w:iCs/>
          <w:lang w:val="en-CA"/>
        </w:rPr>
        <w:t>T</w:t>
      </w:r>
      <w:r w:rsidRPr="00457C13">
        <w:rPr>
          <w:rFonts w:ascii="Times New Roman" w:hAnsi="Times New Roman" w:cs="Times New Roman"/>
          <w:b/>
          <w:bCs/>
          <w:i/>
          <w:iCs/>
          <w:lang w:val="en-CA"/>
        </w:rPr>
        <w:t>hemes</w:t>
      </w:r>
    </w:p>
    <w:p w14:paraId="25A73CEF" w14:textId="77777777" w:rsidR="00720C05" w:rsidRPr="00457C1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lastRenderedPageBreak/>
        <w:t>From the analyses, we identified three themes related to substance use and social communities: 1) substance use as a social activity, 2) d</w:t>
      </w:r>
      <w:r w:rsidRPr="00457C13">
        <w:rPr>
          <w:rFonts w:ascii="Times New Roman" w:hAnsi="Times New Roman" w:cs="Times New Roman"/>
          <w:bCs/>
          <w:iCs/>
          <w:lang w:val="en-CA"/>
        </w:rPr>
        <w:t>ifferent drugs depending on environment and socio-sexual context</w:t>
      </w:r>
      <w:r w:rsidRPr="00457C13">
        <w:rPr>
          <w:rFonts w:ascii="Times New Roman" w:hAnsi="Times New Roman" w:cs="Times New Roman"/>
          <w:lang w:val="en-CA"/>
        </w:rPr>
        <w:t xml:space="preserve">, and 3) substance use changes over the life course. </w:t>
      </w:r>
    </w:p>
    <w:p w14:paraId="1BD96608" w14:textId="77777777" w:rsidR="00720C05" w:rsidRPr="00457C13" w:rsidRDefault="00720C05" w:rsidP="00457C13">
      <w:pPr>
        <w:pStyle w:val="BodyA"/>
        <w:spacing w:after="0" w:line="480" w:lineRule="auto"/>
        <w:outlineLvl w:val="0"/>
        <w:rPr>
          <w:rFonts w:ascii="Times New Roman" w:hAnsi="Times New Roman" w:cs="Times New Roman"/>
          <w:b/>
          <w:bCs/>
          <w:i/>
          <w:iCs/>
          <w:lang w:val="en-CA"/>
        </w:rPr>
      </w:pPr>
      <w:r w:rsidRPr="00457C13">
        <w:rPr>
          <w:rFonts w:ascii="Times New Roman" w:hAnsi="Times New Roman" w:cs="Times New Roman"/>
          <w:b/>
          <w:bCs/>
          <w:i/>
          <w:iCs/>
          <w:lang w:val="en-CA"/>
        </w:rPr>
        <w:t>Theme 1: Substance use as a social activity</w:t>
      </w:r>
    </w:p>
    <w:p w14:paraId="7E2C0623" w14:textId="3CEC0084" w:rsidR="00720C05" w:rsidRDefault="00720C05" w:rsidP="00457C13">
      <w:pPr>
        <w:pStyle w:val="BodyA"/>
        <w:spacing w:after="0" w:line="480" w:lineRule="auto"/>
        <w:ind w:firstLine="567"/>
        <w:rPr>
          <w:rFonts w:ascii="Times New Roman" w:hAnsi="Times New Roman" w:cs="Times New Roman"/>
          <w:lang w:val="en-CA"/>
        </w:rPr>
      </w:pPr>
      <w:r w:rsidRPr="00457C13">
        <w:rPr>
          <w:rFonts w:ascii="Times New Roman" w:hAnsi="Times New Roman" w:cs="Times New Roman"/>
          <w:lang w:val="en-CA"/>
        </w:rPr>
        <w:t>Attitudes toward substance use as a social activity were diverse. Some men considered substance use to be common and accepted when out at a g</w:t>
      </w:r>
      <w:r w:rsidR="0037264C" w:rsidRPr="00457C13">
        <w:rPr>
          <w:rFonts w:ascii="Times New Roman" w:hAnsi="Times New Roman" w:cs="Times New Roman"/>
          <w:lang w:val="en-CA"/>
        </w:rPr>
        <w:t>bMSM</w:t>
      </w:r>
      <w:r w:rsidRPr="00457C13">
        <w:rPr>
          <w:rFonts w:ascii="Times New Roman" w:hAnsi="Times New Roman" w:cs="Times New Roman"/>
          <w:lang w:val="en-CA"/>
        </w:rPr>
        <w:t xml:space="preserve"> bar, bathhouse, or other </w:t>
      </w:r>
      <w:r w:rsidR="0037264C" w:rsidRPr="00457C13">
        <w:rPr>
          <w:rFonts w:ascii="Times New Roman" w:hAnsi="Times New Roman" w:cs="Times New Roman"/>
          <w:lang w:val="en-CA"/>
        </w:rPr>
        <w:t xml:space="preserve">community </w:t>
      </w:r>
      <w:r w:rsidRPr="00457C13">
        <w:rPr>
          <w:rFonts w:ascii="Times New Roman" w:hAnsi="Times New Roman" w:cs="Times New Roman"/>
          <w:lang w:val="en-CA"/>
        </w:rPr>
        <w:t>social event. Among these men, some described recreational and casual substance use behaviour as a social activity that can happen among particular groups of men during a social event. As noted by one:</w:t>
      </w:r>
    </w:p>
    <w:p w14:paraId="0F914535" w14:textId="77777777" w:rsidR="0061485C" w:rsidRPr="00457C13" w:rsidRDefault="0061485C" w:rsidP="00457C13">
      <w:pPr>
        <w:pStyle w:val="BodyA"/>
        <w:spacing w:after="0" w:line="480" w:lineRule="auto"/>
        <w:ind w:firstLine="567"/>
        <w:rPr>
          <w:rFonts w:ascii="Times New Roman" w:hAnsi="Times New Roman" w:cs="Times New Roman"/>
          <w:i/>
          <w:iCs/>
          <w:lang w:val="en-CA"/>
        </w:rPr>
      </w:pPr>
    </w:p>
    <w:p w14:paraId="79F4669F" w14:textId="68D72D79" w:rsidR="00720C05" w:rsidRDefault="00720C05" w:rsidP="00457C13">
      <w:pPr>
        <w:pStyle w:val="BodyA"/>
        <w:spacing w:after="0" w:line="480" w:lineRule="auto"/>
        <w:ind w:left="567"/>
        <w:rPr>
          <w:rFonts w:ascii="Times New Roman" w:hAnsi="Times New Roman" w:cs="Times New Roman"/>
          <w:iCs/>
          <w:lang w:val="en-CA"/>
        </w:rPr>
      </w:pPr>
      <w:r w:rsidRPr="00457C13">
        <w:rPr>
          <w:rFonts w:ascii="Times New Roman" w:hAnsi="Times New Roman" w:cs="Times New Roman"/>
          <w:i/>
          <w:iCs/>
          <w:lang w:val="en-CA"/>
        </w:rPr>
        <w:t xml:space="preserve">“A lot of the time, social events are catered towards drinking or drug use, even if it isn’t heavy drug use. It could be casual or recreational. […] A lot of the time, those are in the environment of our social spaces that we share.” </w:t>
      </w:r>
      <w:r w:rsidRPr="00457C13">
        <w:rPr>
          <w:rFonts w:ascii="Times New Roman" w:hAnsi="Times New Roman" w:cs="Times New Roman"/>
          <w:iCs/>
          <w:lang w:val="en-CA"/>
        </w:rPr>
        <w:t>[John, &lt;25 years old, HIV-negative]</w:t>
      </w:r>
    </w:p>
    <w:p w14:paraId="21F879E3" w14:textId="77777777" w:rsidR="0061485C" w:rsidRPr="00457C13" w:rsidRDefault="0061485C" w:rsidP="00457C13">
      <w:pPr>
        <w:pStyle w:val="BodyA"/>
        <w:spacing w:after="0" w:line="480" w:lineRule="auto"/>
        <w:ind w:left="567"/>
        <w:rPr>
          <w:rFonts w:ascii="Times New Roman" w:hAnsi="Times New Roman" w:cs="Times New Roman"/>
          <w:i/>
          <w:iCs/>
          <w:lang w:val="en-CA"/>
        </w:rPr>
      </w:pPr>
    </w:p>
    <w:p w14:paraId="3011CFFC" w14:textId="44DCA743" w:rsidR="00720C05" w:rsidRPr="00457C13" w:rsidRDefault="00720C05" w:rsidP="00457C13">
      <w:pPr>
        <w:pStyle w:val="BodyA"/>
        <w:spacing w:after="0" w:line="480" w:lineRule="auto"/>
        <w:rPr>
          <w:rFonts w:ascii="Times New Roman" w:hAnsi="Times New Roman" w:cs="Times New Roman"/>
          <w:lang w:val="en-CA"/>
        </w:rPr>
      </w:pPr>
      <w:r w:rsidRPr="00457C13">
        <w:rPr>
          <w:rFonts w:ascii="Times New Roman" w:hAnsi="Times New Roman" w:cs="Times New Roman"/>
          <w:lang w:val="en-CA"/>
        </w:rPr>
        <w:t>For various groups of gbMSM, substance use is an accepted social practice when at social events. These behaviors may not be stigmatized as they are considered to be common practices in different subgroups.</w:t>
      </w:r>
    </w:p>
    <w:p w14:paraId="3664B184" w14:textId="36028678" w:rsidR="00720C05" w:rsidRDefault="00720C05" w:rsidP="00457C13">
      <w:pPr>
        <w:pStyle w:val="BodyA"/>
        <w:spacing w:after="0" w:line="480" w:lineRule="auto"/>
        <w:ind w:firstLine="567"/>
        <w:rPr>
          <w:rFonts w:ascii="Times New Roman" w:hAnsi="Times New Roman" w:cs="Times New Roman"/>
          <w:lang w:val="en-CA"/>
        </w:rPr>
      </w:pPr>
      <w:r w:rsidRPr="00457C13">
        <w:rPr>
          <w:rFonts w:ascii="Times New Roman" w:hAnsi="Times New Roman" w:cs="Times New Roman"/>
          <w:lang w:val="en-CA"/>
        </w:rPr>
        <w:t xml:space="preserve">Some gbMSM may also use alcohol and/or substances as a way to facilitate community interaction and build social networks. As noted by the participant below, these men may consider this substance use as an opportunity to build networks that otherwise might not be available: </w:t>
      </w:r>
    </w:p>
    <w:p w14:paraId="19ED7BF1" w14:textId="77777777" w:rsidR="0061485C" w:rsidRPr="00457C13" w:rsidRDefault="0061485C" w:rsidP="00457C13">
      <w:pPr>
        <w:pStyle w:val="BodyA"/>
        <w:spacing w:after="0" w:line="480" w:lineRule="auto"/>
        <w:ind w:firstLine="567"/>
        <w:rPr>
          <w:rFonts w:ascii="Times New Roman" w:hAnsi="Times New Roman" w:cs="Times New Roman"/>
          <w:lang w:val="en-CA"/>
        </w:rPr>
      </w:pPr>
    </w:p>
    <w:p w14:paraId="4FFAECEB" w14:textId="77777777" w:rsidR="00720C05" w:rsidRPr="00457C13" w:rsidRDefault="00720C05" w:rsidP="00457C13">
      <w:pPr>
        <w:pStyle w:val="BodyA"/>
        <w:tabs>
          <w:tab w:val="left" w:pos="7920"/>
        </w:tabs>
        <w:spacing w:after="0" w:line="480" w:lineRule="auto"/>
        <w:ind w:left="567" w:right="720"/>
        <w:rPr>
          <w:rFonts w:ascii="Times New Roman" w:hAnsi="Times New Roman" w:cs="Times New Roman"/>
          <w:i/>
          <w:iCs/>
          <w:lang w:val="en-CA"/>
        </w:rPr>
      </w:pPr>
      <w:r w:rsidRPr="00457C13">
        <w:rPr>
          <w:rFonts w:ascii="Times New Roman" w:hAnsi="Times New Roman" w:cs="Times New Roman"/>
          <w:i/>
          <w:iCs/>
          <w:lang w:val="en-CA"/>
        </w:rPr>
        <w:t xml:space="preserve">“And I think a lot of drug use is like a social activity and a way to find community and I think that’s what most guys are looking for and I think that’s probably one of </w:t>
      </w:r>
      <w:r w:rsidRPr="00457C13">
        <w:rPr>
          <w:rFonts w:ascii="Times New Roman" w:hAnsi="Times New Roman" w:cs="Times New Roman"/>
          <w:i/>
          <w:iCs/>
          <w:lang w:val="en-CA"/>
        </w:rPr>
        <w:lastRenderedPageBreak/>
        <w:t xml:space="preserve">the ways to get it, just like going to like a church or whatever. I think that’s what people are often looking for and I think a lot of people in the city are super isolated and that’s probably one of the ways that they can find people.” </w:t>
      </w:r>
      <w:r w:rsidRPr="00457C13">
        <w:rPr>
          <w:rFonts w:ascii="Times New Roman" w:hAnsi="Times New Roman" w:cs="Times New Roman"/>
          <w:iCs/>
          <w:lang w:val="en-CA"/>
        </w:rPr>
        <w:t>[Jacob, &lt;25 years old, HIV-negative]</w:t>
      </w:r>
      <w:r w:rsidRPr="00457C13">
        <w:rPr>
          <w:rFonts w:ascii="Times New Roman" w:hAnsi="Times New Roman" w:cs="Times New Roman"/>
          <w:i/>
          <w:iCs/>
          <w:lang w:val="en-CA"/>
        </w:rPr>
        <w:br/>
      </w:r>
    </w:p>
    <w:p w14:paraId="685FD6A6" w14:textId="77777777" w:rsidR="00720C05" w:rsidRPr="00457C13" w:rsidRDefault="00720C05" w:rsidP="00457C13">
      <w:pPr>
        <w:pStyle w:val="BodyA"/>
        <w:spacing w:after="0" w:line="480" w:lineRule="auto"/>
        <w:rPr>
          <w:rFonts w:ascii="Times New Roman" w:hAnsi="Times New Roman" w:cs="Times New Roman"/>
          <w:lang w:val="en-CA"/>
        </w:rPr>
      </w:pPr>
      <w:r w:rsidRPr="00457C13">
        <w:rPr>
          <w:rFonts w:ascii="Times New Roman" w:hAnsi="Times New Roman" w:cs="Times New Roman"/>
          <w:lang w:val="en-CA"/>
        </w:rPr>
        <w:t>This younger man described that some men choose substance use as an easier way to build social networks in the city. Otherwise there is the potential to feel isolated.</w:t>
      </w:r>
    </w:p>
    <w:p w14:paraId="3FBA91FF" w14:textId="600990FA" w:rsidR="00720C05"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Likewise, several participants identified substance use as necessary for entry into gbMSM social circles. Consequently, individuals may engage in substance use behavior out of social pressure to fit in. As one participant noted:</w:t>
      </w:r>
    </w:p>
    <w:p w14:paraId="54C1199C" w14:textId="77777777" w:rsidR="0061485C" w:rsidRPr="00457C13" w:rsidRDefault="0061485C" w:rsidP="00457C13">
      <w:pPr>
        <w:pStyle w:val="BodyA"/>
        <w:spacing w:after="0" w:line="480" w:lineRule="auto"/>
        <w:ind w:firstLine="720"/>
        <w:rPr>
          <w:rFonts w:ascii="Times New Roman" w:hAnsi="Times New Roman" w:cs="Times New Roman"/>
          <w:lang w:val="en-CA"/>
        </w:rPr>
      </w:pPr>
    </w:p>
    <w:p w14:paraId="737FA87E" w14:textId="5BF6DB5E" w:rsidR="00720C05" w:rsidRDefault="0061485C" w:rsidP="00457C13">
      <w:pPr>
        <w:pStyle w:val="BodyA"/>
        <w:spacing w:after="0" w:line="480" w:lineRule="auto"/>
        <w:ind w:left="720" w:right="630"/>
        <w:rPr>
          <w:rFonts w:ascii="Times New Roman" w:hAnsi="Times New Roman" w:cs="Times New Roman"/>
          <w:iCs/>
          <w:lang w:val="en-CA"/>
        </w:rPr>
      </w:pPr>
      <w:r>
        <w:rPr>
          <w:rFonts w:ascii="Times New Roman" w:hAnsi="Times New Roman" w:cs="Times New Roman"/>
          <w:i/>
          <w:iCs/>
          <w:lang w:val="en-CA"/>
        </w:rPr>
        <w:t>“</w:t>
      </w:r>
      <w:r w:rsidR="00720C05" w:rsidRPr="00457C13">
        <w:rPr>
          <w:rFonts w:ascii="Times New Roman" w:hAnsi="Times New Roman" w:cs="Times New Roman"/>
          <w:i/>
          <w:iCs/>
          <w:lang w:val="en-CA"/>
        </w:rPr>
        <w:t>If you were trying to fit in with a group of people and they were doing it and then you didn’t want to and they were like well that’s what we’re doing tonight and they kind of were standoffish, then you probably would end up doing it anyway because you really wanted to be a part of that group</w:t>
      </w:r>
      <w:r w:rsidR="00720C05" w:rsidRPr="00457C13">
        <w:rPr>
          <w:rFonts w:ascii="Times New Roman" w:hAnsi="Times New Roman" w:cs="Times New Roman"/>
          <w:iCs/>
          <w:lang w:val="en-CA"/>
        </w:rPr>
        <w:t>.</w:t>
      </w:r>
      <w:r>
        <w:rPr>
          <w:rFonts w:ascii="Times New Roman" w:hAnsi="Times New Roman" w:cs="Times New Roman"/>
          <w:iCs/>
          <w:lang w:val="en-CA"/>
        </w:rPr>
        <w:t>”</w:t>
      </w:r>
      <w:r w:rsidR="00720C05" w:rsidRPr="00457C13">
        <w:rPr>
          <w:rFonts w:ascii="Times New Roman" w:hAnsi="Times New Roman" w:cs="Times New Roman"/>
          <w:iCs/>
          <w:lang w:val="en-CA"/>
        </w:rPr>
        <w:t xml:space="preserve">  [Anthony, 25-50 years old, HIV-negative]</w:t>
      </w:r>
    </w:p>
    <w:p w14:paraId="7AA73C0F" w14:textId="77777777" w:rsidR="0061485C" w:rsidRPr="00457C13" w:rsidRDefault="0061485C" w:rsidP="00457C13">
      <w:pPr>
        <w:pStyle w:val="BodyA"/>
        <w:spacing w:after="0" w:line="480" w:lineRule="auto"/>
        <w:ind w:left="720" w:right="630"/>
        <w:rPr>
          <w:rFonts w:ascii="Times New Roman" w:hAnsi="Times New Roman" w:cs="Times New Roman"/>
          <w:iCs/>
          <w:lang w:val="en-CA"/>
        </w:rPr>
      </w:pPr>
    </w:p>
    <w:p w14:paraId="036FE735" w14:textId="14AE117A" w:rsidR="00720C05" w:rsidRDefault="00720C05" w:rsidP="00457C13">
      <w:pPr>
        <w:pStyle w:val="BodyA"/>
        <w:tabs>
          <w:tab w:val="left" w:pos="7920"/>
        </w:tabs>
        <w:spacing w:after="0" w:line="480" w:lineRule="auto"/>
        <w:ind w:right="720"/>
        <w:rPr>
          <w:rFonts w:ascii="Times New Roman" w:hAnsi="Times New Roman" w:cs="Times New Roman"/>
          <w:lang w:val="en-CA"/>
        </w:rPr>
      </w:pPr>
      <w:r w:rsidRPr="00457C13">
        <w:rPr>
          <w:rFonts w:ascii="Times New Roman" w:hAnsi="Times New Roman" w:cs="Times New Roman"/>
          <w:lang w:val="en-CA"/>
        </w:rPr>
        <w:t>Other participants felt that not using drugs, or not accepting drugs if offered by others, could lead to being denied inclusion from various social groups:</w:t>
      </w:r>
    </w:p>
    <w:p w14:paraId="74E1427E" w14:textId="77777777" w:rsidR="0061485C" w:rsidRPr="00457C13" w:rsidRDefault="0061485C" w:rsidP="00457C13">
      <w:pPr>
        <w:pStyle w:val="BodyA"/>
        <w:tabs>
          <w:tab w:val="left" w:pos="7920"/>
        </w:tabs>
        <w:spacing w:after="0" w:line="480" w:lineRule="auto"/>
        <w:ind w:right="720"/>
        <w:rPr>
          <w:rFonts w:ascii="Times New Roman" w:hAnsi="Times New Roman" w:cs="Times New Roman"/>
          <w:lang w:val="en-CA"/>
        </w:rPr>
      </w:pPr>
    </w:p>
    <w:p w14:paraId="7705926D" w14:textId="284A7C5E" w:rsidR="00720C05" w:rsidRDefault="00720C05" w:rsidP="00457C13">
      <w:pPr>
        <w:pStyle w:val="BodyA"/>
        <w:tabs>
          <w:tab w:val="left" w:pos="7920"/>
        </w:tabs>
        <w:spacing w:after="0" w:line="480" w:lineRule="auto"/>
        <w:ind w:left="720" w:right="720"/>
        <w:rPr>
          <w:rFonts w:ascii="Times New Roman" w:hAnsi="Times New Roman" w:cs="Times New Roman"/>
          <w:iCs/>
          <w:lang w:val="en-CA"/>
        </w:rPr>
      </w:pPr>
      <w:r w:rsidRPr="00457C13">
        <w:rPr>
          <w:rFonts w:ascii="Times New Roman" w:hAnsi="Times New Roman" w:cs="Times New Roman"/>
          <w:i/>
          <w:iCs/>
          <w:lang w:val="en-CA"/>
        </w:rPr>
        <w:t xml:space="preserve">“And, you know, whether you’re included in that or not it tends to be obviously, people who are using drugs tend to congregate together and if you’re not using </w:t>
      </w:r>
      <w:r w:rsidRPr="00457C13">
        <w:rPr>
          <w:rFonts w:ascii="Times New Roman" w:hAnsi="Times New Roman" w:cs="Times New Roman"/>
          <w:i/>
          <w:iCs/>
          <w:lang w:val="en-CA"/>
        </w:rPr>
        <w:lastRenderedPageBreak/>
        <w:t xml:space="preserve">drugs you get somewhat excluded or you self-exclude just because you don’t feel like you belong.” </w:t>
      </w:r>
      <w:r w:rsidRPr="00457C13">
        <w:rPr>
          <w:rFonts w:ascii="Times New Roman" w:hAnsi="Times New Roman" w:cs="Times New Roman"/>
          <w:iCs/>
          <w:lang w:val="en-CA"/>
        </w:rPr>
        <w:t xml:space="preserve">[Steven, </w:t>
      </w:r>
      <w:r w:rsidR="0061485C">
        <w:rPr>
          <w:rFonts w:ascii="Times New Roman" w:hAnsi="Times New Roman" w:cs="Times New Roman"/>
          <w:iCs/>
          <w:lang w:val="en-CA"/>
        </w:rPr>
        <w:t>≥</w:t>
      </w:r>
      <w:r w:rsidRPr="00457C13">
        <w:rPr>
          <w:rFonts w:ascii="Times New Roman" w:hAnsi="Times New Roman" w:cs="Times New Roman"/>
          <w:iCs/>
          <w:lang w:val="en-CA"/>
        </w:rPr>
        <w:t>51 years old, HIV-positive]</w:t>
      </w:r>
    </w:p>
    <w:p w14:paraId="7C6CD18A" w14:textId="77777777" w:rsidR="0061485C" w:rsidRPr="00457C13" w:rsidRDefault="0061485C" w:rsidP="00457C13">
      <w:pPr>
        <w:pStyle w:val="BodyA"/>
        <w:tabs>
          <w:tab w:val="left" w:pos="7920"/>
        </w:tabs>
        <w:spacing w:after="0" w:line="480" w:lineRule="auto"/>
        <w:ind w:left="720" w:right="720"/>
        <w:rPr>
          <w:rFonts w:ascii="Times New Roman" w:hAnsi="Times New Roman" w:cs="Times New Roman"/>
          <w:i/>
          <w:iCs/>
          <w:lang w:val="en-CA"/>
        </w:rPr>
      </w:pPr>
    </w:p>
    <w:p w14:paraId="2BCF45F4" w14:textId="4C91E61C" w:rsidR="00720C05" w:rsidRDefault="00720C05" w:rsidP="00457C13">
      <w:pPr>
        <w:pStyle w:val="BodyA"/>
        <w:tabs>
          <w:tab w:val="left" w:pos="7920"/>
        </w:tabs>
        <w:spacing w:after="0" w:line="480" w:lineRule="auto"/>
        <w:ind w:left="720" w:right="720"/>
        <w:rPr>
          <w:rFonts w:ascii="Times New Roman" w:hAnsi="Times New Roman" w:cs="Times New Roman"/>
          <w:iCs/>
          <w:lang w:val="en-CA"/>
        </w:rPr>
      </w:pPr>
      <w:r w:rsidRPr="00457C13">
        <w:rPr>
          <w:rFonts w:ascii="Times New Roman" w:hAnsi="Times New Roman" w:cs="Times New Roman"/>
          <w:i/>
          <w:iCs/>
          <w:lang w:val="en-CA"/>
        </w:rPr>
        <w:t>“If you don’t do drugs then you’re not invited to any parties or you’re not, a lot of people I found also sexually, if you’re not doing drugs then you’re out</w:t>
      </w:r>
      <w:r w:rsidRPr="00457C13">
        <w:rPr>
          <w:rFonts w:ascii="Times New Roman" w:hAnsi="Times New Roman" w:cs="Times New Roman"/>
          <w:iCs/>
          <w:lang w:val="en-CA"/>
        </w:rPr>
        <w:t xml:space="preserve">.” [Rick, </w:t>
      </w:r>
      <w:r w:rsidR="0061485C">
        <w:rPr>
          <w:rFonts w:ascii="Times New Roman" w:hAnsi="Times New Roman" w:cs="Times New Roman"/>
          <w:iCs/>
          <w:lang w:val="en-CA"/>
        </w:rPr>
        <w:t>≥</w:t>
      </w:r>
      <w:r w:rsidRPr="00457C13">
        <w:rPr>
          <w:rFonts w:ascii="Times New Roman" w:hAnsi="Times New Roman" w:cs="Times New Roman"/>
          <w:iCs/>
          <w:lang w:val="en-CA"/>
        </w:rPr>
        <w:t>51 years old, HIV-positive].</w:t>
      </w:r>
    </w:p>
    <w:p w14:paraId="703FDD01" w14:textId="77777777" w:rsidR="0061485C" w:rsidRPr="00457C13" w:rsidRDefault="0061485C" w:rsidP="00457C13">
      <w:pPr>
        <w:pStyle w:val="BodyA"/>
        <w:tabs>
          <w:tab w:val="left" w:pos="7920"/>
        </w:tabs>
        <w:spacing w:after="0" w:line="480" w:lineRule="auto"/>
        <w:ind w:left="720" w:right="720"/>
        <w:rPr>
          <w:rFonts w:ascii="Times New Roman" w:hAnsi="Times New Roman" w:cs="Times New Roman"/>
          <w:iCs/>
          <w:lang w:val="en-CA"/>
        </w:rPr>
      </w:pPr>
    </w:p>
    <w:p w14:paraId="49BB59E9" w14:textId="77777777" w:rsidR="00720C05" w:rsidRPr="00457C13" w:rsidRDefault="00720C05" w:rsidP="00457C13">
      <w:pPr>
        <w:pStyle w:val="BodyA"/>
        <w:spacing w:after="0" w:line="480" w:lineRule="auto"/>
        <w:rPr>
          <w:rFonts w:ascii="Times New Roman" w:hAnsi="Times New Roman" w:cs="Times New Roman"/>
          <w:lang w:val="en-CA"/>
        </w:rPr>
      </w:pPr>
      <w:r w:rsidRPr="00457C13">
        <w:rPr>
          <w:rFonts w:ascii="Times New Roman" w:hAnsi="Times New Roman" w:cs="Times New Roman"/>
          <w:lang w:val="en-CA"/>
        </w:rPr>
        <w:t xml:space="preserve">These participants highlighted that once in a social group, the perception may be that it is important not to challenge the social patterns of other group members. Further, if others are planning to drink or use substances, it may feel important to join in if drugs or alcohol are offered, or else face losing friends or becoming disconnected from the social group. This fear of being left out from the broader social group was described as a potential factor contributing to some men’s willingness to use substances. Furthermore, the role of intimacy in their social life was a motivation for some men to partake in substance use. Various men described that being in these substance-using social groups provided opportunities to find sexual partners that otherwise would be difficult to find in their everyday lives. </w:t>
      </w:r>
    </w:p>
    <w:p w14:paraId="3375294B" w14:textId="14359059" w:rsidR="00720C05"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One of the younger participants described his tensions with finding a social group using the “</w:t>
      </w:r>
      <w:r w:rsidR="0061485C">
        <w:rPr>
          <w:rFonts w:ascii="Times New Roman" w:hAnsi="Times New Roman" w:cs="Times New Roman"/>
          <w:lang w:val="en-CA"/>
        </w:rPr>
        <w:t>Five</w:t>
      </w:r>
      <w:r w:rsidRPr="00457C13">
        <w:rPr>
          <w:rFonts w:ascii="Times New Roman" w:hAnsi="Times New Roman" w:cs="Times New Roman"/>
          <w:lang w:val="en-CA"/>
        </w:rPr>
        <w:t>Sixty boy” (i.e., young gbMSM who visit a specific former bar called FiveSixty) as an example. According to this participant, these men may be ambitious, young, and smart but may end up being trapped into a particular social group:</w:t>
      </w:r>
    </w:p>
    <w:p w14:paraId="6C9BD71F" w14:textId="77777777" w:rsidR="0061485C" w:rsidRPr="00457C13" w:rsidRDefault="0061485C" w:rsidP="00457C13">
      <w:pPr>
        <w:pStyle w:val="BodyA"/>
        <w:spacing w:after="0" w:line="480" w:lineRule="auto"/>
        <w:ind w:firstLine="720"/>
        <w:rPr>
          <w:rFonts w:ascii="Times New Roman" w:hAnsi="Times New Roman" w:cs="Times New Roman"/>
          <w:lang w:val="en-CA"/>
        </w:rPr>
      </w:pPr>
    </w:p>
    <w:p w14:paraId="30BE006F" w14:textId="65EF6771" w:rsidR="00720C05" w:rsidRDefault="00720C05" w:rsidP="00457C13">
      <w:pPr>
        <w:pStyle w:val="BodyA"/>
        <w:spacing w:after="0" w:line="480" w:lineRule="auto"/>
        <w:ind w:left="720" w:right="630"/>
        <w:rPr>
          <w:rFonts w:ascii="Times New Roman" w:hAnsi="Times New Roman" w:cs="Times New Roman"/>
          <w:i/>
          <w:iCs/>
          <w:lang w:val="en-CA"/>
        </w:rPr>
      </w:pPr>
      <w:r w:rsidRPr="00457C13">
        <w:rPr>
          <w:rFonts w:ascii="Times New Roman" w:hAnsi="Times New Roman" w:cs="Times New Roman"/>
          <w:lang w:val="en-CA"/>
        </w:rPr>
        <w:t>“</w:t>
      </w:r>
      <w:r w:rsidRPr="00457C13">
        <w:rPr>
          <w:rFonts w:ascii="Times New Roman" w:hAnsi="Times New Roman" w:cs="Times New Roman"/>
          <w:i/>
          <w:iCs/>
          <w:lang w:val="en-CA"/>
        </w:rPr>
        <w:t xml:space="preserve">A </w:t>
      </w:r>
      <w:r w:rsidR="0061485C">
        <w:rPr>
          <w:rFonts w:ascii="Times New Roman" w:hAnsi="Times New Roman" w:cs="Times New Roman"/>
          <w:i/>
          <w:iCs/>
          <w:lang w:val="en-CA"/>
        </w:rPr>
        <w:t>FiveSixty</w:t>
      </w:r>
      <w:r w:rsidRPr="00457C13">
        <w:rPr>
          <w:rFonts w:ascii="Times New Roman" w:hAnsi="Times New Roman" w:cs="Times New Roman"/>
          <w:i/>
          <w:iCs/>
          <w:lang w:val="en-CA"/>
        </w:rPr>
        <w:t xml:space="preserve"> boy, he would be young and pretty. He would fit the idea -- like body … ideal about having a good body, going to the gym.  He probably uses certain </w:t>
      </w:r>
      <w:r w:rsidRPr="00457C13">
        <w:rPr>
          <w:rFonts w:ascii="Times New Roman" w:hAnsi="Times New Roman" w:cs="Times New Roman"/>
          <w:i/>
          <w:iCs/>
          <w:lang w:val="en-CA"/>
        </w:rPr>
        <w:lastRenderedPageBreak/>
        <w:t>recreational drugs and drink. He might be intelligent but he's not really interested in very intelligent things. He's more interested in having sex, and partying, and […] working out next. He might work -- he probably has some kind of aspirational job. He wants to be a model, or he wants to be a performer, or he's a dancer with the house of celebrities or something like that. But not necessarily out of any more so than that's what's expected in that role of us. And that’s how you fall into that […</w:t>
      </w:r>
      <w:r w:rsidRPr="00457C13">
        <w:rPr>
          <w:rFonts w:ascii="Times New Roman" w:hAnsi="Times New Roman" w:cs="Times New Roman"/>
          <w:iCs/>
          <w:lang w:val="en-CA"/>
        </w:rPr>
        <w:t xml:space="preserve">] </w:t>
      </w:r>
      <w:r w:rsidRPr="00457C13">
        <w:rPr>
          <w:rFonts w:ascii="Times New Roman" w:hAnsi="Times New Roman" w:cs="Times New Roman"/>
          <w:i/>
          <w:iCs/>
          <w:lang w:val="en-CA"/>
        </w:rPr>
        <w:t xml:space="preserve">And there's this idea, they're apparently -- in Vancouver there's this kind of idea of a FiveSixty boy </w:t>
      </w:r>
      <w:r w:rsidRPr="00457C13">
        <w:rPr>
          <w:rFonts w:ascii="Times New Roman" w:hAnsi="Times New Roman" w:cs="Times New Roman"/>
          <w:lang w:val="en-CA"/>
        </w:rPr>
        <w:t>[young gay partiers]</w:t>
      </w:r>
      <w:r w:rsidRPr="00457C13">
        <w:rPr>
          <w:rFonts w:ascii="Times New Roman" w:hAnsi="Times New Roman" w:cs="Times New Roman"/>
          <w:i/>
          <w:iCs/>
          <w:lang w:val="en-CA"/>
        </w:rPr>
        <w:t xml:space="preserve"> -- the boy who goes to FiveSixty.  Which as soon as that was said I knew exactly what's meant by it, and that as the image of the community.” </w:t>
      </w:r>
      <w:r w:rsidRPr="00457C13">
        <w:rPr>
          <w:rFonts w:ascii="Times New Roman" w:hAnsi="Times New Roman" w:cs="Times New Roman"/>
          <w:iCs/>
          <w:lang w:val="en-CA"/>
        </w:rPr>
        <w:t>[Jordan, &lt;25 years old, HIV-negative]</w:t>
      </w:r>
      <w:r w:rsidRPr="00457C13" w:rsidDel="00FB3139">
        <w:rPr>
          <w:rFonts w:ascii="Times New Roman" w:hAnsi="Times New Roman" w:cs="Times New Roman"/>
          <w:i/>
          <w:iCs/>
          <w:lang w:val="en-CA"/>
        </w:rPr>
        <w:t xml:space="preserve"> </w:t>
      </w:r>
    </w:p>
    <w:p w14:paraId="3526309E" w14:textId="77777777" w:rsidR="0061485C" w:rsidRPr="00457C13" w:rsidRDefault="0061485C" w:rsidP="00457C13">
      <w:pPr>
        <w:pStyle w:val="BodyA"/>
        <w:spacing w:after="0" w:line="480" w:lineRule="auto"/>
        <w:ind w:left="720" w:right="630"/>
        <w:rPr>
          <w:rFonts w:ascii="Times New Roman" w:hAnsi="Times New Roman" w:cs="Times New Roman"/>
          <w:i/>
          <w:iCs/>
          <w:lang w:val="en-CA"/>
        </w:rPr>
      </w:pPr>
    </w:p>
    <w:p w14:paraId="0423622B" w14:textId="2C605456" w:rsidR="00720C05" w:rsidRDefault="00720C05" w:rsidP="00457C13">
      <w:pPr>
        <w:pStyle w:val="BodyA"/>
        <w:spacing w:after="0" w:line="480" w:lineRule="auto"/>
        <w:rPr>
          <w:rFonts w:ascii="Times New Roman" w:hAnsi="Times New Roman" w:cs="Times New Roman"/>
          <w:lang w:val="en-CA"/>
        </w:rPr>
      </w:pPr>
      <w:r w:rsidRPr="00457C13">
        <w:rPr>
          <w:rFonts w:ascii="Times New Roman" w:hAnsi="Times New Roman" w:cs="Times New Roman"/>
          <w:lang w:val="en-CA"/>
        </w:rPr>
        <w:t>However, there were also some men who rejected the idea of substance use as a social activity. Instead, these men felt that substance use should not be seen as an expectation of going out and being social in all of Vancouver’s g</w:t>
      </w:r>
      <w:r w:rsidR="0037264C" w:rsidRPr="00457C13">
        <w:rPr>
          <w:rFonts w:ascii="Times New Roman" w:hAnsi="Times New Roman" w:cs="Times New Roman"/>
          <w:lang w:val="en-CA"/>
        </w:rPr>
        <w:t>bMSM</w:t>
      </w:r>
      <w:r w:rsidRPr="00457C13">
        <w:rPr>
          <w:rFonts w:ascii="Times New Roman" w:hAnsi="Times New Roman" w:cs="Times New Roman"/>
          <w:lang w:val="en-CA"/>
        </w:rPr>
        <w:t xml:space="preserve"> social spaces.</w:t>
      </w:r>
    </w:p>
    <w:p w14:paraId="68072926" w14:textId="77777777" w:rsidR="0061485C" w:rsidRPr="00457C13" w:rsidRDefault="0061485C" w:rsidP="00457C13">
      <w:pPr>
        <w:pStyle w:val="BodyA"/>
        <w:spacing w:after="0" w:line="480" w:lineRule="auto"/>
        <w:rPr>
          <w:rFonts w:ascii="Times New Roman" w:hAnsi="Times New Roman" w:cs="Times New Roman"/>
          <w:lang w:val="en-CA"/>
        </w:rPr>
      </w:pPr>
    </w:p>
    <w:p w14:paraId="5C79B5CE" w14:textId="659806D9" w:rsidR="00720C05" w:rsidRDefault="00720C05" w:rsidP="00457C13">
      <w:pPr>
        <w:pStyle w:val="BodyA"/>
        <w:spacing w:after="0" w:line="480" w:lineRule="auto"/>
        <w:ind w:left="720" w:right="630"/>
        <w:rPr>
          <w:rFonts w:ascii="Times New Roman" w:hAnsi="Times New Roman" w:cs="Times New Roman"/>
          <w:iCs/>
          <w:lang w:val="en-CA"/>
        </w:rPr>
      </w:pPr>
      <w:r w:rsidRPr="00457C13">
        <w:rPr>
          <w:rFonts w:ascii="Times New Roman" w:hAnsi="Times New Roman" w:cs="Times New Roman"/>
          <w:i/>
          <w:iCs/>
          <w:lang w:val="en-CA"/>
        </w:rPr>
        <w:t>“So I don’t have any of the things that comes with drug culture. It’s not in my social milieu. It’s all around me but in my group of friends who I associate with … And I had to replace a lot of things and let them go because they were harmful and it’s just been … And how I did that, I don’t know.”</w:t>
      </w:r>
      <w:r w:rsidRPr="00457C13">
        <w:rPr>
          <w:rFonts w:ascii="Times New Roman" w:hAnsi="Times New Roman" w:cs="Times New Roman"/>
          <w:iCs/>
          <w:lang w:val="en-CA"/>
        </w:rPr>
        <w:t xml:space="preserve"> [Kyle, </w:t>
      </w:r>
      <w:r w:rsidR="00A118E0">
        <w:rPr>
          <w:rFonts w:ascii="Times New Roman" w:hAnsi="Times New Roman" w:cs="Times New Roman"/>
          <w:iCs/>
          <w:lang w:val="en-CA"/>
        </w:rPr>
        <w:t>≥</w:t>
      </w:r>
      <w:r w:rsidRPr="0061485C">
        <w:rPr>
          <w:iCs/>
          <w:lang w:val="en-US"/>
        </w:rPr>
        <w:t>5</w:t>
      </w:r>
      <w:r w:rsidR="00A118E0">
        <w:rPr>
          <w:iCs/>
          <w:lang w:val="en-US"/>
        </w:rPr>
        <w:t>1</w:t>
      </w:r>
      <w:r w:rsidRPr="0061485C">
        <w:rPr>
          <w:iCs/>
          <w:lang w:val="en-US"/>
        </w:rPr>
        <w:t xml:space="preserve"> years old</w:t>
      </w:r>
      <w:r w:rsidRPr="00457C13">
        <w:rPr>
          <w:rFonts w:ascii="Times New Roman" w:hAnsi="Times New Roman" w:cs="Times New Roman"/>
          <w:iCs/>
          <w:lang w:val="en-CA"/>
        </w:rPr>
        <w:t>, HIV-positive]</w:t>
      </w:r>
    </w:p>
    <w:p w14:paraId="710E5C54" w14:textId="77777777" w:rsidR="0061485C" w:rsidRPr="00457C13" w:rsidRDefault="0061485C" w:rsidP="00457C13">
      <w:pPr>
        <w:pStyle w:val="BodyA"/>
        <w:spacing w:after="0" w:line="480" w:lineRule="auto"/>
        <w:ind w:left="720" w:right="630"/>
        <w:rPr>
          <w:rFonts w:ascii="Times New Roman" w:hAnsi="Times New Roman" w:cs="Times New Roman"/>
          <w:i/>
          <w:iCs/>
          <w:lang w:val="en-CA"/>
        </w:rPr>
      </w:pPr>
    </w:p>
    <w:p w14:paraId="444083CA" w14:textId="1AF8D9A9" w:rsidR="00720C05" w:rsidRDefault="00720C05" w:rsidP="00457C13">
      <w:pPr>
        <w:pStyle w:val="BodyA"/>
        <w:spacing w:after="0" w:line="480" w:lineRule="auto"/>
        <w:rPr>
          <w:rFonts w:ascii="Times New Roman" w:hAnsi="Times New Roman" w:cs="Times New Roman"/>
          <w:lang w:val="en-CA"/>
        </w:rPr>
      </w:pPr>
      <w:r w:rsidRPr="00457C13">
        <w:rPr>
          <w:rFonts w:ascii="Times New Roman" w:hAnsi="Times New Roman" w:cs="Times New Roman"/>
          <w:lang w:val="en-CA"/>
        </w:rPr>
        <w:lastRenderedPageBreak/>
        <w:t>Although some gbMSM consider substance use as a mechanism for finding social groups, this is not always the case. Depending on the setting and individual they have more heterogenous values about substance use and friendship.</w:t>
      </w:r>
    </w:p>
    <w:p w14:paraId="57C2E0AA" w14:textId="77777777" w:rsidR="0061485C" w:rsidRPr="00457C13" w:rsidRDefault="0061485C" w:rsidP="00457C13">
      <w:pPr>
        <w:pStyle w:val="BodyA"/>
        <w:spacing w:after="0" w:line="480" w:lineRule="auto"/>
        <w:rPr>
          <w:rFonts w:ascii="Times New Roman" w:hAnsi="Times New Roman" w:cs="Times New Roman"/>
          <w:lang w:val="en-CA"/>
        </w:rPr>
      </w:pPr>
    </w:p>
    <w:p w14:paraId="7A0CC20F" w14:textId="77777777" w:rsidR="00720C05" w:rsidRPr="00457C13" w:rsidRDefault="00720C05" w:rsidP="00457C13">
      <w:pPr>
        <w:pStyle w:val="BodyA"/>
        <w:keepNext/>
        <w:spacing w:after="0" w:line="480" w:lineRule="auto"/>
        <w:outlineLvl w:val="0"/>
        <w:rPr>
          <w:rFonts w:ascii="Times New Roman" w:hAnsi="Times New Roman" w:cs="Times New Roman"/>
          <w:b/>
          <w:bCs/>
          <w:i/>
          <w:iCs/>
          <w:lang w:val="en-CA"/>
        </w:rPr>
      </w:pPr>
      <w:r w:rsidRPr="00457C13">
        <w:rPr>
          <w:rFonts w:ascii="Times New Roman" w:hAnsi="Times New Roman" w:cs="Times New Roman"/>
          <w:b/>
          <w:bCs/>
          <w:i/>
          <w:iCs/>
          <w:lang w:val="en-CA"/>
        </w:rPr>
        <w:t>Theme 2: Different drugs depending on environment and socio-sexual context</w:t>
      </w:r>
    </w:p>
    <w:p w14:paraId="567DA5F2" w14:textId="05072103" w:rsidR="00720C05" w:rsidRDefault="00720C05" w:rsidP="00457C13">
      <w:pPr>
        <w:pStyle w:val="BodyA"/>
        <w:keepNext/>
        <w:spacing w:after="0" w:line="480" w:lineRule="auto"/>
        <w:rPr>
          <w:rFonts w:ascii="Times New Roman" w:hAnsi="Times New Roman" w:cs="Times New Roman"/>
          <w:lang w:val="en-CA"/>
        </w:rPr>
      </w:pPr>
      <w:r w:rsidRPr="00457C13">
        <w:rPr>
          <w:rFonts w:ascii="Times New Roman" w:hAnsi="Times New Roman" w:cs="Times New Roman"/>
          <w:lang w:val="en-CA"/>
        </w:rPr>
        <w:t xml:space="preserve">Participants noted that depending on the location, there were various levels of acceptance for different substances. In some spaces, like at a nightclub or bar, patrons were most tolerant of alcohol, MDMA, GHB, and cannabis. Other substances were acceptable only via certain methods, for example, bumps of cocaine (i.e., using keys) was seen as socially acceptable but mainlining in a bathroom stall was not. As noted by two participants: </w:t>
      </w:r>
    </w:p>
    <w:p w14:paraId="0403D1BD" w14:textId="77777777" w:rsidR="0061485C" w:rsidRPr="00457C13" w:rsidRDefault="0061485C" w:rsidP="00457C13">
      <w:pPr>
        <w:pStyle w:val="BodyA"/>
        <w:keepNext/>
        <w:spacing w:after="0" w:line="480" w:lineRule="auto"/>
        <w:rPr>
          <w:rFonts w:ascii="Times New Roman" w:hAnsi="Times New Roman" w:cs="Times New Roman"/>
          <w:lang w:val="en-CA"/>
        </w:rPr>
      </w:pPr>
    </w:p>
    <w:p w14:paraId="2D540F5B" w14:textId="77777777" w:rsidR="00720C05" w:rsidRPr="00457C13" w:rsidRDefault="00720C05" w:rsidP="00457C13">
      <w:pPr>
        <w:pStyle w:val="Body"/>
        <w:tabs>
          <w:tab w:val="left" w:pos="7920"/>
        </w:tabs>
        <w:spacing w:line="480" w:lineRule="auto"/>
        <w:ind w:left="720" w:right="720"/>
        <w:rPr>
          <w:rFonts w:cs="Times New Roman"/>
          <w:iCs/>
          <w:lang w:val="en-CA"/>
        </w:rPr>
      </w:pPr>
      <w:r w:rsidRPr="00457C13">
        <w:rPr>
          <w:rFonts w:cs="Times New Roman"/>
          <w:i/>
          <w:iCs/>
          <w:lang w:val="en-CA"/>
        </w:rPr>
        <w:t>“Heroin and meth are kind of much higher-level drugs than coke and ecstasy, pot, G[HB]. Those ones they have a lot of acceptance in the community […] So it's not uncommon to see someone doing a key bump on the dance floor [at a specific bar], every night of the week. But if someone was mainlining in the bathroom, there'd be a kerfuffle. If someone was smoking meth in the alley it would be an issue. In a way that key bumps or popping a pill, or smoking a joint outside, or the voluminous drinking that these [social events] are all predicated on isn't</w:t>
      </w:r>
      <w:r w:rsidRPr="00457C13">
        <w:rPr>
          <w:rFonts w:cs="Times New Roman"/>
          <w:iCs/>
          <w:lang w:val="en-CA"/>
        </w:rPr>
        <w:t>.” [Billy, &lt;25 years old, HIV-negative].</w:t>
      </w:r>
    </w:p>
    <w:p w14:paraId="0CDDD2C1" w14:textId="77777777" w:rsidR="00720C05" w:rsidRPr="00457C13" w:rsidRDefault="00720C05" w:rsidP="00457C13">
      <w:pPr>
        <w:pStyle w:val="Body"/>
        <w:tabs>
          <w:tab w:val="left" w:pos="7920"/>
        </w:tabs>
        <w:spacing w:line="480" w:lineRule="auto"/>
        <w:ind w:right="720"/>
        <w:rPr>
          <w:rFonts w:cs="Times New Roman"/>
          <w:iCs/>
          <w:lang w:val="en-CA"/>
        </w:rPr>
      </w:pPr>
    </w:p>
    <w:p w14:paraId="34EAEE89" w14:textId="34AA3E65" w:rsidR="00720C05" w:rsidRDefault="00720C05" w:rsidP="00457C13">
      <w:pPr>
        <w:pStyle w:val="BodyA"/>
        <w:keepNext/>
        <w:spacing w:after="0" w:line="480" w:lineRule="auto"/>
        <w:rPr>
          <w:rFonts w:ascii="Times New Roman" w:hAnsi="Times New Roman" w:cs="Times New Roman"/>
          <w:lang w:val="en-CA"/>
        </w:rPr>
      </w:pPr>
      <w:r w:rsidRPr="00457C13">
        <w:rPr>
          <w:rFonts w:ascii="Times New Roman" w:hAnsi="Times New Roman" w:cs="Times New Roman"/>
          <w:lang w:val="en-CA"/>
        </w:rPr>
        <w:t xml:space="preserve">However, it was not acceptable in these spaces to use harder drugs (heroin, methamphetamine, etc.), especially via intravenous use or ‘slamming’. Participants reported that these types of drugs </w:t>
      </w:r>
      <w:r w:rsidRPr="00457C13">
        <w:rPr>
          <w:rFonts w:ascii="Times New Roman" w:hAnsi="Times New Roman" w:cs="Times New Roman"/>
          <w:lang w:val="en-CA"/>
        </w:rPr>
        <w:lastRenderedPageBreak/>
        <w:t>are more acceptable in spaces that require privacy, like a private residence or a room in a bathhouse:</w:t>
      </w:r>
    </w:p>
    <w:p w14:paraId="02288468" w14:textId="77777777" w:rsidR="00A118E0" w:rsidRPr="00457C13" w:rsidRDefault="00A118E0" w:rsidP="00457C13">
      <w:pPr>
        <w:pStyle w:val="BodyA"/>
        <w:keepNext/>
        <w:spacing w:after="0" w:line="480" w:lineRule="auto"/>
        <w:rPr>
          <w:rFonts w:ascii="Times New Roman" w:hAnsi="Times New Roman" w:cs="Times New Roman"/>
          <w:lang w:val="en-CA"/>
        </w:rPr>
      </w:pPr>
    </w:p>
    <w:p w14:paraId="33CDCEFE" w14:textId="36769993" w:rsidR="00720C05" w:rsidRDefault="00720C05" w:rsidP="00457C13">
      <w:pPr>
        <w:pStyle w:val="BodyA"/>
        <w:tabs>
          <w:tab w:val="left" w:pos="7920"/>
        </w:tabs>
        <w:spacing w:after="0" w:line="480" w:lineRule="auto"/>
        <w:ind w:left="720" w:right="720"/>
        <w:rPr>
          <w:rFonts w:ascii="Times New Roman" w:hAnsi="Times New Roman" w:cs="Times New Roman"/>
          <w:iCs/>
          <w:lang w:val="en-CA"/>
        </w:rPr>
      </w:pPr>
      <w:r w:rsidRPr="00457C13">
        <w:rPr>
          <w:rFonts w:ascii="Times New Roman" w:hAnsi="Times New Roman" w:cs="Times New Roman"/>
          <w:i/>
          <w:iCs/>
          <w:lang w:val="en-CA"/>
        </w:rPr>
        <w:t xml:space="preserve">“I do have some friends that have been into drugs, hard drugs, and they usually don’t find their drugs at a gay space. They usually find them at a house party or something like that.” </w:t>
      </w:r>
      <w:r w:rsidRPr="00457C13">
        <w:rPr>
          <w:rFonts w:ascii="Times New Roman" w:hAnsi="Times New Roman" w:cs="Times New Roman"/>
          <w:iCs/>
          <w:lang w:val="en-CA"/>
        </w:rPr>
        <w:t>[Joel, 25-50 years old, HIV-negative].</w:t>
      </w:r>
    </w:p>
    <w:p w14:paraId="3153D5D5" w14:textId="77777777" w:rsidR="00A118E0" w:rsidRPr="00457C13" w:rsidRDefault="00A118E0" w:rsidP="00457C13">
      <w:pPr>
        <w:pStyle w:val="BodyA"/>
        <w:tabs>
          <w:tab w:val="left" w:pos="7920"/>
        </w:tabs>
        <w:spacing w:after="0" w:line="480" w:lineRule="auto"/>
        <w:ind w:left="720" w:right="720"/>
        <w:rPr>
          <w:rFonts w:ascii="Times New Roman" w:hAnsi="Times New Roman" w:cs="Times New Roman"/>
          <w:iCs/>
          <w:lang w:val="en-CA"/>
        </w:rPr>
      </w:pPr>
    </w:p>
    <w:p w14:paraId="798ABC37" w14:textId="765F9741" w:rsidR="00720C05" w:rsidRDefault="00720C05" w:rsidP="00457C13">
      <w:pPr>
        <w:pStyle w:val="BodyA"/>
        <w:tabs>
          <w:tab w:val="left" w:pos="7920"/>
        </w:tabs>
        <w:spacing w:after="0" w:line="480" w:lineRule="auto"/>
        <w:ind w:right="720"/>
        <w:rPr>
          <w:rFonts w:ascii="Times New Roman" w:hAnsi="Times New Roman" w:cs="Times New Roman"/>
          <w:lang w:val="en-CA"/>
        </w:rPr>
      </w:pPr>
      <w:r w:rsidRPr="00457C13">
        <w:rPr>
          <w:rFonts w:ascii="Times New Roman" w:hAnsi="Times New Roman" w:cs="Times New Roman"/>
          <w:lang w:val="en-CA"/>
        </w:rPr>
        <w:t xml:space="preserve">Participants also noted that their drug choices were influenced by the spaces that they inhabit and that it is important to be aware of the scene when choosing a drug. For example, party drugs may be more common and accessible at a nightclub where they may be used to stimulate partiers, while at a bathhouse there may be a variety of drugs available, depending on the types of bathhouse users (e.g., people interested in stimulants to stay awake). </w:t>
      </w:r>
    </w:p>
    <w:p w14:paraId="4C3A996A" w14:textId="77777777" w:rsidR="00A118E0" w:rsidRPr="00457C13" w:rsidRDefault="00A118E0" w:rsidP="00457C13">
      <w:pPr>
        <w:pStyle w:val="BodyA"/>
        <w:tabs>
          <w:tab w:val="left" w:pos="7920"/>
        </w:tabs>
        <w:spacing w:after="0" w:line="480" w:lineRule="auto"/>
        <w:ind w:right="720"/>
        <w:rPr>
          <w:rFonts w:ascii="Times New Roman" w:hAnsi="Times New Roman" w:cs="Times New Roman"/>
          <w:lang w:val="en-CA"/>
        </w:rPr>
      </w:pPr>
    </w:p>
    <w:p w14:paraId="5A6370EE" w14:textId="195B46D1" w:rsidR="00720C05" w:rsidRDefault="00720C05" w:rsidP="00457C13">
      <w:pPr>
        <w:pStyle w:val="BodyA"/>
        <w:tabs>
          <w:tab w:val="left" w:pos="7920"/>
        </w:tabs>
        <w:spacing w:after="0" w:line="480" w:lineRule="auto"/>
        <w:ind w:left="567" w:right="720"/>
        <w:rPr>
          <w:rFonts w:ascii="Times New Roman" w:hAnsi="Times New Roman" w:cs="Times New Roman"/>
          <w:iCs/>
          <w:lang w:val="en-CA"/>
        </w:rPr>
      </w:pPr>
      <w:r w:rsidRPr="00457C13">
        <w:rPr>
          <w:rFonts w:ascii="Times New Roman" w:hAnsi="Times New Roman" w:cs="Times New Roman"/>
          <w:i/>
          <w:iCs/>
          <w:lang w:val="en-CA"/>
        </w:rPr>
        <w:t>“But if you’re going to like […] say if you’re going with your friends to an afterhours, if you’re going to be […] Sometimes it’s just like you would do it because there’s a necessity because how you going to be up until seven in the morning otherwise. That’s just ridiculous. But then you could just go home. So it’s like do you want to spend more time with your friends? Yes. How are you going to stay up until seven in the morning? Well, you’re probably not going to drink through</w:t>
      </w:r>
      <w:r w:rsidR="00A118E0">
        <w:rPr>
          <w:rFonts w:ascii="Times New Roman" w:hAnsi="Times New Roman" w:cs="Times New Roman"/>
          <w:i/>
          <w:iCs/>
          <w:lang w:val="en-CA"/>
        </w:rPr>
        <w:t>.</w:t>
      </w:r>
      <w:r w:rsidRPr="00457C13">
        <w:rPr>
          <w:rFonts w:ascii="Times New Roman" w:hAnsi="Times New Roman" w:cs="Times New Roman"/>
          <w:i/>
          <w:iCs/>
          <w:lang w:val="en-CA"/>
        </w:rPr>
        <w:t xml:space="preserve">” </w:t>
      </w:r>
      <w:r w:rsidRPr="00457C13">
        <w:rPr>
          <w:rFonts w:ascii="Times New Roman" w:hAnsi="Times New Roman" w:cs="Times New Roman"/>
          <w:iCs/>
          <w:lang w:val="en-CA"/>
        </w:rPr>
        <w:t>[Anthony, 25-50 years old, HIV-negative]</w:t>
      </w:r>
    </w:p>
    <w:p w14:paraId="23AFF14C" w14:textId="77777777" w:rsidR="00A118E0" w:rsidRPr="00457C13" w:rsidRDefault="00A118E0" w:rsidP="00457C13">
      <w:pPr>
        <w:pStyle w:val="BodyA"/>
        <w:tabs>
          <w:tab w:val="left" w:pos="7920"/>
        </w:tabs>
        <w:spacing w:after="0" w:line="480" w:lineRule="auto"/>
        <w:ind w:left="567" w:right="720"/>
        <w:rPr>
          <w:rFonts w:ascii="Times New Roman" w:hAnsi="Times New Roman" w:cs="Times New Roman"/>
          <w:i/>
          <w:iCs/>
          <w:lang w:val="en-CA"/>
        </w:rPr>
      </w:pPr>
    </w:p>
    <w:p w14:paraId="33F04A7B" w14:textId="292814DB" w:rsidR="00720C05" w:rsidRDefault="00720C05" w:rsidP="00457C13">
      <w:pPr>
        <w:pStyle w:val="BodyA"/>
        <w:spacing w:after="0" w:line="480" w:lineRule="auto"/>
        <w:rPr>
          <w:rFonts w:ascii="Times New Roman" w:hAnsi="Times New Roman" w:cs="Times New Roman"/>
          <w:lang w:val="en-CA"/>
        </w:rPr>
      </w:pPr>
      <w:r w:rsidRPr="00457C13">
        <w:rPr>
          <w:rFonts w:ascii="Times New Roman" w:hAnsi="Times New Roman" w:cs="Times New Roman"/>
          <w:lang w:val="en-CA"/>
        </w:rPr>
        <w:lastRenderedPageBreak/>
        <w:t xml:space="preserve">Some described MDMA use at after-hours events as necessary to stay awake all night and highlighted how these events cater to drug use by providing water and Gatorade to patrons, purposefully to keep the party going beyond last call at 3am: </w:t>
      </w:r>
    </w:p>
    <w:p w14:paraId="01B4DB3F" w14:textId="77777777" w:rsidR="00A118E0" w:rsidRPr="00457C13" w:rsidRDefault="00A118E0" w:rsidP="00457C13">
      <w:pPr>
        <w:pStyle w:val="BodyA"/>
        <w:spacing w:after="0" w:line="480" w:lineRule="auto"/>
        <w:rPr>
          <w:rFonts w:ascii="Times New Roman" w:hAnsi="Times New Roman" w:cs="Times New Roman"/>
          <w:lang w:val="en-CA"/>
        </w:rPr>
      </w:pPr>
    </w:p>
    <w:p w14:paraId="2466195E" w14:textId="37EE563A" w:rsidR="00720C05" w:rsidRDefault="00720C05" w:rsidP="00457C13">
      <w:pPr>
        <w:pStyle w:val="BodyA"/>
        <w:spacing w:after="0" w:line="480" w:lineRule="auto"/>
        <w:ind w:left="720" w:right="630"/>
        <w:rPr>
          <w:rFonts w:ascii="Times New Roman" w:hAnsi="Times New Roman" w:cs="Times New Roman"/>
          <w:iCs/>
          <w:lang w:val="en-CA"/>
        </w:rPr>
      </w:pPr>
      <w:r w:rsidRPr="00457C13">
        <w:rPr>
          <w:rFonts w:ascii="Times New Roman" w:hAnsi="Times New Roman" w:cs="Times New Roman"/>
          <w:i/>
          <w:iCs/>
          <w:lang w:val="en-CA"/>
        </w:rPr>
        <w:t xml:space="preserve">“If you go to a club, or like an after-hours club for instance, like after queer bash, there’s an after-hours club and we know right away that after-hours clubs don’t sell alcohol; they sell water and they sell Gatorade, and the reason why they sell water and Gatorade is for people who are high on MDMA or ecstasy, so we know that those spaces right away are already infiltrated with this drug and this culture of like excess, like culture of like feeling, of affect, I guess. And then to penetrate that club is to be aware of it. It’s to also pay $15 cover to get in…or sorry, $35 cover was that particular event which is terrifying. I think […] yeah." </w:t>
      </w:r>
      <w:r w:rsidRPr="00457C13">
        <w:rPr>
          <w:rFonts w:ascii="Times New Roman" w:hAnsi="Times New Roman" w:cs="Times New Roman"/>
          <w:iCs/>
          <w:lang w:val="en-CA"/>
        </w:rPr>
        <w:t>[Shaun, &lt;25 years old, HIV-negative]</w:t>
      </w:r>
    </w:p>
    <w:p w14:paraId="4D6EC9F5" w14:textId="77777777" w:rsidR="00A118E0" w:rsidRPr="00457C13" w:rsidRDefault="00A118E0" w:rsidP="00457C13">
      <w:pPr>
        <w:pStyle w:val="BodyA"/>
        <w:spacing w:after="0" w:line="480" w:lineRule="auto"/>
        <w:ind w:left="720" w:right="630"/>
        <w:rPr>
          <w:rFonts w:ascii="Times New Roman" w:hAnsi="Times New Roman" w:cs="Times New Roman"/>
          <w:i/>
          <w:iCs/>
          <w:lang w:val="en-CA"/>
        </w:rPr>
      </w:pPr>
    </w:p>
    <w:p w14:paraId="7BE7E5F7" w14:textId="5DB87559" w:rsidR="00720C05" w:rsidRDefault="00720C05" w:rsidP="00457C13">
      <w:pPr>
        <w:pStyle w:val="BodyA"/>
        <w:spacing w:after="0" w:line="480" w:lineRule="auto"/>
        <w:rPr>
          <w:rFonts w:ascii="Times New Roman" w:hAnsi="Times New Roman" w:cs="Times New Roman"/>
          <w:lang w:val="en-CA"/>
        </w:rPr>
      </w:pPr>
      <w:r w:rsidRPr="00457C13">
        <w:rPr>
          <w:rFonts w:ascii="Times New Roman" w:hAnsi="Times New Roman" w:cs="Times New Roman"/>
          <w:lang w:val="en-CA"/>
        </w:rPr>
        <w:t>In bathhouses or sex party scenes, ecstasy and crystal meth were described as being popular drugs due to their effect of prolonging</w:t>
      </w:r>
      <w:r w:rsidR="0037264C" w:rsidRPr="00457C13">
        <w:rPr>
          <w:rFonts w:ascii="Times New Roman" w:hAnsi="Times New Roman" w:cs="Times New Roman"/>
          <w:lang w:val="en-CA"/>
        </w:rPr>
        <w:t xml:space="preserve"> or otherwise enhancing sex</w:t>
      </w:r>
      <w:r w:rsidRPr="00457C13">
        <w:rPr>
          <w:rFonts w:ascii="Times New Roman" w:hAnsi="Times New Roman" w:cs="Times New Roman"/>
          <w:lang w:val="en-CA"/>
        </w:rPr>
        <w:t xml:space="preserve">. Other drugs, such as cocaine, were described as more casual and something one could take and still function in a social space such as a club. Additionally, there is a subculture in the gbMSM community of men who purposefully seek cocaine, ecstasy, and methamphetamine while at bathhouses for sex (Schmidt et al., 2016).  </w:t>
      </w:r>
    </w:p>
    <w:p w14:paraId="623FD23C" w14:textId="77777777" w:rsidR="00A118E0" w:rsidRPr="00457C13" w:rsidRDefault="00A118E0" w:rsidP="00457C13">
      <w:pPr>
        <w:pStyle w:val="BodyA"/>
        <w:spacing w:after="0" w:line="480" w:lineRule="auto"/>
        <w:rPr>
          <w:rFonts w:ascii="Times New Roman" w:hAnsi="Times New Roman" w:cs="Times New Roman"/>
          <w:lang w:val="en-CA"/>
        </w:rPr>
      </w:pPr>
    </w:p>
    <w:p w14:paraId="0A6E2520" w14:textId="68D9F4E6" w:rsidR="00720C05" w:rsidRDefault="00A118E0" w:rsidP="00457C13">
      <w:pPr>
        <w:pStyle w:val="BodyA"/>
        <w:spacing w:after="0" w:line="480" w:lineRule="auto"/>
        <w:ind w:left="567"/>
        <w:rPr>
          <w:rFonts w:ascii="Times New Roman" w:hAnsi="Times New Roman" w:cs="Times New Roman"/>
          <w:iCs/>
          <w:lang w:val="en-CA"/>
        </w:rPr>
      </w:pPr>
      <w:r>
        <w:rPr>
          <w:rFonts w:ascii="Times New Roman" w:hAnsi="Times New Roman" w:cs="Times New Roman"/>
          <w:i/>
          <w:iCs/>
          <w:lang w:val="en-CA"/>
        </w:rPr>
        <w:t>“</w:t>
      </w:r>
      <w:r w:rsidR="00720C05" w:rsidRPr="00457C13">
        <w:rPr>
          <w:rFonts w:ascii="Times New Roman" w:hAnsi="Times New Roman" w:cs="Times New Roman"/>
          <w:i/>
          <w:iCs/>
          <w:lang w:val="en-CA"/>
        </w:rPr>
        <w:t xml:space="preserve">I think the big one for sex parties and for bathhouse and stuff, a big one was ecstasy and then of course crystal meth […] I think cocaine is more of a casual drug that people from </w:t>
      </w:r>
      <w:r w:rsidR="00720C05" w:rsidRPr="00457C13">
        <w:rPr>
          <w:rFonts w:ascii="Times New Roman" w:hAnsi="Times New Roman" w:cs="Times New Roman"/>
          <w:i/>
          <w:iCs/>
          <w:lang w:val="en-CA"/>
        </w:rPr>
        <w:lastRenderedPageBreak/>
        <w:t>my perspective they’re using it kind of like when they’re out going for drinks, they’ll do a couple of lines of coke.</w:t>
      </w:r>
      <w:r>
        <w:rPr>
          <w:rFonts w:ascii="Times New Roman" w:hAnsi="Times New Roman" w:cs="Times New Roman"/>
          <w:i/>
          <w:iCs/>
          <w:lang w:val="en-CA"/>
        </w:rPr>
        <w:t>”</w:t>
      </w:r>
      <w:r w:rsidR="00720C05" w:rsidRPr="00457C13">
        <w:rPr>
          <w:rFonts w:ascii="Times New Roman" w:hAnsi="Times New Roman" w:cs="Times New Roman"/>
          <w:i/>
          <w:iCs/>
          <w:lang w:val="en-CA"/>
        </w:rPr>
        <w:t xml:space="preserve"> </w:t>
      </w:r>
      <w:r w:rsidR="00720C05" w:rsidRPr="00457C13">
        <w:rPr>
          <w:rFonts w:ascii="Times New Roman" w:hAnsi="Times New Roman" w:cs="Times New Roman"/>
          <w:iCs/>
          <w:lang w:val="en-CA"/>
        </w:rPr>
        <w:t xml:space="preserve">[Aidan, 25-50 years old, HIV-positive]. </w:t>
      </w:r>
    </w:p>
    <w:p w14:paraId="72245116" w14:textId="77777777" w:rsidR="00A118E0" w:rsidRPr="00457C13" w:rsidRDefault="00A118E0" w:rsidP="00457C13">
      <w:pPr>
        <w:pStyle w:val="BodyA"/>
        <w:spacing w:after="0" w:line="480" w:lineRule="auto"/>
        <w:ind w:left="567"/>
        <w:rPr>
          <w:rFonts w:ascii="Times New Roman" w:hAnsi="Times New Roman" w:cs="Times New Roman"/>
          <w:iCs/>
          <w:lang w:val="en-CA"/>
        </w:rPr>
      </w:pPr>
    </w:p>
    <w:p w14:paraId="3E9301C9" w14:textId="77777777" w:rsidR="00720C05" w:rsidRPr="00457C13" w:rsidRDefault="00720C05" w:rsidP="00457C13">
      <w:pPr>
        <w:pStyle w:val="BodyA"/>
        <w:spacing w:after="0" w:line="480" w:lineRule="auto"/>
        <w:outlineLvl w:val="0"/>
        <w:rPr>
          <w:rFonts w:ascii="Times New Roman" w:hAnsi="Times New Roman" w:cs="Times New Roman"/>
          <w:b/>
          <w:bCs/>
          <w:i/>
          <w:iCs/>
          <w:lang w:val="en-CA"/>
        </w:rPr>
      </w:pPr>
      <w:r w:rsidRPr="00457C13">
        <w:rPr>
          <w:rFonts w:ascii="Times New Roman" w:hAnsi="Times New Roman" w:cs="Times New Roman"/>
          <w:b/>
          <w:bCs/>
          <w:i/>
          <w:iCs/>
          <w:lang w:val="en-CA"/>
        </w:rPr>
        <w:t>Theme 3: Substance use changes over the life course</w:t>
      </w:r>
    </w:p>
    <w:p w14:paraId="28B84899" w14:textId="47C5FDDB" w:rsidR="00720C05" w:rsidRDefault="00720C05" w:rsidP="00457C13">
      <w:pPr>
        <w:pStyle w:val="BodyA"/>
        <w:spacing w:after="0" w:line="480" w:lineRule="auto"/>
        <w:ind w:firstLine="567"/>
        <w:rPr>
          <w:rFonts w:ascii="Times New Roman" w:hAnsi="Times New Roman" w:cs="Times New Roman"/>
          <w:lang w:val="en-CA"/>
        </w:rPr>
      </w:pPr>
      <w:r w:rsidRPr="00457C13">
        <w:rPr>
          <w:rFonts w:ascii="Times New Roman" w:hAnsi="Times New Roman" w:cs="Times New Roman"/>
          <w:lang w:val="en-CA"/>
        </w:rPr>
        <w:t xml:space="preserve">Although the narratives from this study indicated that alcohol and illicit drug use are integral parts of some sub-groups within the gbMSM community, participants who identified as once having been involved in these sub-groups also recognized that behaviors change over time. </w:t>
      </w:r>
      <w:r w:rsidR="00A118E0">
        <w:rPr>
          <w:rFonts w:ascii="Times New Roman" w:hAnsi="Times New Roman" w:cs="Times New Roman"/>
          <w:lang w:val="en-CA"/>
        </w:rPr>
        <w:t>Further, y</w:t>
      </w:r>
      <w:r w:rsidRPr="00457C13">
        <w:rPr>
          <w:rFonts w:ascii="Times New Roman" w:hAnsi="Times New Roman" w:cs="Times New Roman"/>
          <w:lang w:val="en-CA"/>
        </w:rPr>
        <w:t>oung</w:t>
      </w:r>
      <w:r w:rsidR="0037264C" w:rsidRPr="00457C13">
        <w:rPr>
          <w:rFonts w:ascii="Times New Roman" w:hAnsi="Times New Roman" w:cs="Times New Roman"/>
          <w:lang w:val="en-CA"/>
        </w:rPr>
        <w:t>er</w:t>
      </w:r>
      <w:r w:rsidRPr="00457C13">
        <w:rPr>
          <w:rFonts w:ascii="Times New Roman" w:hAnsi="Times New Roman" w:cs="Times New Roman"/>
          <w:lang w:val="en-CA"/>
        </w:rPr>
        <w:t xml:space="preserve"> participants</w:t>
      </w:r>
      <w:r w:rsidR="0037264C" w:rsidRPr="00457C13">
        <w:rPr>
          <w:rFonts w:ascii="Times New Roman" w:hAnsi="Times New Roman" w:cs="Times New Roman"/>
          <w:lang w:val="en-CA"/>
        </w:rPr>
        <w:t xml:space="preserve"> expressed</w:t>
      </w:r>
      <w:r w:rsidRPr="00457C13">
        <w:rPr>
          <w:rFonts w:ascii="Times New Roman" w:hAnsi="Times New Roman" w:cs="Times New Roman"/>
          <w:lang w:val="en-CA"/>
        </w:rPr>
        <w:t xml:space="preserve"> expect</w:t>
      </w:r>
      <w:r w:rsidR="0037264C" w:rsidRPr="00457C13">
        <w:rPr>
          <w:rFonts w:ascii="Times New Roman" w:hAnsi="Times New Roman" w:cs="Times New Roman"/>
          <w:lang w:val="en-CA"/>
        </w:rPr>
        <w:t>ing</w:t>
      </w:r>
      <w:r w:rsidRPr="00457C13">
        <w:rPr>
          <w:rFonts w:ascii="Times New Roman" w:hAnsi="Times New Roman" w:cs="Times New Roman"/>
          <w:lang w:val="en-CA"/>
        </w:rPr>
        <w:t xml:space="preserve"> their higher rates of alcohol consumption and substance use to decrease over their lives. Changing drug and alcohol use was attributed to shifting work and family priorities, as well as different social circle membership. One participant described how his social circle’s consumption of drugs changed over time as the group aged, impacting the group dynamic: </w:t>
      </w:r>
    </w:p>
    <w:p w14:paraId="36D905B2" w14:textId="77777777" w:rsidR="00A118E0" w:rsidRPr="00457C13" w:rsidRDefault="00A118E0" w:rsidP="00457C13">
      <w:pPr>
        <w:pStyle w:val="BodyA"/>
        <w:spacing w:after="0" w:line="480" w:lineRule="auto"/>
        <w:ind w:firstLine="567"/>
        <w:rPr>
          <w:rFonts w:ascii="Times New Roman" w:hAnsi="Times New Roman" w:cs="Times New Roman"/>
          <w:lang w:val="en-CA"/>
        </w:rPr>
      </w:pPr>
    </w:p>
    <w:p w14:paraId="40C5E17C" w14:textId="0BB39A55" w:rsidR="00720C05" w:rsidRDefault="00720C05" w:rsidP="00457C13">
      <w:pPr>
        <w:pStyle w:val="BodyA"/>
        <w:tabs>
          <w:tab w:val="left" w:pos="7920"/>
        </w:tabs>
        <w:spacing w:after="0" w:line="480" w:lineRule="auto"/>
        <w:ind w:left="567" w:right="720"/>
        <w:rPr>
          <w:rFonts w:ascii="Times New Roman" w:hAnsi="Times New Roman" w:cs="Times New Roman"/>
          <w:iCs/>
          <w:lang w:val="en-CA"/>
        </w:rPr>
      </w:pPr>
      <w:r w:rsidRPr="00457C13">
        <w:rPr>
          <w:rFonts w:ascii="Times New Roman" w:hAnsi="Times New Roman" w:cs="Times New Roman"/>
          <w:i/>
          <w:iCs/>
          <w:lang w:val="en-CA"/>
        </w:rPr>
        <w:t xml:space="preserve">“There was a time where my friend circle was […] doing a lot of different drugs […]. And then the group dynamic all just kind of like went from there and just slowly kind of changed […] maybe because we grew up a little bit and so we just stopped and so like now it’s very infrequent and some of them are in jobs where they might be drug tested so they’re just totally, they’re like no, can’t do it, job’s more important […] the dynamic just changed over time.” </w:t>
      </w:r>
      <w:r w:rsidRPr="00457C13">
        <w:rPr>
          <w:rFonts w:ascii="Times New Roman" w:hAnsi="Times New Roman" w:cs="Times New Roman"/>
          <w:iCs/>
          <w:lang w:val="en-CA"/>
        </w:rPr>
        <w:t>[Anthony, 25-50 years old, HIV-negative]</w:t>
      </w:r>
    </w:p>
    <w:p w14:paraId="6524370E" w14:textId="77777777" w:rsidR="00A118E0" w:rsidRPr="00457C13" w:rsidRDefault="00A118E0" w:rsidP="00457C13">
      <w:pPr>
        <w:pStyle w:val="BodyA"/>
        <w:tabs>
          <w:tab w:val="left" w:pos="7920"/>
        </w:tabs>
        <w:spacing w:after="0" w:line="480" w:lineRule="auto"/>
        <w:ind w:left="567" w:right="720"/>
        <w:rPr>
          <w:rFonts w:ascii="Times New Roman" w:hAnsi="Times New Roman" w:cs="Times New Roman"/>
          <w:iCs/>
          <w:lang w:val="en-CA"/>
        </w:rPr>
      </w:pPr>
    </w:p>
    <w:p w14:paraId="02682BF7" w14:textId="0FC71A85" w:rsidR="00720C05" w:rsidRDefault="00720C05" w:rsidP="00457C13">
      <w:pPr>
        <w:pStyle w:val="BodyA"/>
        <w:spacing w:after="0" w:line="480" w:lineRule="auto"/>
        <w:rPr>
          <w:rFonts w:ascii="Times New Roman" w:hAnsi="Times New Roman" w:cs="Times New Roman"/>
          <w:lang w:val="en-CA"/>
        </w:rPr>
      </w:pPr>
      <w:r w:rsidRPr="00457C13">
        <w:rPr>
          <w:rFonts w:ascii="Times New Roman" w:hAnsi="Times New Roman" w:cs="Times New Roman"/>
          <w:lang w:val="en-CA"/>
        </w:rPr>
        <w:t xml:space="preserve">One participant highlighted that </w:t>
      </w:r>
      <w:r w:rsidR="0037264C" w:rsidRPr="00457C13">
        <w:rPr>
          <w:rFonts w:ascii="Times New Roman" w:hAnsi="Times New Roman" w:cs="Times New Roman"/>
          <w:lang w:val="en-CA"/>
        </w:rPr>
        <w:t xml:space="preserve">alcohol and </w:t>
      </w:r>
      <w:r w:rsidRPr="00457C13">
        <w:rPr>
          <w:rFonts w:ascii="Times New Roman" w:hAnsi="Times New Roman" w:cs="Times New Roman"/>
          <w:lang w:val="en-CA"/>
        </w:rPr>
        <w:t>substance use was seen as more common among gbMSM who recently came out or who were entering g</w:t>
      </w:r>
      <w:r w:rsidR="0037264C" w:rsidRPr="00457C13">
        <w:rPr>
          <w:rFonts w:ascii="Times New Roman" w:hAnsi="Times New Roman" w:cs="Times New Roman"/>
          <w:lang w:val="en-CA"/>
        </w:rPr>
        <w:t>bMSM</w:t>
      </w:r>
      <w:r w:rsidRPr="00457C13">
        <w:rPr>
          <w:rFonts w:ascii="Times New Roman" w:hAnsi="Times New Roman" w:cs="Times New Roman"/>
          <w:lang w:val="en-CA"/>
        </w:rPr>
        <w:t xml:space="preserve"> soci</w:t>
      </w:r>
      <w:r w:rsidR="0037264C" w:rsidRPr="00457C13">
        <w:rPr>
          <w:rFonts w:ascii="Times New Roman" w:hAnsi="Times New Roman" w:cs="Times New Roman"/>
          <w:lang w:val="en-CA"/>
        </w:rPr>
        <w:t>o</w:t>
      </w:r>
      <w:r w:rsidRPr="00457C13">
        <w:rPr>
          <w:rFonts w:ascii="Times New Roman" w:hAnsi="Times New Roman" w:cs="Times New Roman"/>
          <w:lang w:val="en-CA"/>
        </w:rPr>
        <w:t xml:space="preserve">-sexual scenes for the first </w:t>
      </w:r>
      <w:r w:rsidRPr="00457C13">
        <w:rPr>
          <w:rFonts w:ascii="Times New Roman" w:hAnsi="Times New Roman" w:cs="Times New Roman"/>
          <w:lang w:val="en-CA"/>
        </w:rPr>
        <w:lastRenderedPageBreak/>
        <w:t>time. In these situations, drugs and alcohol were viewed as coping mechanisms. Some participants identified a difficulty in going to g</w:t>
      </w:r>
      <w:r w:rsidR="0037264C" w:rsidRPr="00457C13">
        <w:rPr>
          <w:rFonts w:ascii="Times New Roman" w:hAnsi="Times New Roman" w:cs="Times New Roman"/>
          <w:lang w:val="en-CA"/>
        </w:rPr>
        <w:t>bMSM</w:t>
      </w:r>
      <w:r w:rsidRPr="00457C13">
        <w:rPr>
          <w:rFonts w:ascii="Times New Roman" w:hAnsi="Times New Roman" w:cs="Times New Roman"/>
          <w:lang w:val="en-CA"/>
        </w:rPr>
        <w:t xml:space="preserve"> social spaces sober during the ‘coming out period’.  </w:t>
      </w:r>
    </w:p>
    <w:p w14:paraId="1766D601" w14:textId="77777777" w:rsidR="00A118E0" w:rsidRPr="00457C13" w:rsidRDefault="00A118E0" w:rsidP="00457C13">
      <w:pPr>
        <w:pStyle w:val="BodyA"/>
        <w:spacing w:after="0" w:line="480" w:lineRule="auto"/>
        <w:rPr>
          <w:rFonts w:ascii="Times New Roman" w:hAnsi="Times New Roman" w:cs="Times New Roman"/>
          <w:lang w:val="en-CA"/>
        </w:rPr>
      </w:pPr>
    </w:p>
    <w:p w14:paraId="716B5501" w14:textId="4DF7DCA7" w:rsidR="00720C05" w:rsidRDefault="00A118E0" w:rsidP="00457C13">
      <w:pPr>
        <w:pStyle w:val="BodyA"/>
        <w:tabs>
          <w:tab w:val="left" w:pos="7920"/>
        </w:tabs>
        <w:spacing w:after="0" w:line="480" w:lineRule="auto"/>
        <w:ind w:left="360" w:right="720"/>
        <w:rPr>
          <w:rFonts w:ascii="Times New Roman" w:hAnsi="Times New Roman" w:cs="Times New Roman"/>
          <w:iCs/>
          <w:lang w:val="en-CA"/>
        </w:rPr>
      </w:pPr>
      <w:r>
        <w:rPr>
          <w:rFonts w:ascii="Times New Roman" w:hAnsi="Times New Roman" w:cs="Times New Roman"/>
          <w:i/>
          <w:iCs/>
          <w:lang w:val="en-CA"/>
        </w:rPr>
        <w:t>“</w:t>
      </w:r>
      <w:r w:rsidR="00720C05" w:rsidRPr="00457C13">
        <w:rPr>
          <w:rFonts w:ascii="Times New Roman" w:hAnsi="Times New Roman" w:cs="Times New Roman"/>
          <w:i/>
          <w:iCs/>
          <w:lang w:val="en-CA"/>
        </w:rPr>
        <w:t>I think when you’re first coming out, it’s really hard to go into a gay club without being drunk. I know I had that struggle, like just I’ve been to a gay club sober and it was terrible.</w:t>
      </w:r>
      <w:r>
        <w:rPr>
          <w:rFonts w:ascii="Times New Roman" w:hAnsi="Times New Roman" w:cs="Times New Roman"/>
          <w:i/>
          <w:iCs/>
          <w:lang w:val="en-CA"/>
        </w:rPr>
        <w:t>”</w:t>
      </w:r>
      <w:r w:rsidR="00720C05" w:rsidRPr="00457C13">
        <w:rPr>
          <w:rFonts w:ascii="Times New Roman" w:hAnsi="Times New Roman" w:cs="Times New Roman"/>
          <w:i/>
          <w:iCs/>
          <w:lang w:val="en-CA"/>
        </w:rPr>
        <w:t xml:space="preserve"> </w:t>
      </w:r>
      <w:r w:rsidR="00720C05" w:rsidRPr="00457C13">
        <w:rPr>
          <w:rFonts w:ascii="Times New Roman" w:hAnsi="Times New Roman" w:cs="Times New Roman"/>
          <w:iCs/>
          <w:lang w:val="en-CA"/>
        </w:rPr>
        <w:t>[Chris, &lt;25 years old, HIV-negative]</w:t>
      </w:r>
    </w:p>
    <w:p w14:paraId="2B38967A" w14:textId="77777777" w:rsidR="00A118E0" w:rsidRPr="00457C13" w:rsidRDefault="00A118E0" w:rsidP="00457C13">
      <w:pPr>
        <w:pStyle w:val="BodyA"/>
        <w:tabs>
          <w:tab w:val="left" w:pos="7920"/>
        </w:tabs>
        <w:spacing w:after="0" w:line="480" w:lineRule="auto"/>
        <w:ind w:left="360" w:right="720"/>
        <w:rPr>
          <w:rFonts w:ascii="Times New Roman" w:hAnsi="Times New Roman" w:cs="Times New Roman"/>
          <w:iCs/>
          <w:lang w:val="en-CA"/>
        </w:rPr>
      </w:pPr>
    </w:p>
    <w:p w14:paraId="3DA902FF" w14:textId="179BEB76" w:rsidR="00720C05" w:rsidRDefault="00720C05" w:rsidP="00457C13">
      <w:pPr>
        <w:pStyle w:val="BodyA"/>
        <w:tabs>
          <w:tab w:val="left" w:pos="7920"/>
        </w:tabs>
        <w:spacing w:after="0" w:line="480" w:lineRule="auto"/>
        <w:ind w:right="720"/>
        <w:rPr>
          <w:rFonts w:ascii="Times New Roman" w:hAnsi="Times New Roman" w:cs="Times New Roman"/>
          <w:lang w:val="en-CA"/>
        </w:rPr>
      </w:pPr>
      <w:r w:rsidRPr="00457C13">
        <w:rPr>
          <w:rFonts w:ascii="Times New Roman" w:hAnsi="Times New Roman" w:cs="Times New Roman"/>
          <w:lang w:val="en-CA"/>
        </w:rPr>
        <w:t>Men also described the transition from being a younger, single downtown resident to being older and partnered and how that impacted their consumption and overall behavior. Instead of going out every weekend, some older men described having different priorities resulting in changes to their substance use and other behaviors.</w:t>
      </w:r>
    </w:p>
    <w:p w14:paraId="6D1569F7" w14:textId="77777777" w:rsidR="00A118E0" w:rsidRPr="00457C13" w:rsidRDefault="00A118E0" w:rsidP="00457C13">
      <w:pPr>
        <w:pStyle w:val="BodyA"/>
        <w:tabs>
          <w:tab w:val="left" w:pos="7920"/>
        </w:tabs>
        <w:spacing w:after="0" w:line="480" w:lineRule="auto"/>
        <w:ind w:right="720"/>
        <w:rPr>
          <w:rFonts w:ascii="Times New Roman" w:hAnsi="Times New Roman" w:cs="Times New Roman"/>
          <w:lang w:val="en-CA"/>
        </w:rPr>
      </w:pPr>
    </w:p>
    <w:p w14:paraId="17E4D651" w14:textId="53A4CB28" w:rsidR="00720C05" w:rsidRPr="00457C13" w:rsidRDefault="00720C05" w:rsidP="00457C13">
      <w:pPr>
        <w:pStyle w:val="BodyA"/>
        <w:spacing w:after="0" w:line="480" w:lineRule="auto"/>
        <w:ind w:left="567"/>
        <w:rPr>
          <w:rFonts w:ascii="Times New Roman" w:hAnsi="Times New Roman" w:cs="Times New Roman"/>
          <w:i/>
          <w:iCs/>
          <w:lang w:val="en-CA"/>
        </w:rPr>
      </w:pPr>
      <w:r w:rsidRPr="00457C13">
        <w:rPr>
          <w:rFonts w:ascii="Times New Roman" w:hAnsi="Times New Roman" w:cs="Times New Roman"/>
          <w:i/>
          <w:iCs/>
          <w:lang w:val="en-CA"/>
        </w:rPr>
        <w:t xml:space="preserve">“I drink socially. I don’t use drugs socially. Only sometimes I should say I do but I very rarely. But I drink socially. So it’s part of our culture. I see it as that. Drugs, especially for younger people. When I see older people doing it I think it’s more sad because I think they’re lost in who they are and […] and trying to find a place where they’re more comfortable.” </w:t>
      </w:r>
      <w:r w:rsidRPr="00457C13">
        <w:rPr>
          <w:rFonts w:ascii="Times New Roman" w:hAnsi="Times New Roman" w:cs="Times New Roman"/>
          <w:iCs/>
          <w:lang w:val="en-CA"/>
        </w:rPr>
        <w:t>[John, &lt;25 years old, HIV-negative]</w:t>
      </w:r>
    </w:p>
    <w:p w14:paraId="40FEA78F" w14:textId="77777777" w:rsidR="00720C05" w:rsidRPr="00457C13" w:rsidRDefault="00720C05" w:rsidP="00457C13">
      <w:pPr>
        <w:pStyle w:val="BodyA"/>
        <w:tabs>
          <w:tab w:val="left" w:pos="7920"/>
        </w:tabs>
        <w:spacing w:after="0" w:line="480" w:lineRule="auto"/>
        <w:ind w:left="360" w:right="720"/>
        <w:rPr>
          <w:rFonts w:ascii="Times New Roman" w:hAnsi="Times New Roman" w:cs="Times New Roman"/>
          <w:i/>
          <w:iCs/>
          <w:lang w:val="en-CA"/>
        </w:rPr>
      </w:pPr>
    </w:p>
    <w:p w14:paraId="046EF364" w14:textId="19DD1A34" w:rsidR="00720C05" w:rsidRDefault="00720C05" w:rsidP="00457C13">
      <w:pPr>
        <w:pStyle w:val="BodyA"/>
        <w:tabs>
          <w:tab w:val="left" w:pos="7920"/>
        </w:tabs>
        <w:spacing w:after="0" w:line="480" w:lineRule="auto"/>
        <w:ind w:right="720"/>
        <w:rPr>
          <w:rFonts w:ascii="Times New Roman" w:hAnsi="Times New Roman" w:cs="Times New Roman"/>
          <w:lang w:val="en-CA"/>
        </w:rPr>
      </w:pPr>
      <w:r w:rsidRPr="00457C13">
        <w:rPr>
          <w:rFonts w:ascii="Times New Roman" w:hAnsi="Times New Roman" w:cs="Times New Roman"/>
          <w:lang w:val="en-CA"/>
        </w:rPr>
        <w:t>Other participants discussed that as gbMSM get older, they feel more confident and do not think it is necessary to consume drugs or experiment just to be accepted. Instead, they now are in control and can say no and do not have the burden of feeling accepted.</w:t>
      </w:r>
    </w:p>
    <w:p w14:paraId="52430C04" w14:textId="77777777" w:rsidR="00A118E0" w:rsidRPr="00457C13" w:rsidRDefault="00A118E0" w:rsidP="00457C13">
      <w:pPr>
        <w:pStyle w:val="BodyA"/>
        <w:tabs>
          <w:tab w:val="left" w:pos="7920"/>
        </w:tabs>
        <w:spacing w:after="0" w:line="480" w:lineRule="auto"/>
        <w:ind w:right="720"/>
        <w:rPr>
          <w:rFonts w:ascii="Times New Roman" w:hAnsi="Times New Roman" w:cs="Times New Roman"/>
          <w:lang w:val="en-CA"/>
        </w:rPr>
      </w:pPr>
    </w:p>
    <w:p w14:paraId="2F7C0005" w14:textId="7412ADB2" w:rsidR="00720C05" w:rsidRDefault="00720C05" w:rsidP="00457C13">
      <w:pPr>
        <w:pStyle w:val="BodyA"/>
        <w:spacing w:after="0" w:line="480" w:lineRule="auto"/>
        <w:ind w:left="567"/>
        <w:rPr>
          <w:rFonts w:ascii="Times New Roman" w:hAnsi="Times New Roman" w:cs="Times New Roman"/>
          <w:iCs/>
          <w:lang w:val="en-CA"/>
        </w:rPr>
      </w:pPr>
      <w:r w:rsidRPr="00457C13">
        <w:rPr>
          <w:rFonts w:ascii="Times New Roman" w:hAnsi="Times New Roman" w:cs="Times New Roman"/>
          <w:i/>
          <w:iCs/>
          <w:lang w:val="en-CA"/>
        </w:rPr>
        <w:lastRenderedPageBreak/>
        <w:t xml:space="preserve">“Also, because you’re young I see that as wanting to belong, ‘cause they have the assumption that, “I should be trying these things or doing these activities to belong and be accepted.” So […] because I think they haven’t lived long enough to gain the confidence of who they are and […] and feeling confident enough who they are no matter where they go and they have to feel they have to belong to certain group or whatever, to feel this confidence and acceptance.” </w:t>
      </w:r>
      <w:r w:rsidRPr="00457C13">
        <w:rPr>
          <w:rFonts w:ascii="Times New Roman" w:hAnsi="Times New Roman" w:cs="Times New Roman"/>
          <w:iCs/>
          <w:lang w:val="en-CA"/>
        </w:rPr>
        <w:t>[John, &lt;25 years old, HIV-negative]</w:t>
      </w:r>
    </w:p>
    <w:p w14:paraId="3D0B13BD" w14:textId="77777777" w:rsidR="00A118E0" w:rsidRPr="00457C13" w:rsidRDefault="00A118E0" w:rsidP="00457C13">
      <w:pPr>
        <w:pStyle w:val="BodyA"/>
        <w:spacing w:after="0" w:line="480" w:lineRule="auto"/>
        <w:ind w:left="567"/>
        <w:rPr>
          <w:rFonts w:ascii="Times New Roman" w:hAnsi="Times New Roman" w:cs="Times New Roman"/>
          <w:i/>
          <w:iCs/>
          <w:lang w:val="en-CA"/>
        </w:rPr>
      </w:pPr>
    </w:p>
    <w:p w14:paraId="43199E9A" w14:textId="3CBFF963" w:rsidR="00720C05" w:rsidRDefault="00720C05" w:rsidP="00457C13">
      <w:pPr>
        <w:pStyle w:val="BodyA"/>
        <w:tabs>
          <w:tab w:val="left" w:pos="7920"/>
        </w:tabs>
        <w:spacing w:after="0" w:line="480" w:lineRule="auto"/>
        <w:ind w:right="720"/>
        <w:rPr>
          <w:rFonts w:ascii="Times New Roman" w:hAnsi="Times New Roman" w:cs="Times New Roman"/>
          <w:lang w:val="en-CA"/>
        </w:rPr>
      </w:pPr>
      <w:r w:rsidRPr="00457C13">
        <w:rPr>
          <w:rFonts w:ascii="Times New Roman" w:hAnsi="Times New Roman" w:cs="Times New Roman"/>
          <w:lang w:val="en-CA"/>
        </w:rPr>
        <w:t>Even among some of the older gbMSM social groups their preferences in social gatherings have changed over time. Instead of going out downtown they prefer more casual social drinking and talking about their lives.</w:t>
      </w:r>
    </w:p>
    <w:p w14:paraId="2BCF2C4C" w14:textId="77777777" w:rsidR="00A118E0" w:rsidRPr="00457C13" w:rsidRDefault="00A118E0" w:rsidP="00457C13">
      <w:pPr>
        <w:pStyle w:val="BodyA"/>
        <w:tabs>
          <w:tab w:val="left" w:pos="7920"/>
        </w:tabs>
        <w:spacing w:after="0" w:line="480" w:lineRule="auto"/>
        <w:ind w:right="720"/>
        <w:rPr>
          <w:rFonts w:ascii="Times New Roman" w:eastAsia="Times New Roman" w:hAnsi="Times New Roman" w:cs="Times New Roman"/>
          <w:lang w:val="en-CA"/>
        </w:rPr>
      </w:pPr>
    </w:p>
    <w:p w14:paraId="48E64B2B" w14:textId="0B9E82A6" w:rsidR="00720C05" w:rsidRDefault="00720C05" w:rsidP="00457C13">
      <w:pPr>
        <w:pStyle w:val="BodyA"/>
        <w:tabs>
          <w:tab w:val="left" w:pos="7920"/>
        </w:tabs>
        <w:spacing w:after="0" w:line="480" w:lineRule="auto"/>
        <w:ind w:left="360" w:right="720"/>
        <w:rPr>
          <w:rFonts w:ascii="Times New Roman" w:hAnsi="Times New Roman" w:cs="Times New Roman"/>
          <w:iCs/>
          <w:lang w:val="en-CA"/>
        </w:rPr>
      </w:pPr>
      <w:r w:rsidRPr="00457C13">
        <w:rPr>
          <w:rFonts w:ascii="Times New Roman" w:hAnsi="Times New Roman" w:cs="Times New Roman"/>
          <w:i/>
          <w:iCs/>
          <w:lang w:val="en-CA"/>
        </w:rPr>
        <w:t xml:space="preserve">“Oh, yeah. There’s lots of use that just go […] Well, hey. Well, I have regular things that I attend. Like Thursdays I usually go up to a friend’s home in Kerrisdale and have lunch and can of beer, talk about renovations and we might talk about some gay men’s health issues.” </w:t>
      </w:r>
      <w:r w:rsidRPr="00457C13">
        <w:rPr>
          <w:rFonts w:ascii="Times New Roman" w:hAnsi="Times New Roman" w:cs="Times New Roman"/>
          <w:iCs/>
          <w:lang w:val="en-CA"/>
        </w:rPr>
        <w:t>[Kyle, &gt;5</w:t>
      </w:r>
      <w:r w:rsidR="00A118E0">
        <w:rPr>
          <w:rFonts w:ascii="Times New Roman" w:hAnsi="Times New Roman" w:cs="Times New Roman"/>
          <w:iCs/>
          <w:lang w:val="en-CA"/>
        </w:rPr>
        <w:t>1 years old</w:t>
      </w:r>
      <w:r w:rsidRPr="00457C13">
        <w:rPr>
          <w:rFonts w:ascii="Times New Roman" w:hAnsi="Times New Roman" w:cs="Times New Roman"/>
          <w:iCs/>
          <w:lang w:val="en-CA"/>
        </w:rPr>
        <w:t>, HIV-positive]</w:t>
      </w:r>
    </w:p>
    <w:p w14:paraId="4A6BE84A" w14:textId="77777777" w:rsidR="00A118E0" w:rsidRPr="00457C13" w:rsidRDefault="00A118E0" w:rsidP="00457C13">
      <w:pPr>
        <w:pStyle w:val="BodyA"/>
        <w:tabs>
          <w:tab w:val="left" w:pos="7920"/>
        </w:tabs>
        <w:spacing w:after="0" w:line="480" w:lineRule="auto"/>
        <w:ind w:left="360" w:right="720"/>
        <w:rPr>
          <w:rFonts w:ascii="Times New Roman" w:hAnsi="Times New Roman" w:cs="Times New Roman"/>
          <w:iCs/>
          <w:lang w:val="en-CA"/>
        </w:rPr>
      </w:pPr>
    </w:p>
    <w:p w14:paraId="45DE8690" w14:textId="5B06CCE1" w:rsidR="00720C05" w:rsidRPr="00457C13" w:rsidRDefault="00720C05" w:rsidP="00457C13">
      <w:pPr>
        <w:pStyle w:val="BodyA"/>
        <w:tabs>
          <w:tab w:val="left" w:pos="7920"/>
        </w:tabs>
        <w:spacing w:after="0" w:line="480" w:lineRule="auto"/>
        <w:ind w:right="720"/>
        <w:rPr>
          <w:rFonts w:ascii="Times New Roman" w:eastAsia="Times New Roman" w:hAnsi="Times New Roman" w:cs="Times New Roman"/>
          <w:iCs/>
          <w:lang w:val="en-CA"/>
        </w:rPr>
      </w:pPr>
      <w:r w:rsidRPr="00457C13">
        <w:rPr>
          <w:rFonts w:ascii="Times New Roman" w:hAnsi="Times New Roman" w:cs="Times New Roman"/>
          <w:iCs/>
          <w:lang w:val="en-CA"/>
        </w:rPr>
        <w:t xml:space="preserve">These reflections on changing substance use preferences in their social group highlight that these behaviours are </w:t>
      </w:r>
      <w:r w:rsidR="00A118E0">
        <w:rPr>
          <w:rFonts w:ascii="Times New Roman" w:hAnsi="Times New Roman" w:cs="Times New Roman"/>
          <w:iCs/>
          <w:lang w:val="en-CA"/>
        </w:rPr>
        <w:t>variable</w:t>
      </w:r>
      <w:r w:rsidRPr="00457C13">
        <w:rPr>
          <w:rFonts w:ascii="Times New Roman" w:hAnsi="Times New Roman" w:cs="Times New Roman"/>
          <w:iCs/>
          <w:lang w:val="en-CA"/>
        </w:rPr>
        <w:t>. Throughout the life course they describe a continually changing set of values associated with substance use.</w:t>
      </w:r>
    </w:p>
    <w:p w14:paraId="3384DF35" w14:textId="77777777" w:rsidR="00720C05" w:rsidRPr="00457C13" w:rsidRDefault="00720C05" w:rsidP="00F53B82">
      <w:pPr>
        <w:pStyle w:val="BodyA"/>
        <w:tabs>
          <w:tab w:val="left" w:pos="7920"/>
        </w:tabs>
        <w:spacing w:after="0" w:line="480" w:lineRule="auto"/>
        <w:ind w:right="720"/>
        <w:rPr>
          <w:rFonts w:ascii="Times New Roman" w:hAnsi="Times New Roman" w:cs="Times New Roman"/>
          <w:lang w:val="en-CA"/>
        </w:rPr>
      </w:pPr>
    </w:p>
    <w:p w14:paraId="0B73D55D" w14:textId="77777777" w:rsidR="00720C05" w:rsidRPr="00457C13" w:rsidRDefault="00720C05" w:rsidP="00457C13">
      <w:pPr>
        <w:pStyle w:val="BodyA"/>
        <w:keepNext/>
        <w:spacing w:after="0" w:line="480" w:lineRule="auto"/>
        <w:outlineLvl w:val="0"/>
        <w:rPr>
          <w:rFonts w:ascii="Times New Roman" w:hAnsi="Times New Roman" w:cs="Times New Roman"/>
          <w:b/>
          <w:bCs/>
          <w:lang w:val="en-CA"/>
        </w:rPr>
      </w:pPr>
      <w:r w:rsidRPr="00457C13">
        <w:rPr>
          <w:rFonts w:ascii="Times New Roman" w:hAnsi="Times New Roman" w:cs="Times New Roman"/>
          <w:b/>
          <w:bCs/>
          <w:lang w:val="en-CA"/>
        </w:rPr>
        <w:t xml:space="preserve">DISCUSSION </w:t>
      </w:r>
    </w:p>
    <w:p w14:paraId="75CD13D8" w14:textId="3B23AE8D" w:rsidR="00720C05" w:rsidRPr="00457C13" w:rsidRDefault="00720C05" w:rsidP="00457C13">
      <w:pPr>
        <w:pStyle w:val="BodyA"/>
        <w:keepNext/>
        <w:spacing w:after="0" w:line="480" w:lineRule="auto"/>
        <w:ind w:firstLine="720"/>
        <w:rPr>
          <w:rFonts w:ascii="Times New Roman" w:hAnsi="Times New Roman" w:cs="Times New Roman"/>
          <w:lang w:val="en-CA"/>
        </w:rPr>
      </w:pPr>
      <w:r w:rsidRPr="00457C13">
        <w:rPr>
          <w:rFonts w:ascii="Times New Roman" w:hAnsi="Times New Roman" w:cs="Times New Roman"/>
          <w:lang w:val="en-CA"/>
        </w:rPr>
        <w:t xml:space="preserve">Among 20 gbMSM recruited in Vancouver, Canada, drug and alcohol consumption was described as helping to both facilitate and inhibit entrance into the gbMSM community. The first </w:t>
      </w:r>
      <w:r w:rsidRPr="00457C13">
        <w:rPr>
          <w:rFonts w:ascii="Times New Roman" w:hAnsi="Times New Roman" w:cs="Times New Roman"/>
          <w:lang w:val="en-CA"/>
        </w:rPr>
        <w:lastRenderedPageBreak/>
        <w:t xml:space="preserve">theme that emerged from our data reflects substance use as a social activity and highlights how gbMSM use substances to connect with others. This is especially true in environments where there is ubiquity of drug and alcohol use, whether at home or in public spaces (e.g., bars, clubs).  Previous research has </w:t>
      </w:r>
      <w:r w:rsidR="0037264C" w:rsidRPr="00457C13">
        <w:rPr>
          <w:rFonts w:ascii="Times New Roman" w:hAnsi="Times New Roman" w:cs="Times New Roman"/>
          <w:lang w:val="en-CA"/>
        </w:rPr>
        <w:t>described that</w:t>
      </w:r>
      <w:r w:rsidRPr="00457C13">
        <w:rPr>
          <w:rFonts w:ascii="Times New Roman" w:hAnsi="Times New Roman" w:cs="Times New Roman"/>
          <w:lang w:val="en-CA"/>
        </w:rPr>
        <w:t xml:space="preserve"> alcohol and drug consumption</w:t>
      </w:r>
      <w:r w:rsidR="0037264C" w:rsidRPr="00457C13">
        <w:rPr>
          <w:rFonts w:ascii="Times New Roman" w:hAnsi="Times New Roman" w:cs="Times New Roman"/>
          <w:lang w:val="en-CA"/>
        </w:rPr>
        <w:t xml:space="preserve"> may help</w:t>
      </w:r>
      <w:r w:rsidRPr="00457C13">
        <w:rPr>
          <w:rFonts w:ascii="Times New Roman" w:hAnsi="Times New Roman" w:cs="Times New Roman"/>
          <w:lang w:val="en-CA"/>
        </w:rPr>
        <w:t xml:space="preserve"> </w:t>
      </w:r>
      <w:r w:rsidR="0037264C" w:rsidRPr="00457C13">
        <w:rPr>
          <w:rFonts w:ascii="Times New Roman" w:hAnsi="Times New Roman" w:cs="Times New Roman"/>
          <w:lang w:val="en-CA"/>
        </w:rPr>
        <w:t>alleviate</w:t>
      </w:r>
      <w:r w:rsidRPr="00457C13">
        <w:rPr>
          <w:rFonts w:ascii="Times New Roman" w:hAnsi="Times New Roman" w:cs="Times New Roman"/>
          <w:lang w:val="en-CA"/>
        </w:rPr>
        <w:t xml:space="preserve"> social pressure and cultural anxieties, foster a sense of camaraderie through shared drug or alcohol use, and facilitate social interactions </w:t>
      </w:r>
      <w:r w:rsidRPr="00457C13">
        <w:rPr>
          <w:rFonts w:ascii="Times New Roman" w:hAnsi="Times New Roman" w:cs="Times New Roman"/>
          <w:lang w:val="en-CA"/>
        </w:rPr>
        <w:fldChar w:fldCharType="begin"/>
      </w:r>
      <w:r w:rsidRPr="00457C13">
        <w:rPr>
          <w:rFonts w:ascii="Times New Roman" w:hAnsi="Times New Roman" w:cs="Times New Roman"/>
          <w:lang w:val="en-CA"/>
        </w:rPr>
        <w:instrText xml:space="preserve"> ADDIN EN.CITE &lt;EndNote&gt;&lt;Cite  &gt;&lt;Author&gt;Mullens&lt;/Author&gt;&lt;Year&gt;2009&lt;/Year&gt;&lt;RecNum&gt;187&lt;/RecNum&gt;&lt;Prefix&gt;&lt;/Prefix&gt;&lt;Suffix&gt;&lt;/Suffix&gt;&lt;Pages&gt;&lt;/Pages&gt;&lt;DisplayText&gt;(Diaz, Heckert, &amp; Sanchez 2005; Halkitis, Fischgrund, &amp; Parsons 2005; Kecojevic, Corliss, &amp; Lankenau 2015; Mullens et al. 2009)&lt;/DisplayText&gt;&lt;record&gt;&lt;rec-number&gt;187&lt;/rec-number&gt;&lt;foreign-keys&gt;&lt;key app="EN" db-id="deadfpsv75vzepezzvz5a9pm2xfx2dt0fsaa" timestamp="1438107544"&gt;187&lt;/key&gt;&lt;/foreign-keys&gt;&lt;ref-type name="Journal Article"&gt;17&lt;/ref-type&gt;&lt;contributors&gt;&lt;authors&gt;&lt;author&gt;Mullens, A. B.&lt;/author&gt;&lt;author&gt;Young, R. M.&lt;/author&gt;&lt;author&gt;Hamernik, E.&lt;/author&gt;&lt;author&gt;Dunne, M.&lt;/author&gt;&lt;/authors&gt;&lt;translated-authors&gt;&lt;author&gt;Sex, Health&lt;/author&gt;&lt;/translated-authors&gt;&lt;/contributors&gt;&lt;auth-address&gt;Sexual Health and HIV Service, Brisbane, Qld 4000, Australia. ab.mullens@student.qut.edu.au&lt;/auth-address&gt;&lt;titles&gt;&lt;title&gt;The consequences of substance use among gay and bisexual men: a Consensual Qualitative Research analysis&lt;/title&gt;&lt;secondary-title&gt;Sex Health&lt;/secondary-title&gt;&lt;alt-title&gt;Sexual health&lt;/alt-title&gt;&lt;/titles&gt;&lt;pages&gt;139-52&lt;/pages&gt;&lt;volume&gt;6&lt;/volume&gt;&lt;number&gt;2&lt;/number&gt;&lt;edition&gt;2009/05/22&lt;/edition&gt;&lt;keywords&gt;&lt;keyword&gt;Australia&lt;/keyword&gt;&lt;keyword&gt;Bisexuality/*statistics &amp;amp; numerical data&lt;/keyword&gt;&lt;keyword&gt;HIV Infections/*epidemiology&lt;/keyword&gt;&lt;keyword&gt;Health Behavior&lt;/keyword&gt;&lt;keyword&gt;*Health Knowledge, Attitudes, Practice&lt;/keyword&gt;&lt;keyword&gt;Homosexuality, Male/*statistics &amp;amp; numerical data&lt;/keyword&gt;&lt;keyword&gt;Humans&lt;/keyword&gt;&lt;keyword&gt;Male&lt;/keyword&gt;&lt;keyword&gt;Questionnaires&lt;/keyword&gt;&lt;keyword&gt;*Risk-Taking&lt;/keyword&gt;&lt;keyword&gt;Substance-Related Disorders/*epidemiology&lt;/keyword&gt;&lt;keyword&gt;Unsafe Sex/statistics &amp;amp; numerical data&lt;/keyword&gt;&lt;/keywords&gt;&lt;dates&gt;&lt;year&gt;2009&lt;/year&gt;&lt;pub-dates&gt;&lt;date&gt;Jun&lt;/date&gt;&lt;/pub-dates&gt;&lt;/dates&gt;&lt;isbn&gt;1448-5028 (Print)&amp;#13;1448-5028 (Linking)&lt;/isbn&gt;&lt;accession-num&gt;19457294&lt;/accession-num&gt;&lt;urls&gt;&lt;related-urls&gt;&lt;url&gt;http://www.ncbi.nlm.nih.gov/pubmed/19457294&lt;/url&gt;&lt;/related-urls&gt;&lt;/urls&gt;&lt;electronic-resource-num&gt;10.1071/SH08061&lt;/electronic-resource-num&gt;&lt;remote-database-provider&gt;2009 Jun&lt;/remote-database-provider&gt;&lt;language&gt;English&lt;/language&gt;&lt;/record&gt;&lt;/Cite&gt;&lt;Cite  &gt;&lt;Author&gt;Halkitis&lt;/Author&gt;&lt;Year&gt;2005&lt;/Year&gt;&lt;RecNum&gt;368&lt;/RecNum&gt;&lt;Prefix&gt;&lt;/Prefix&gt;&lt;Suffix&gt;&lt;/Suffix&gt;&lt;Pages&gt;&lt;/Pages&gt;&lt;record&gt;&lt;rec-number&gt;368&lt;/rec-number&gt;&lt;foreign-keys&gt;&lt;key app="EN" db-id="deadfpsv75vzepezzvz5a9pm2xfx2dt0fsaa" timestamp="1486420628"&gt;368&lt;/key&gt;&lt;/foreign-keys&gt;&lt;ref-type name="Journal Article"&gt;17&lt;/ref-type&gt;&lt;contributors&gt;&lt;authors&gt;&lt;author&gt;Halkitis, P. N.&lt;/author&gt;&lt;author&gt;Fischgrund, B. N.&lt;/author&gt;&lt;author&gt;Parsons, J. T.&lt;/author&gt;&lt;/authors&gt;&lt;translated-authors&gt;&lt;author&gt;Subst Use, Misuse&lt;/author&gt;&lt;/translated-authors&gt;&lt;/contributors&gt;&lt;auth-address&gt;NYU, New York, NY 10003 USA&amp;#13;Ctr Hlth Ident Behab &amp;amp; Prevent Studies, New York, NY USA&amp;#13;CUNY Hunter Coll, New York, NY 10021 USA&amp;#13;CUNY, Grad Ctr, New York, NY 10021 USA&lt;/auth-address&gt;&lt;titles&gt;&lt;title&gt;Explanations for methamphetamine use among gay and bisexual men in New York City&lt;/title&gt;&lt;secondary-title&gt;Substance Use &amp;amp; Misuse&lt;/secondary-title&gt;&lt;alt-title&gt;Subst Use Misuse&lt;/alt-title&gt;&lt;/titles&gt;&lt;periodical&gt;&lt;full-title&gt;Substance Use &amp;amp; Misuse&lt;/full-title&gt;&lt;/periodical&gt;&lt;pages&gt;1331-1345&lt;/pages&gt;&lt;volume&gt;40&lt;/volume&gt;&lt;number&gt;9-10&lt;/number&gt;&lt;keywords&gt;&lt;keyword&gt;methamphetamine&lt;/keyword&gt;&lt;keyword&gt;stimulants&lt;/keyword&gt;&lt;keyword&gt;motivations&lt;/keyword&gt;&lt;keyword&gt;men who have sex with men&lt;/keyword&gt;&lt;keyword&gt;ethnographic&lt;/keyword&gt;&lt;keyword&gt;risk behaviors&lt;/keyword&gt;&lt;keyword&gt;homosexual-men&lt;/keyword&gt;&lt;keyword&gt;hiv prevention&lt;/keyword&gt;&lt;keyword&gt;drug-use&lt;/keyword&gt;&lt;keyword&gt;abuse&lt;/keyword&gt;&lt;keyword&gt;sex&lt;/keyword&gt;&lt;/keywords&gt;&lt;dates&gt;&lt;year&gt;2005&lt;/year&gt;&lt;pub-dates&gt;&lt;date&gt;20050728 DCOM- 20051101&lt;/date&gt;&lt;/pub-dates&gt;&lt;/dates&gt;&lt;isbn&gt;1082-6084&lt;/isbn&gt;&lt;accession-num&gt;WOS:000231022200010&lt;/accession-num&gt;&lt;urls&gt;&lt;related-urls&gt;&lt;url&gt;&amp;lt;Go to ISI&amp;gt;://WOS:000231022200010&lt;/url&gt;&lt;/related-urls&gt;&lt;/urls&gt;&lt;electronic-resource-num&gt;10.1081/JA-200066900&lt;/electronic-resource-num&gt;&lt;remote-database-provider&gt;2005&lt;/remote-database-provider&gt;&lt;research-notes&gt;0 (Central Nervous System Stimulants)&amp;#13;44RAL3456C (Methamphetamine)&lt;/research-notes&gt;&lt;language&gt;English&lt;/language&gt;&lt;/record&gt;&lt;/Cite&gt;&lt;Cite  &gt;&lt;Author&gt;Diaz&lt;/Author&gt;&lt;Year&gt;2005&lt;/Year&gt;&lt;RecNum&gt;369&lt;/RecNum&gt;&lt;Prefix&gt;&lt;/Prefix&gt;&lt;Suffix&gt;&lt;/Suffix&gt;&lt;Pages&gt;&lt;/Pages&gt;&lt;record&gt;&lt;rec-number&gt;369&lt;/rec-number&gt;&lt;foreign-keys&gt;&lt;key app="EN" db-id="deadfpsv75vzepezzvz5a9pm2xfx2dt0fsaa" timestamp="1486421204"&gt;369&lt;/key&gt;&lt;/foreign-keys&gt;&lt;ref-type name="Journal Article"&gt;17&lt;/ref-type&gt;&lt;contributors&gt;&lt;authors&gt;&lt;author&gt;Diaz, R. M.&lt;/author&gt;&lt;author&gt;Heckert, A. L.&lt;/author&gt;&lt;author&gt;Sanchez, J.&lt;/author&gt;&lt;/authors&gt;&lt;translated-authors&gt;&lt;author&gt;J. Urban Health&lt;/author&gt;&lt;/translated-authors&gt;&lt;/contributors&gt;&lt;auth-address&gt;San Francisco State Univ, Cesar E Chavez Inst, San Francisco, CA 94103 USA&lt;/auth-address&gt;&lt;titles&gt;&lt;title&gt;Reasons for stimulant use among Latino gay men in San francisco: A comparison between methamphetamine and cocaine users&lt;/title&gt;&lt;secondary-title&gt;Journal of Urban Health-Bulletin of the New York Academy of Medicine&lt;/secondary-title&gt;&lt;alt-title&gt;J Urban Health&lt;/alt-title&gt;&lt;/titles&gt;&lt;pages&gt;I71-I78&lt;/pages&gt;&lt;volume&gt;82&lt;/volume&gt;&lt;number&gt;1&lt;/number&gt;&lt;keywords&gt;&lt;keyword&gt;hiv risk&lt;/keyword&gt;&lt;keyword&gt;latino gay men&lt;/keyword&gt;&lt;keyword&gt;reasons for ma use&lt;/keyword&gt;&lt;keyword&gt;stimulant use&lt;/keyword&gt;&lt;keyword&gt;sexual risk behavior&lt;/keyword&gt;&lt;keyword&gt;drug-use&lt;/keyword&gt;&lt;keyword&gt;health&lt;/keyword&gt;&lt;/keywords&gt;&lt;dates&gt;&lt;year&gt;2005&lt;/year&gt;&lt;pub-dates&gt;&lt;date&gt;Mar&lt;/date&gt;&lt;/pub-dates&gt;&lt;/dates&gt;&lt;isbn&gt;1099-3460&lt;/isbn&gt;&lt;accession-num&gt;WOS:000228013900009&lt;/accession-num&gt;&lt;urls&gt;&lt;related-urls&gt;&lt;url&gt;&amp;lt;Go to ISI&amp;gt;://WOS:000228013900009&lt;/url&gt;&lt;/related-urls&gt;&lt;/urls&gt;&lt;electronic-resource-num&gt;10.1093/jurban/jti026&lt;/electronic-resource-num&gt;&lt;remote-database-provider&gt;2005 Mar&lt;/remote-database-provider&gt;&lt;research-notes&gt;0 (Central Nervous System Stimulants)&amp;#13;44RAL3456C (Methamphetamine)&amp;#13;I5Y540LHVR (Cocaine)&lt;/research-notes&gt;&lt;language&gt;English&lt;/language&gt;&lt;/record&gt;&lt;/Cite&gt;&lt;Cite  &gt;&lt;Author&gt;Kecojevic&lt;/Author&gt;&lt;Year&gt;2015&lt;/Year&gt;&lt;RecNum&gt;370&lt;/RecNum&gt;&lt;Prefix&gt;&lt;/Prefix&gt;&lt;Suffix&gt;&lt;/Suffix&gt;&lt;Pages&gt;&lt;/Pages&gt;&lt;record&gt;&lt;rec-number&gt;370&lt;/rec-number&gt;&lt;foreign-keys&gt;&lt;key app="EN" db-id="deadfpsv75vzepezzvz5a9pm2xfx2dt0fsaa" timestamp="1486426708"&gt;370&lt;/key&gt;&lt;/foreign-keys&gt;&lt;ref-type name="Journal Article"&gt;17&lt;/ref-type&gt;&lt;contributors&gt;&lt;authors&gt;&lt;author&gt;Kecojevic, A.&lt;/author&gt;&lt;author&gt;Corliss, H. L.&lt;/author&gt;&lt;author&gt;Lankenau, S. E.&lt;/author&gt;&lt;/authors&gt;&lt;/contributors&gt;&lt;auth-address&gt;San Diego State University (SDSU) Graduate School of Public Health, Division of Health Promotion and Behavioral Science, 9245 Sky Park Court, Suite 100, San Diego, CA 92123, United States. Electronic address: akecojevic@mail.sdsu.edu.&amp;#13;San Diego State University (SDSU) Graduate School of Public Health, Division of Health Promotion and Behavioral Science, 9245 Sky Park Court, Suite 100, San Diego, CA 92123, United States.&amp;#13;Drexel University School of Public Health, Department of Community Health and Prevention, 3215 Market Street, Nesbitt Building, 4th Floor, Philadelphia, PA 19104, United States.&lt;/auth-address&gt;&lt;titles&gt;&lt;title&gt;Motivations for prescription drug misuse among young men who have sex with men (YMSM) in Philadelphia&lt;/title&gt;&lt;secondary-title&gt;Int J Drug Policy&lt;/secondary-title&gt;&lt;alt-title&gt;The International journal on drug policy&lt;/alt-title&gt;&lt;/titles&gt;&lt;pages&gt;764-71&lt;/pages&gt;&lt;volume&gt;26&lt;/volume&gt;&lt;number&gt;8&lt;/number&gt;&lt;edition&gt;2015/05/06&lt;/edition&gt;&lt;keywords&gt;&lt;keyword&gt;Adolescent&lt;/keyword&gt;&lt;keyword&gt;Adult&lt;/keyword&gt;&lt;keyword&gt;*Homosexuality, Male&lt;/keyword&gt;&lt;keyword&gt;Humans&lt;/keyword&gt;&lt;keyword&gt;Male&lt;/keyword&gt;&lt;keyword&gt;*Motivation&lt;/keyword&gt;&lt;keyword&gt;Pennsylvania&lt;/keyword&gt;&lt;keyword&gt;Prescription Drug Misuse/*psychology&lt;/keyword&gt;&lt;keyword&gt;Recreation&lt;/keyword&gt;&lt;keyword&gt;Sexual Behavior&lt;/keyword&gt;&lt;keyword&gt;Young Adult&lt;/keyword&gt;&lt;keyword&gt;Motives&lt;/keyword&gt;&lt;keyword&gt;Polysubstance use&lt;/keyword&gt;&lt;keyword&gt;Prescription drug misuse&lt;/keyword&gt;&lt;keyword&gt;Ymsm&lt;/keyword&gt;&lt;/keywords&gt;&lt;dates&gt;&lt;year&gt;2015&lt;/year&gt;&lt;pub-dates&gt;&lt;date&gt;Aug&lt;/date&gt;&lt;/pub-dates&gt;&lt;/dates&gt;&lt;isbn&gt;1873-4758 (Electronic)&amp;#13;0955-3959 (Linking)&lt;/isbn&gt;&lt;accession-num&gt;25936445&lt;/accession-num&gt;&lt;work-type&gt;Research Support, N.I.H., Extramural&lt;/work-type&gt;&lt;urls&gt;&lt;related-urls&gt;&lt;url&gt;http://www.ncbi.nlm.nih.gov/pubmed/25936445&lt;/url&gt;&lt;/related-urls&gt;&lt;/urls&gt;&lt;custom2&gt;4499499&lt;/custom2&gt;&lt;electronic-resource-num&gt;10.1016/j.drugpo.2015.03.010&lt;/electronic-resource-num&gt;&lt;language&gt;eng &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Diaz, Heckert, &amp; Sanchez 2005; Halkitis, Fischgrund, &amp; Parsons 2005; Kecojevic, Corliss, &amp; Lankenau 2015; Mullens et al. 2009)</w:t>
      </w:r>
      <w:r w:rsidRPr="00457C13">
        <w:rPr>
          <w:rFonts w:ascii="Times New Roman" w:hAnsi="Times New Roman" w:cs="Times New Roman"/>
          <w:lang w:val="en-CA"/>
        </w:rPr>
        <w:fldChar w:fldCharType="end"/>
      </w:r>
      <w:r w:rsidRPr="00457C13">
        <w:rPr>
          <w:rFonts w:ascii="Times New Roman" w:hAnsi="Times New Roman" w:cs="Times New Roman"/>
          <w:lang w:val="en-CA"/>
        </w:rPr>
        <w:t>. Our participants echo this research, describing many social reasons for alcohol and drug use, including as a way to facilitate meeting people, to fit in with the substance use patterns of certain groups or locations (e.g., bars, clubs, private residences, bath houses, after-hours clubs, etc.), and to cope with social anxieties. On the other hand, participants also described how gbMSM social groups can contribute to alcohol and drug consumption, given those who abstain from use may be socially isolated from some social activities. This may be especially challenging for individuals who do not use substances and who may consequently have difficulty finding social groups where drug use is not ubiquitous.</w:t>
      </w:r>
    </w:p>
    <w:p w14:paraId="577F351C" w14:textId="5243ABBC" w:rsidR="00720C05" w:rsidRPr="00457C13" w:rsidRDefault="00720C05" w:rsidP="00457C13">
      <w:pPr>
        <w:pStyle w:val="BodyA"/>
        <w:keepNext/>
        <w:spacing w:after="0" w:line="480" w:lineRule="auto"/>
        <w:ind w:firstLine="720"/>
        <w:rPr>
          <w:rFonts w:ascii="Times New Roman" w:hAnsi="Times New Roman" w:cs="Times New Roman"/>
          <w:lang w:val="en-CA"/>
        </w:rPr>
      </w:pPr>
      <w:r w:rsidRPr="00457C13">
        <w:rPr>
          <w:rFonts w:ascii="Times New Roman" w:hAnsi="Times New Roman" w:cs="Times New Roman"/>
          <w:lang w:val="en-CA"/>
        </w:rPr>
        <w:t>Comments from younger gbMSM also highlight the tension experienced by many younger men who migrate to larger cities like Vancouver to find a g</w:t>
      </w:r>
      <w:r w:rsidR="0037264C" w:rsidRPr="00457C13">
        <w:rPr>
          <w:rFonts w:ascii="Times New Roman" w:hAnsi="Times New Roman" w:cs="Times New Roman"/>
          <w:lang w:val="en-CA"/>
        </w:rPr>
        <w:t>bMSM</w:t>
      </w:r>
      <w:r w:rsidRPr="00457C13">
        <w:rPr>
          <w:rFonts w:ascii="Times New Roman" w:hAnsi="Times New Roman" w:cs="Times New Roman"/>
          <w:lang w:val="en-CA"/>
        </w:rPr>
        <w:t xml:space="preserve"> community (Lewis, 2014), and who then face pressure to conform to group substance use norms or face social exclusion if they do not participate. Halberstam (2004) suggests that migration to larger cities is caused by a perceived metropolitan utopianism of queerness that cannot be found in the suburbs or countryside. This critique of the urban migration experience as not being utopic for young </w:t>
      </w:r>
      <w:r w:rsidRPr="00457C13">
        <w:rPr>
          <w:rFonts w:ascii="Times New Roman" w:hAnsi="Times New Roman" w:cs="Times New Roman"/>
          <w:lang w:val="en-CA"/>
        </w:rPr>
        <w:lastRenderedPageBreak/>
        <w:t>g</w:t>
      </w:r>
      <w:r w:rsidR="0037264C" w:rsidRPr="00457C13">
        <w:rPr>
          <w:rFonts w:ascii="Times New Roman" w:hAnsi="Times New Roman" w:cs="Times New Roman"/>
          <w:lang w:val="en-CA"/>
        </w:rPr>
        <w:t>bMSM</w:t>
      </w:r>
      <w:r w:rsidRPr="00457C13">
        <w:rPr>
          <w:rFonts w:ascii="Times New Roman" w:hAnsi="Times New Roman" w:cs="Times New Roman"/>
          <w:lang w:val="en-CA"/>
        </w:rPr>
        <w:t xml:space="preserve"> can help explain the pressures and expectations of substance use to build social networks.</w:t>
      </w:r>
    </w:p>
    <w:p w14:paraId="462565E3" w14:textId="092029A3" w:rsidR="00720C05" w:rsidRPr="00457C1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The second theme highlights that some g</w:t>
      </w:r>
      <w:r w:rsidR="0037264C" w:rsidRPr="00457C13">
        <w:rPr>
          <w:rFonts w:ascii="Times New Roman" w:hAnsi="Times New Roman" w:cs="Times New Roman"/>
          <w:lang w:val="en-CA"/>
        </w:rPr>
        <w:t>bMSM</w:t>
      </w:r>
      <w:r w:rsidRPr="00457C13">
        <w:rPr>
          <w:rFonts w:ascii="Times New Roman" w:hAnsi="Times New Roman" w:cs="Times New Roman"/>
          <w:lang w:val="en-CA"/>
        </w:rPr>
        <w:t xml:space="preserve"> social spaces are commonly associated with alcohol and drug consumption, and that level of acceptability of specific substances varies by setting and context. Previous research has posited that pairing certain spaces and activities with specific drugs may create a learned association between these activities, further cementing their relationship </w:t>
      </w:r>
      <w:r w:rsidRPr="00457C13">
        <w:rPr>
          <w:rFonts w:ascii="Times New Roman" w:hAnsi="Times New Roman" w:cs="Times New Roman"/>
          <w:lang w:val="en-CA"/>
        </w:rPr>
        <w:fldChar w:fldCharType="begin"/>
      </w:r>
      <w:r w:rsidRPr="00457C13">
        <w:rPr>
          <w:rFonts w:ascii="Times New Roman" w:hAnsi="Times New Roman" w:cs="Times New Roman"/>
          <w:lang w:val="en-CA"/>
        </w:rPr>
        <w:instrText xml:space="preserve"> ADDIN EN.CITE &lt;EndNote&gt;&lt;Cite  &gt;&lt;Author&gt;Halkitis&lt;/Author&gt;&lt;Year&gt;2003&lt;/Year&gt;&lt;RecNum&gt;140&lt;/RecNum&gt;&lt;Prefix&gt;&lt;/Prefix&gt;&lt;Suffix&gt;&lt;/Suffix&gt;&lt;Pages&gt;&lt;/Pages&gt;&lt;DisplayText&gt;(Halkitis and Parsons, 2003; Ostrow 1996)&lt;/DisplayText&gt;&lt;record&gt;&lt;rec-number&gt;140&lt;/rec-number&gt;&lt;foreign-keys&gt;&lt;key app="EN" db-id="deadfpsv75vzepezzvz5a9pm2xfx2dt0fsaa" timestamp="1426809177"&gt;140&lt;/key&gt;&lt;/foreign-keys&gt;&lt;ref-type name="Journal Article"&gt;17&lt;/ref-type&gt;&lt;contributors&gt;&lt;authors&gt;&lt;author&gt;Halkitis, Perry N.&lt;/author&gt;&lt;author&gt;Parsons, Jeffrey T.&lt;/author&gt;&lt;/authors&gt;&lt;/contributors&gt;&lt;titles&gt;&lt;title&gt;Recreational Drug Use and HIV-Risk Sexual Behavior Among Men Frequenting Gay Social Venues&lt;/title&gt;&lt;secondary-title&gt;Journal of Gay &amp;amp; Lesbian Social Services&lt;/secondary-title&gt;&lt;/titles&gt;&lt;periodical&gt;&lt;full-title&gt;Journal of Gay &amp;amp; Lesbian Social Services&lt;/full-title&gt;&lt;/periodical&gt;&lt;pages&gt;19-38&lt;/pages&gt;&lt;volume&gt;14&lt;/volume&gt;&lt;number&gt;4&lt;/number&gt;&lt;dates&gt;&lt;year&gt;2003&lt;/year&gt;&lt;pub-dates&gt;&lt;date&gt;2003/01/21&lt;/date&gt;&lt;/pub-dates&gt;&lt;/dates&gt;&lt;publisher&gt;Routledge&lt;/publisher&gt;&lt;isbn&gt;1053-8720&amp;#13;1540-4056&lt;/isbn&gt;&lt;urls&gt;&lt;related-urls&gt;&lt;url&gt;http://dx.doi.org/10.1300/J041v14n04_02&lt;/url&gt;&lt;url&gt;http://www.tandfonline.com/doi/pdf/10.1300/J041v14n04_02&lt;/url&gt;&lt;/related-urls&gt;&lt;/urls&gt;&lt;electronic-resource-num&gt;10.1300/J041v14n04_02&lt;/electronic-resource-num&gt;&lt;access-date&gt;2015/03/19&lt;/access-date&gt;&lt;/record&gt;&lt;/Cite&gt;&lt;Cite  &gt;&lt;Author&gt;Ostrow&lt;/Author&gt;&lt;Year&gt;1996&lt;/Year&gt;&lt;RecNum&gt;201&lt;/RecNum&gt;&lt;Prefix&gt;&lt;/Prefix&gt;&lt;Suffix&gt;&lt;/Suffix&gt;&lt;Pages&gt;&lt;/Pages&gt;&lt;record&gt;&lt;rec-number&gt;201&lt;/rec-number&gt;&lt;foreign-keys&gt;&lt;key app="EN" db-id="deadfpsv75vzepezzvz5a9pm2xfx2dt0fsaa" timestamp="1441235117"&gt;201&lt;/key&gt;&lt;/foreign-keys&gt;&lt;ref-type name="Journal Article"&gt;17&lt;/ref-type&gt;&lt;contributors&gt;&lt;authors&gt;&lt;author&gt;Ostrow, DG&lt;/author&gt;&lt;/authors&gt;&lt;/contributors&gt;&lt;titles&gt;&lt;title&gt;Substance use, HIV, and gay men&lt;/title&gt;&lt;secondary-title&gt;Focus &lt;/secondary-title&gt;&lt;/titles&gt;&lt;periodical&gt;&lt;full-title&gt;Focus&lt;/full-title&gt;&lt;/periodical&gt;&lt;pages&gt;1-3&lt;/pages&gt;&lt;volume&gt;11&lt;/volume&gt;&lt;number&gt;7&lt;/number&gt;&lt;section&gt;1&lt;/section&gt;&lt;dates&gt;&lt;year&gt;1996&lt;/year&gt;&lt;/dates&gt;&lt;urls/&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Halkitis and Parsons, 2003; Ostrow 1996)</w:t>
      </w:r>
      <w:r w:rsidRPr="00457C13">
        <w:rPr>
          <w:rFonts w:ascii="Times New Roman" w:hAnsi="Times New Roman" w:cs="Times New Roman"/>
          <w:lang w:val="en-CA"/>
        </w:rPr>
        <w:fldChar w:fldCharType="end"/>
      </w:r>
      <w:r w:rsidRPr="00457C13">
        <w:rPr>
          <w:rFonts w:ascii="Times New Roman" w:hAnsi="Times New Roman" w:cs="Times New Roman"/>
          <w:lang w:val="en-CA"/>
        </w:rPr>
        <w:t xml:space="preserve">. Our findings provide further support for this theory, with many narratives identifying specific drug use for particular activities with differing levels of social acceptability. It is of note that there was variation in the drugs deemed socially acceptable across the participant narratives, with participants referring to ecstasy or methamphetamine as both ‘soft’ (more socially acceptable) and ‘non-casual’ (less socially acceptable). Previous research has also found differences in social networks in certain social spaces. For example, drug use among friends and sexual partners was associated with residence-based socialization (i.e., house parties) and younger gbMSM have been more associated with public socialization in bars, clubs, and restaurants </w:t>
      </w:r>
      <w:r w:rsidRPr="00457C13">
        <w:rPr>
          <w:rFonts w:ascii="Times New Roman" w:hAnsi="Times New Roman" w:cs="Times New Roman"/>
          <w:lang w:val="en-CA"/>
        </w:rPr>
        <w:fldChar w:fldCharType="begin"/>
      </w:r>
      <w:r w:rsidRPr="00457C13">
        <w:rPr>
          <w:rFonts w:ascii="Times New Roman" w:hAnsi="Times New Roman" w:cs="Times New Roman"/>
          <w:lang w:val="en-CA"/>
        </w:rPr>
        <w:instrText xml:space="preserve"> ADDIN EN.CITE &lt;EndNote&gt;&lt;Cite  &gt;&lt;Author&gt;Tobin&lt;/Author&gt;&lt;Year&gt;2013&lt;/Year&gt;&lt;RecNum&gt;106&lt;/RecNum&gt;&lt;Prefix&gt;&lt;/Prefix&gt;&lt;Suffix&gt;&lt;/Suffix&gt;&lt;Pages&gt;&lt;/Pages&gt;&lt;DisplayText&gt;(Tobin et al., 2013)&lt;/DisplayText&gt;&lt;record&gt;&lt;rec-number&gt;106&lt;/rec-number&gt;&lt;foreign-keys&gt;&lt;key app="EN" db-id="deadfpsv75vzepezzvz5a9pm2xfx2dt0fsaa" timestamp="1426185606"&gt;106&lt;/key&gt;&lt;/foreign-keys&gt;&lt;ref-type name="Journal Article"&gt;17&lt;/ref-type&gt;&lt;contributors&gt;&lt;authors&gt;&lt;author&gt;Tobin, K. E.&lt;/author&gt;&lt;author&gt;Cutchin, M.&lt;/author&gt;&lt;author&gt;Latkin, C. A.&lt;/author&gt;&lt;author&gt;Takahashi, L. M.&lt;/author&gt;&lt;/authors&gt;&lt;/contributors&gt;&lt;auth-address&gt;Tobin, KE&amp;#13;Johns Hopkins Univ, Dept Hlth Behav &amp;amp; Soc, Bloomberg Sch Publ Hlth, 2213 McElderry St,2nd Floor, Baltimore, MD 21205 USA&amp;#13;Johns Hopkins Univ, Dept Hlth Behav &amp;amp; Soc, Bloomberg Sch Publ Hlth, 2213 McElderry St,2nd Floor, Baltimore, MD 21205 USA&amp;#13;Johns Hopkins Univ, Dept Hlth Behav &amp;amp; Soc, Bloomberg Sch Publ Hlth, Baltimore, MD 21205 USA&amp;#13;Univ N Carolina, Chapel Hill, NC 27599 USA&amp;#13;Univ Calif Los Angeles, Dept Urban Planning &amp;amp; Asian Amer Studies, Los Angeles, CA 90095 USA&lt;/auth-address&gt;&lt;titles&gt;&lt;title&gt;Social geographies of African American men who have sex with men (MSM): A qualitative exploration of the social, spatial and temporal context of HIV risk in Baltimore, Maryland&lt;/title&gt;&lt;secondary-title&gt;Health &amp;amp; Place&lt;/secondary-title&gt;&lt;alt-title&gt;Health Place&lt;/alt-title&gt;&lt;short-title&gt;Social geographies of African American men who have sex with men (MSM): a qualitative exploration of the social, spatial and temporal context of HIV risk in Baltimore, Maryland&lt;/short-title&gt;&lt;/titles&gt;&lt;pages&gt;1-6&lt;/pages&gt;&lt;volume&gt;22&lt;/volume&gt;&lt;keywords&gt;&lt;keyword&gt;african american men who have sex with men&lt;/keyword&gt;&lt;keyword&gt;social networks&lt;/keyword&gt;&lt;keyword&gt;spatial context&lt;/keyword&gt;&lt;keyword&gt;hiv risk&lt;/keyword&gt;&lt;keyword&gt;condom use&lt;/keyword&gt;&lt;keyword&gt;us cities&lt;/keyword&gt;&lt;keyword&gt;white men&lt;/keyword&gt;&lt;keyword&gt;behavior&lt;/keyword&gt;&lt;keyword&gt;health&lt;/keyword&gt;&lt;keyword&gt;gay&lt;/keyword&gt;&lt;keyword&gt;hiv/aids&lt;/keyword&gt;&lt;keyword&gt;prevention&lt;/keyword&gt;&lt;keyword&gt;identity&lt;/keyword&gt;&lt;keyword&gt;methamphetamine&lt;/keyword&gt;&lt;/keywords&gt;&lt;dates&gt;&lt;year&gt;2013&lt;/year&gt;&lt;pub-dates&gt;&lt;date&gt;Jul&lt;/date&gt;&lt;/pub-dates&gt;&lt;/dates&gt;&lt;isbn&gt;1353-8292&lt;/isbn&gt;&lt;accession-num&gt;WOS:000320648900001&lt;/accession-num&gt;&lt;urls&gt;&lt;related-urls&gt;&lt;url&gt;&amp;lt;Go to ISI&amp;gt;://WOS:000320648900001&lt;/url&gt;&lt;/related-urls&gt;&lt;/urls&gt;&lt;electronic-resource-num&gt;10.1016/j.healthplace.2013.02.005&lt;/electronic-resource-num&gt;&lt;language&gt;English&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Tobin et al., 2013)</w:t>
      </w:r>
      <w:r w:rsidRPr="00457C13">
        <w:rPr>
          <w:rFonts w:ascii="Times New Roman" w:hAnsi="Times New Roman" w:cs="Times New Roman"/>
          <w:lang w:val="en-CA"/>
        </w:rPr>
        <w:fldChar w:fldCharType="end"/>
      </w:r>
      <w:r w:rsidRPr="00457C13">
        <w:rPr>
          <w:rFonts w:ascii="Times New Roman" w:hAnsi="Times New Roman" w:cs="Times New Roman"/>
          <w:lang w:val="en-CA"/>
        </w:rPr>
        <w:t xml:space="preserve">. </w:t>
      </w:r>
    </w:p>
    <w:p w14:paraId="23C292D4" w14:textId="781A5DCA" w:rsidR="00720C05" w:rsidRPr="00457C1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 xml:space="preserve">Our third theme indicated that substance use changes over the course of an individual’s life. Our participants’ narratives described changing motivations for using drugs and alcohol over time as competing social, professional, or financial pressures influenced their priorities. For example, certain periods, such as the ‘coming out’ period, were highlighted as times of </w:t>
      </w:r>
      <w:r w:rsidR="0037264C" w:rsidRPr="00457C13">
        <w:rPr>
          <w:rFonts w:ascii="Times New Roman" w:hAnsi="Times New Roman" w:cs="Times New Roman"/>
          <w:lang w:val="en-CA"/>
        </w:rPr>
        <w:t>frequent</w:t>
      </w:r>
      <w:r w:rsidRPr="00457C13">
        <w:rPr>
          <w:rFonts w:ascii="Times New Roman" w:hAnsi="Times New Roman" w:cs="Times New Roman"/>
          <w:lang w:val="en-CA"/>
        </w:rPr>
        <w:t xml:space="preserve"> substance use by our participants who described specific needs of social inclusion at that time. </w:t>
      </w:r>
      <w:r w:rsidR="0037264C" w:rsidRPr="00457C13">
        <w:rPr>
          <w:rFonts w:ascii="Times New Roman" w:hAnsi="Times New Roman" w:cs="Times New Roman"/>
          <w:lang w:val="en-CA"/>
        </w:rPr>
        <w:t xml:space="preserve">In addition to facilitating social connections, alcohol and substance use may also help alleviate stress associated with transitioning into emerging adulthood in general, in addition to the added stress associated with the coming out period. </w:t>
      </w:r>
      <w:r w:rsidRPr="00457C13">
        <w:rPr>
          <w:rFonts w:ascii="Times New Roman" w:hAnsi="Times New Roman" w:cs="Times New Roman"/>
          <w:lang w:val="en-CA"/>
        </w:rPr>
        <w:t xml:space="preserve">These findings are consistent with other literature </w:t>
      </w:r>
      <w:r w:rsidRPr="00457C13">
        <w:rPr>
          <w:rFonts w:ascii="Times New Roman" w:hAnsi="Times New Roman" w:cs="Times New Roman"/>
          <w:lang w:val="en-CA"/>
        </w:rPr>
        <w:lastRenderedPageBreak/>
        <w:t xml:space="preserve">which has suggested that periods of high stress or anxiety are associated with </w:t>
      </w:r>
      <w:r w:rsidR="0037264C" w:rsidRPr="00457C13">
        <w:rPr>
          <w:rFonts w:ascii="Times New Roman" w:hAnsi="Times New Roman" w:cs="Times New Roman"/>
          <w:lang w:val="en-CA"/>
        </w:rPr>
        <w:t>potentially problematic</w:t>
      </w:r>
      <w:r w:rsidRPr="00457C13">
        <w:rPr>
          <w:rFonts w:ascii="Times New Roman" w:hAnsi="Times New Roman" w:cs="Times New Roman"/>
          <w:lang w:val="en-CA"/>
        </w:rPr>
        <w:t xml:space="preserve"> use </w:t>
      </w:r>
      <w:r w:rsidRPr="00457C13">
        <w:rPr>
          <w:rFonts w:ascii="Times New Roman" w:hAnsi="Times New Roman" w:cs="Times New Roman"/>
          <w:lang w:val="en-CA"/>
        </w:rPr>
        <w:fldChar w:fldCharType="begin"/>
      </w:r>
      <w:r w:rsidRPr="00457C13">
        <w:rPr>
          <w:rFonts w:ascii="Times New Roman" w:hAnsi="Times New Roman" w:cs="Times New Roman"/>
          <w:lang w:val="en-CA"/>
        </w:rPr>
        <w:instrText xml:space="preserve"> ADDIN EN.CITE &lt;EndNote&gt;&lt;Cite  &gt;&lt;Author&gt;Rosario&lt;/Author&gt;&lt;Year&gt;2004&lt;/Year&gt;&lt;RecNum&gt;191&lt;/RecNum&gt;&lt;Prefix&gt;&lt;/Prefix&gt;&lt;Suffix&gt;&lt;/Suffix&gt;&lt;Pages&gt;&lt;/Pages&gt;&lt;DisplayText&gt;( Lelutiu-Weinberger et al. 2013; Rosario, Schrimshaw, &amp; Hunter 2004)&lt;/DisplayText&gt;&lt;record&gt;&lt;rec-number&gt;191&lt;/rec-number&gt;&lt;foreign-keys&gt;&lt;key app="EN" db-id="deadfpsv75vzepezzvz5a9pm2xfx2dt0fsaa" timestamp="1438213632"&gt;191&lt;/key&gt;&lt;/foreign-keys&gt;&lt;ref-type name="Journal Article"&gt;17&lt;/ref-type&gt;&lt;contributors&gt;&lt;authors&gt;&lt;author&gt;Rosario, M.&lt;/author&gt;&lt;author&gt;Schrimshaw, E. W.&lt;/author&gt;&lt;author&gt;Hunter, J.&lt;/author&gt;&lt;/authors&gt;&lt;/contributors&gt;&lt;auth-address&gt;Department of Psychology, The City College, The City University of New York, NAC Building 7-120, Convent Avenue and 138th Street, New York 10031, USA. mrosario@gc.cuny.edu&lt;/auth-address&gt;&lt;titles&gt;&lt;title&gt;Predictors of substance use over time among gay, lesbian, and bisexual youths: an examination of three hypotheses&lt;/title&gt;&lt;secondary-title&gt;Addict Behav&lt;/secondary-title&gt;&lt;alt-title&gt;Addictive behaviors&lt;/alt-title&gt;&lt;/titles&gt;&lt;alt-periodical&gt;&lt;full-title&gt;Addictive Behaviors&lt;/full-title&gt;&lt;/alt-periodical&gt;&lt;pages&gt;1623-31&lt;/pages&gt;&lt;volume&gt;29&lt;/volume&gt;&lt;number&gt;8&lt;/number&gt;&lt;edition&gt;2004/09/29&lt;/edition&gt;&lt;keywords&gt;&lt;keyword&gt;Adolescent&lt;/keyword&gt;&lt;keyword&gt;*Adolescent Behavior&lt;/keyword&gt;&lt;keyword&gt;Adult&lt;/keyword&gt;&lt;keyword&gt;Bisexuality/psychology&lt;/keyword&gt;&lt;keyword&gt;Child Abuse, Sexual/psychology&lt;/keyword&gt;&lt;keyword&gt;Female&lt;/keyword&gt;&lt;keyword&gt;Follow-Up Studies&lt;/keyword&gt;&lt;keyword&gt;Homosexuality, Female/psychology&lt;/keyword&gt;&lt;keyword&gt;Homosexuality, Male/psychology&lt;/keyword&gt;&lt;keyword&gt;Humans&lt;/keyword&gt;&lt;keyword&gt;Interpersonal Relations&lt;/keyword&gt;&lt;keyword&gt;Male&lt;/keyword&gt;&lt;keyword&gt;Risk Factors&lt;/keyword&gt;&lt;keyword&gt;Sexuality/*psychology&lt;/keyword&gt;&lt;keyword&gt;Stress, Psychological/psychology&lt;/keyword&gt;&lt;keyword&gt;Substance-Related Disorders/*etiology/psychology&lt;/keyword&gt;&lt;keyword&gt;Truth Disclosure&lt;/keyword&gt;&lt;/keywords&gt;&lt;dates&gt;&lt;year&gt;2004&lt;/year&gt;&lt;pub-dates&gt;&lt;date&gt;Nov&lt;/date&gt;&lt;/pub-dates&gt;&lt;/dates&gt;&lt;isbn&gt;0306-4603 (Print)&amp;#13;0306-4603 (Linking)&lt;/isbn&gt;&lt;accession-num&gt;15451129&lt;/accession-num&gt;&lt;work-type&gt;Research Support, U.S. Gov't, P.H.S.&lt;/work-type&gt;&lt;urls&gt;&lt;related-urls&gt;&lt;url&gt;http://www.ncbi.nlm.nih.gov/pubmed/15451129&lt;/url&gt;&lt;/related-urls&gt;&lt;/urls&gt;&lt;electronic-resource-num&gt;10.1016/j.addbeh.2004.02.032&lt;/electronic-resource-num&gt;&lt;/record&gt;&lt;/Cite&gt;&lt;Cite  &gt;&lt;Author&gt;Lelutiu-Weinberger&lt;/Author&gt;&lt;Year&gt;2013&lt;/Year&gt;&lt;RecNum&gt;192&lt;/RecNum&gt;&lt;Prefix&gt;&lt;/Prefix&gt;&lt;Suffix&gt;&lt;/Suffix&gt;&lt;Pages&gt;&lt;/Pages&gt;&lt;record&gt;&lt;rec-number&gt;192&lt;/rec-number&gt;&lt;foreign-keys&gt;&lt;key app="EN" db-id="deadfpsv75vzepezzvz5a9pm2xfx2dt0fsaa" timestamp="1438295922"&gt;192&lt;/key&gt;&lt;/foreign-keys&gt;&lt;ref-type name="Journal Article"&gt;17&lt;/ref-type&gt;&lt;contributors&gt;&lt;authors&gt;&lt;author&gt;Lelutiu-Weinberger, C.&lt;/author&gt;&lt;author&gt;Pachankis, J. E.&lt;/author&gt;&lt;author&gt;Golub, S. A.&lt;/author&gt;&lt;author&gt;Walker, J. J.&lt;/author&gt;&lt;author&gt;Bamonte, A. J.&lt;/author&gt;&lt;author&gt;Parsons, J. T.&lt;/author&gt;&lt;/authors&gt;&lt;translated-authors&gt;&lt;author&gt;Aids Behav&lt;/author&gt;&lt;/translated-authors&gt;&lt;/contributors&gt;&lt;auth-address&gt;Parsons, JT&amp;#13;CUNY Hunter Coll, Ctr HIV Educ Studies &amp;amp; Training, Dept Psychol, 695 Pk Ave, New York, NY 10065 USA&amp;#13;CUNY Hunter Coll, Ctr HIV Educ Studies &amp;amp; Training, Dept Psychol, 695 Pk Ave, New York, NY 10065 USA&amp;#13;Ctr HIV AIDS Educ Studies &amp;amp; Training CHEST, New York, NY USA&amp;#13;Yeshiva Univ, Dept Psychol, Ferkauf Grad Sch Psychol, New York, NY 10033 USA&amp;#13;CUNY Hunter Coll, Dept Psychol, New York, NY USA&amp;#13;CUNY, Grad Ctr, Social &amp;amp; Personal Psychol Doctoral Subprogram, New York, NY USA&amp;#13;Univ Calif San Francisco, Ctr AIDS Prevent, San Francisco, CA 94143 USA&amp;#13;CUNY Hunter Coll, Sch Publ Hlth, New York, NY 10065 USA&amp;#13;CUNY Hunter Coll, Ctr HIV Educ Studies &amp;amp; Training, Dept Psychol, New York, NY 10065 USA&lt;/auth-address&gt;&lt;titles&gt;&lt;title&gt;Age Cohort Differences in the Effects of Gay-Related Stigma, Anxiety and Identification with the Gay Community on Sexual Risk and Substance Use&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340-349&lt;/pages&gt;&lt;volume&gt;17&lt;/volume&gt;&lt;number&gt;1&lt;/number&gt;&lt;keywords&gt;&lt;keyword&gt;sexual risk&lt;/keyword&gt;&lt;keyword&gt;substance use&lt;/keyword&gt;&lt;keyword&gt;anxiety&lt;/keyword&gt;&lt;keyword&gt;stigma&lt;/keyword&gt;&lt;keyword&gt;gay community&lt;/keyword&gt;&lt;keyword&gt;gay and bisexual men&lt;/keyword&gt;&lt;keyword&gt;new-york-city&lt;/keyword&gt;&lt;keyword&gt;psychosocial health-problems&lt;/keyword&gt;&lt;keyword&gt;hiv risk&lt;/keyword&gt;&lt;keyword&gt;young men&lt;/keyword&gt;&lt;keyword&gt;alcohol-consumption&lt;/keyword&gt;&lt;keyword&gt;bisexual men&lt;/keyword&gt;&lt;keyword&gt;drug-use&lt;/keyword&gt;&lt;keyword&gt;behaviors&lt;/keyword&gt;&lt;keyword&gt;association&lt;/keyword&gt;&lt;keyword&gt;disorders&lt;/keyword&gt;&lt;/keywords&gt;&lt;dates&gt;&lt;year&gt;2013&lt;/year&gt;&lt;pub-dates&gt;&lt;date&gt;Jan&lt;/date&gt;&lt;/pub-dates&gt;&lt;/dates&gt;&lt;isbn&gt;1090-7165&lt;/isbn&gt;&lt;accession-num&gt;WOS:000313734000035&lt;/accession-num&gt;&lt;urls&gt;&lt;related-urls&gt;&lt;url&gt;&amp;lt;Go to ISI&amp;gt;://WOS:000313734000035&lt;/url&gt;&lt;/related-urls&gt;&lt;/urls&gt;&lt;electronic-resource-num&gt;10.1007/s10461-011-0070-4&lt;/electronic-resource-num&gt;&lt;remote-database-provider&gt;2013 Jan&lt;/remote-database-provider&gt;&lt;language&gt;English&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 Lelutiu-Weinberger et al. 2013; Rosario, Schrimshaw, &amp; Hunter 2004)</w:t>
      </w:r>
      <w:r w:rsidRPr="00457C13">
        <w:rPr>
          <w:rFonts w:ascii="Times New Roman" w:hAnsi="Times New Roman" w:cs="Times New Roman"/>
          <w:lang w:val="en-CA"/>
        </w:rPr>
        <w:fldChar w:fldCharType="end"/>
      </w:r>
      <w:r w:rsidRPr="00457C13">
        <w:rPr>
          <w:rFonts w:ascii="Times New Roman" w:hAnsi="Times New Roman" w:cs="Times New Roman"/>
          <w:lang w:val="en-CA"/>
        </w:rPr>
        <w:t xml:space="preserve">, particularly the coming out period, and during emerging adulthood </w:t>
      </w:r>
      <w:r w:rsidRPr="00457C13">
        <w:rPr>
          <w:rFonts w:ascii="Times New Roman" w:hAnsi="Times New Roman" w:cs="Times New Roman"/>
          <w:lang w:val="en-CA"/>
        </w:rPr>
        <w:fldChar w:fldCharType="begin"/>
      </w:r>
      <w:r w:rsidRPr="00457C13">
        <w:rPr>
          <w:rFonts w:ascii="Times New Roman" w:hAnsi="Times New Roman" w:cs="Times New Roman"/>
          <w:lang w:val="en-CA"/>
        </w:rPr>
        <w:instrText xml:space="preserve"> ADDIN EN.CITE &lt;EndNote&gt;&lt;Cite  &gt;&lt;Author&gt;Wells&lt;/Author&gt;&lt;Year&gt;2010&lt;/Year&gt;&lt;RecNum&gt;193&lt;/RecNum&gt;&lt;Prefix&gt;&lt;/Prefix&gt;&lt;Suffix&gt;&lt;/Suffix&gt;&lt;Pages&gt;&lt;/Pages&gt;&lt;DisplayText&gt;(Wells et al., 2010)&lt;/DisplayText&gt;&lt;record&gt;&lt;rec-number&gt;193&lt;/rec-number&gt;&lt;foreign-keys&gt;&lt;key app="EN" db-id="deadfpsv75vzepezzvz5a9pm2xfx2dt0fsaa" timestamp="1438296989"&gt;193&lt;/key&gt;&lt;/foreign-keys&gt;&lt;ref-type name="Journal Article"&gt;17&lt;/ref-type&gt;&lt;contributors&gt;&lt;authors&gt;&lt;author&gt;Wells, B. E.&lt;/author&gt;&lt;author&gt;Kelly, B. C.&lt;/author&gt;&lt;author&gt;Golub, S. A.&lt;/author&gt;&lt;author&gt;Grov, C.&lt;/author&gt;&lt;author&gt;Parsons, J. T.&lt;/author&gt;&lt;/authors&gt;&lt;translated-authors&gt;&lt;author&gt;Am, J. Drug Alcohol Abuse&lt;/author&gt;&lt;/translated-authors&gt;&lt;/contributors&gt;&lt;auth-address&gt;Parsons, JT&amp;#13;CUNY Hunter Coll, Dept Psychol, 695 Pk Ave, New York, NY 10021 USA&amp;#13;CUNY Hunter Coll, Dept Psychol, 695 Pk Ave, New York, NY 10021 USA&amp;#13;CUNY Hunter Coll, Dept Psychol, New York, NY 10021 USA&amp;#13;Ctr HIV AIDS Educ Studies &amp;amp; Training, New York, NY USA&amp;#13;Purdue Univ, W Lafayette, IN 47907 USA&amp;#13;CUNY, Grad Ctr, New York, NY USA&amp;#13;CUNY Brooklyn Coll, New York, NY USA&lt;/auth-address&gt;&lt;titles&gt;&lt;title&gt;Patterns of Alcohol Consumption and Sexual Behavior among Young Adults in Nightclubs&lt;/title&gt;&lt;secondary-title&gt;American Journal of Drug and Alcohol Abuse&lt;/secondary-title&gt;&lt;alt-title&gt;Am J Drug Alcohol Ab&lt;/alt-title&gt;&lt;/titles&gt;&lt;pages&gt;39-45&lt;/pages&gt;&lt;volume&gt;36&lt;/volume&gt;&lt;number&gt;1&lt;/number&gt;&lt;keywords&gt;&lt;keyword&gt;alcohol&lt;/keyword&gt;&lt;keyword&gt;risk&lt;/keyword&gt;&lt;keyword&gt;sexual behavior&lt;/keyword&gt;&lt;keyword&gt;young adults&lt;/keyword&gt;&lt;keyword&gt;national survey&lt;/keyword&gt;&lt;keyword&gt;drug-use&lt;/keyword&gt;&lt;keyword&gt;adolescents&lt;/keyword&gt;&lt;keyword&gt;drinking&lt;/keyword&gt;&lt;keyword&gt;drinkers&lt;/keyword&gt;&lt;keyword&gt;model&lt;/keyword&gt;&lt;/keywords&gt;&lt;dates&gt;&lt;year&gt;2010&lt;/year&gt;&lt;pub-dates&gt;&lt;date&gt;Jan&lt;/date&gt;&lt;/pub-dates&gt;&lt;/dates&gt;&lt;isbn&gt;0095-2990&lt;/isbn&gt;&lt;accession-num&gt;WOS:000274855000007&lt;/accession-num&gt;&lt;urls&gt;&lt;related-urls&gt;&lt;url&gt;&amp;lt;Go to ISI&amp;gt;://WOS:000274855000007&lt;/url&gt;&lt;/related-urls&gt;&lt;/urls&gt;&lt;electronic-resource-num&gt;10.3109/00952990903544836&lt;/electronic-resource-num&gt;&lt;remote-database-provider&gt;2010 Jan&lt;/remote-database-provider&gt;&lt;language&gt;English&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Wells et al., 2010)</w:t>
      </w:r>
      <w:r w:rsidRPr="00457C13">
        <w:rPr>
          <w:rFonts w:ascii="Times New Roman" w:hAnsi="Times New Roman" w:cs="Times New Roman"/>
          <w:lang w:val="en-CA"/>
        </w:rPr>
        <w:fldChar w:fldCharType="end"/>
      </w:r>
      <w:r w:rsidR="0037264C" w:rsidRPr="00457C13">
        <w:rPr>
          <w:rFonts w:ascii="Times New Roman" w:hAnsi="Times New Roman" w:cs="Times New Roman"/>
          <w:lang w:val="en-CA"/>
        </w:rPr>
        <w:t xml:space="preserve"> as individuals develop their identities as adults, as well as sexual minority individuals</w:t>
      </w:r>
      <w:r w:rsidRPr="00457C13">
        <w:rPr>
          <w:rFonts w:ascii="Times New Roman" w:hAnsi="Times New Roman" w:cs="Times New Roman"/>
          <w:lang w:val="en-CA"/>
        </w:rPr>
        <w:t xml:space="preserve">.  </w:t>
      </w:r>
    </w:p>
    <w:p w14:paraId="7A878EED" w14:textId="77777777" w:rsidR="00720C05" w:rsidRPr="00457C1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 xml:space="preserve">While providing important information on individual factors determining substance use, our results also suggest that substance use takes place within a complex social system </w:t>
      </w:r>
      <w:r w:rsidRPr="00457C13">
        <w:rPr>
          <w:rFonts w:ascii="Times New Roman" w:hAnsi="Times New Roman" w:cs="Times New Roman"/>
          <w:lang w:val="en-CA"/>
        </w:rPr>
        <w:fldChar w:fldCharType="begin"/>
      </w:r>
      <w:r w:rsidRPr="00457C13">
        <w:rPr>
          <w:rFonts w:ascii="Times New Roman" w:hAnsi="Times New Roman" w:cs="Times New Roman"/>
          <w:lang w:val="en-CA"/>
        </w:rPr>
        <w:instrText xml:space="preserve"> ADDIN EN.CITE &lt;EndNote&gt;&lt;Cite  &gt;&lt;Author&gt;Kelly&lt;/Author&gt;&lt;Year&gt;2010&lt;/Year&gt;&lt;RecNum&gt;253&lt;/RecNum&gt;&lt;Prefix&gt;&lt;/Prefix&gt;&lt;Suffix&gt;&lt;/Suffix&gt;&lt;Pages&gt;&lt;/Pages&gt;&lt;DisplayText&gt;(Kelly et al., 2010)&lt;/DisplayText&gt;&lt;record&gt;&lt;rec-number&gt;253&lt;/rec-number&gt;&lt;foreign-keys&gt;&lt;key app="EN" db-id="deadfpsv75vzepezzvz5a9pm2xfx2dt0fsaa" timestamp="1468368728"&gt;253&lt;/key&gt;&lt;/foreign-keys&gt;&lt;ref-type name="Journal Article"&gt;17&lt;/ref-type&gt;&lt;contributors&gt;&lt;authors&gt;&lt;author&gt;Kelly, J. A.&lt;/author&gt;&lt;author&gt;Amirkhanian, Y. A.&lt;/author&gt;&lt;author&gt;Seal, D. W.&lt;/author&gt;&lt;author&gt;Galletly, C. M.&lt;/author&gt;&lt;author&gt;DiFranceisco, W.&lt;/author&gt;&lt;author&gt;Glasman, L. R.&lt;/author&gt;&lt;author&gt;Stevenson, L. Y.&lt;/author&gt;&lt;author&gt;Rosado, N.&lt;/author&gt;&lt;/authors&gt;&lt;translated-authors&gt;&lt;author&gt;Aids Educ Prev&lt;/author&gt;&lt;/translated-authors&gt;&lt;/contributors&gt;&lt;auth-address&gt;Med Coll Wisconsin, Dept Psychiat &amp;amp; Behav Med, Ctr AIDS Intervent Res, Milwaukee, WI 53202 USA&lt;/auth-address&gt;&lt;titles&gt;&lt;title&gt;Levels and Predictors of Sexual Hiv Risk in Social Networks of Men Who Have Sex with Men in the Midwest&lt;/title&gt;&lt;secondary-title&gt;Aids Education and Prevention&lt;/secondary-title&gt;&lt;alt-title&gt;Aids Educ Prev&lt;/alt-title&gt;&lt;/titles&gt;&lt;periodical&gt;&lt;full-title&gt;AIDS Education and Prevention&lt;/full-title&gt;&lt;/periodical&gt;&lt;pages&gt;483-495&lt;/pages&gt;&lt;volume&gt;22&lt;/volume&gt;&lt;number&gt;6&lt;/number&gt;&lt;keywords&gt;&lt;keyword&gt;transmitted-disease prevalence&lt;/keyword&gt;&lt;keyword&gt;united-states&lt;/keyword&gt;&lt;keyword&gt;young men&lt;/keyword&gt;&lt;keyword&gt;behavior patterns&lt;/keyword&gt;&lt;keyword&gt;st-petersburg&lt;/keyword&gt;&lt;keyword&gt;russia&lt;/keyword&gt;&lt;keyword&gt;prevention&lt;/keyword&gt;&lt;keyword&gt;bulgaria&lt;/keyword&gt;&lt;keyword&gt;intervention&lt;/keyword&gt;&lt;keyword&gt;infection&lt;/keyword&gt;&lt;/keywords&gt;&lt;dates&gt;&lt;year&gt;2010&lt;/year&gt;&lt;pub-dates&gt;&lt;date&gt;Dec&lt;/date&gt;&lt;/pub-dates&gt;&lt;/dates&gt;&lt;isbn&gt;0899-9546&lt;/isbn&gt;&lt;accession-num&gt;WOS:000285273600001&lt;/accession-num&gt;&lt;urls&gt;&lt;related-urls&gt;&lt;url&gt;&amp;lt;Go to ISI&amp;gt;://WOS:000285273600001&lt;/url&gt;&lt;/related-urls&gt;&lt;/urls&gt;&lt;electronic-resource-num&gt;Doi 10.1521/Aeap.2010.22.6.483&lt;/electronic-resource-num&gt;&lt;remote-database-provider&gt;2010 Dec&lt;/remote-database-provider&gt;&lt;language&gt;English&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Kelly et al., 2010)</w:t>
      </w:r>
      <w:r w:rsidRPr="00457C13">
        <w:rPr>
          <w:rFonts w:ascii="Times New Roman" w:hAnsi="Times New Roman" w:cs="Times New Roman"/>
          <w:lang w:val="en-CA"/>
        </w:rPr>
        <w:fldChar w:fldCharType="end"/>
      </w:r>
      <w:r w:rsidRPr="00457C13">
        <w:rPr>
          <w:rFonts w:ascii="Times New Roman" w:hAnsi="Times New Roman" w:cs="Times New Roman"/>
          <w:lang w:val="en-CA"/>
        </w:rPr>
        <w:t xml:space="preserve">. Within this system, the norms, values, and roles associated with substance use are influenced by other individuals, the community, and social spaces. These in turn are influenced by the perceived benefits of substance use, including social inclusion, and as a coping mechanism during periods of high stress over the life course. </w:t>
      </w:r>
    </w:p>
    <w:p w14:paraId="3D8317FA" w14:textId="268D1974" w:rsidR="00720C05" w:rsidRPr="00457C1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 xml:space="preserve">These results highlight connections with both Disinhibition and Cognitive Escape Theory in that participant narratives describe substance use occurring both because of expectations (e.g., how they will make the individual feel) and as a way to alleviate burdensome concepts of personal risk due to risky sexual practices </w:t>
      </w:r>
      <w:r w:rsidRPr="00457C13">
        <w:rPr>
          <w:rFonts w:ascii="Times New Roman" w:hAnsi="Times New Roman" w:cs="Times New Roman"/>
          <w:lang w:val="en-CA"/>
        </w:rPr>
        <w:fldChar w:fldCharType="begin"/>
      </w:r>
      <w:r w:rsidRPr="00457C13">
        <w:rPr>
          <w:rFonts w:ascii="Times New Roman" w:hAnsi="Times New Roman" w:cs="Times New Roman"/>
          <w:lang w:val="en-CA"/>
        </w:rPr>
        <w:instrText xml:space="preserve"> ADDIN EN.CITE &lt;EndNote&gt;&lt;Cite  &gt;&lt;Author&gt;Wells&lt;/Author&gt;&lt;Year&gt;2011&lt;/Year&gt;&lt;RecNum&gt;260&lt;/RecNum&gt;&lt;Prefix&gt;&lt;/Prefix&gt;&lt;Suffix&gt;&lt;/Suffix&gt;&lt;Pages&gt;&lt;/Pages&gt;&lt;DisplayText&gt;(Wells, Golub, &amp; Parsons&lt;/DisplayText&gt;&lt;record&gt;&lt;rec-number&gt;260&lt;/rec-number&gt;&lt;foreign-keys&gt;&lt;key app="EN" db-id="deadfpsv75vzepezzvz5a9pm2xfx2dt0fsaa" timestamp="1468517989"&gt;260&lt;/key&gt;&lt;/foreign-keys&gt;&lt;ref-type name="Journal Article"&gt;17&lt;/ref-type&gt;&lt;contributors&gt;&lt;authors&gt;&lt;author&gt;Wells, B. E.&lt;/author&gt;&lt;author&gt;Golub, S. A.&lt;/author&gt;&lt;author&gt;Parsons, J. T.&lt;/author&gt;&lt;/authors&gt;&lt;translated-authors&gt;&lt;author&gt;Aids Behav&lt;/author&gt;&lt;/translated-authors&gt;&lt;/contributors&gt;&lt;auth-address&gt;CUNY, Hunter Coll, Dept Psychol, New York, NY 10065 USA&amp;#13;Ctr HIV AIDS Educ Studies &amp;amp; Training, New York, NY USA&amp;#13;CUNY, Grad Ctr, Social Personal Psychol Program, New York, NY 10065 USA&lt;/auth-address&gt;&lt;titles&gt;&lt;title&gt;An Integrated Theoretical Approach to Substance Use and Risky Sexual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509-520&lt;/pages&gt;&lt;volume&gt;15&lt;/volume&gt;&lt;number&gt;3&lt;/number&gt;&lt;keywords&gt;&lt;keyword&gt;hiv/aids&lt;/keyword&gt;&lt;keyword&gt;conflict&lt;/keyword&gt;&lt;keyword&gt;substances&lt;/keyword&gt;&lt;keyword&gt;sexual risk&lt;/keyword&gt;&lt;keyword&gt;expectancies&lt;/keyword&gt;&lt;keyword&gt;hiv-positive men&lt;/keyword&gt;&lt;keyword&gt;expectancy challenge&lt;/keyword&gt;&lt;keyword&gt;alcohol expectancies&lt;/keyword&gt;&lt;keyword&gt;cognitive escape&lt;/keyword&gt;&lt;keyword&gt;bisexual men&lt;/keyword&gt;&lt;keyword&gt;condom use&lt;/keyword&gt;&lt;keyword&gt;transtheoretical model&lt;/keyword&gt;&lt;keyword&gt;outcome expectancies&lt;/keyword&gt;&lt;keyword&gt;drinking reduction&lt;/keyword&gt;&lt;keyword&gt;contraceptive use&lt;/keyword&gt;&lt;/keywords&gt;&lt;dates&gt;&lt;year&gt;2011&lt;/year&gt;&lt;pub-dates&gt;&lt;date&gt;Apr&lt;/date&gt;&lt;/pub-dates&gt;&lt;/dates&gt;&lt;isbn&gt;1090-7165&lt;/isbn&gt;&lt;accession-num&gt;WOS:000288796400001&lt;/accession-num&gt;&lt;urls&gt;&lt;related-urls&gt;&lt;url&gt;&amp;lt;Go to ISI&amp;gt;://WOS:000288796400001&lt;/url&gt;&lt;/related-urls&gt;&lt;/urls&gt;&lt;electronic-resource-num&gt;10.1007/s10461-010-9767-z&lt;/electronic-resource-num&gt;&lt;remote-database-provider&gt;2011 Apr&lt;/remote-database-provider&gt;&lt;language&gt;English&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Wells, Golub, &amp; Parsons</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457C13">
        <w:rPr>
          <w:rFonts w:ascii="Times New Roman" w:hAnsi="Times New Roman" w:cs="Times New Roman"/>
          <w:lang w:val="en-US"/>
        </w:rPr>
        <w:instrText xml:space="preserve"> ADDIN EN.CITE &lt;EndNote&gt;&lt;Cite  &gt;&lt;Author&gt;Wells&lt;/Author&gt;&lt;Year&gt;2011&lt;/Year&gt;&lt;RecNum&gt;260&lt;/RecNum&gt;&lt;Prefix&gt;&lt;/Prefix&gt;&lt;Suffix&gt;&lt;/Suffix&gt;&lt;Pages&gt;&lt;/Pages&gt;&lt;DisplayText&gt;,&lt;/DisplayText&gt;&lt;record&gt;&lt;rec-number&gt;260&lt;/rec-number&gt;&lt;foreign-keys&gt;&lt;key app="EN" db-id="deadfpsv75vzepezzvz5a9pm2xfx2dt0fsaa" timestamp="1468517989"&gt;260&lt;/key&gt;&lt;/foreign-keys&gt;&lt;ref-type name="Journal Article"&gt;17&lt;/ref-type&gt;&lt;contributors&gt;&lt;authors&gt;&lt;author&gt;Wells, B. E.&lt;/author&gt;&lt;author&gt;Golub, S. A.&lt;/author&gt;&lt;author&gt;Parsons, J. T.&lt;/author&gt;&lt;/authors&gt;&lt;translated-authors&gt;&lt;author&gt;Aids Behav&lt;/author&gt;&lt;/translated-authors&gt;&lt;/contributors&gt;&lt;auth-address&gt;CUNY, Hunter Coll, Dept Psychol, New York, NY 10065 USA&amp;#13;Ctr HIV AIDS Educ Studies &amp;amp; Training, New York, NY USA&amp;#13;CUNY, Grad Ctr, Social Personal Psychol Program, New York, NY 10065 USA&lt;/auth-address&gt;&lt;titles&gt;&lt;title&gt;An Integrated Theoretical Approach to Substance Use and Risky Sexual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509-520&lt;/pages&gt;&lt;volume&gt;15&lt;/volume&gt;&lt;number&gt;3&lt;/number&gt;&lt;keywords&gt;&lt;keyword&gt;hiv/aids&lt;/keyword&gt;&lt;keyword&gt;conflict&lt;/keyword&gt;&lt;keyword&gt;substances&lt;/keyword&gt;&lt;keyword&gt;sexual risk&lt;/keyword&gt;&lt;keyword&gt;expectancies&lt;/keyword&gt;&lt;keyword&gt;hiv-positive men&lt;/keyword&gt;&lt;keyword&gt;expectancy challenge&lt;/keyword&gt;&lt;keyword&gt;alcohol expectancies&lt;/keyword&gt;&lt;keyword&gt;cognitive escape&lt;/keyword&gt;&lt;keyword&gt;bisexual men&lt;/keyword&gt;&lt;keyword&gt;condom use&lt;/keyword&gt;&lt;keyword&gt;transtheoretical model&lt;/keyword&gt;&lt;keyword&gt;outcome expectancies&lt;/keyword&gt;&lt;keyword&gt;drinking reduction&lt;/keyword&gt;&lt;keyword&gt;contraceptive use&lt;/keyword&gt;&lt;/keywords&gt;&lt;dates&gt;&lt;year&gt;2011&lt;/year&gt;&lt;pub-dates&gt;&lt;date&gt;Apr&lt;/date&gt;&lt;/pub-dates&gt;&lt;/dates&gt;&lt;isbn&gt;1090-7165&lt;/isbn&gt;&lt;accession-num&gt;WOS:000288796400001&lt;/accession-num&gt;&lt;urls&gt;&lt;related-urls&gt;&lt;url&gt;&amp;lt;Go to ISI&amp;gt;://WOS:000288796400001&lt;/url&gt;&lt;/related-urls&gt;&lt;/urls&gt;&lt;electronic-resource-num&gt;10.1007/s10461-010-9767-z&lt;/electronic-resource-num&gt;&lt;remote-database-provider&gt;2011 Apr&lt;/remote-database-provider&gt;&lt;language&gt;English&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w:t>
      </w:r>
      <w:r w:rsidRPr="00457C13">
        <w:rPr>
          <w:rFonts w:ascii="Times New Roman" w:hAnsi="Times New Roman" w:cs="Times New Roman"/>
          <w:lang w:val="en-CA"/>
        </w:rPr>
        <w:fldChar w:fldCharType="end"/>
      </w:r>
      <w:r w:rsidRPr="00457C13">
        <w:rPr>
          <w:rFonts w:ascii="Times New Roman" w:hAnsi="Times New Roman" w:cs="Times New Roman"/>
          <w:lang w:val="en-CA"/>
        </w:rPr>
        <w:fldChar w:fldCharType="begin"/>
      </w:r>
      <w:r w:rsidRPr="00457C13">
        <w:rPr>
          <w:rFonts w:ascii="Times New Roman" w:hAnsi="Times New Roman" w:cs="Times New Roman"/>
          <w:lang w:val="en-US"/>
        </w:rPr>
        <w:instrText xml:space="preserve"> ADDIN EN.CITE &lt;EndNote&gt;&lt;Cite  &gt;&lt;Author&gt;Wells&lt;/Author&gt;&lt;Year&gt;2011&lt;/Year&gt;&lt;RecNum&gt;260&lt;/RecNum&gt;&lt;Prefix&gt;&lt;/Prefix&gt;&lt;Suffix&gt;&lt;/Suffix&gt;&lt;Pages&gt;&lt;/Pages&gt;&lt;DisplayText&gt; 2011)&lt;/DisplayText&gt;&lt;record&gt;&lt;rec-number&gt;260&lt;/rec-number&gt;&lt;foreign-keys&gt;&lt;key app="EN" db-id="deadfpsv75vzepezzvz5a9pm2xfx2dt0fsaa" timestamp="1468517989"&gt;260&lt;/key&gt;&lt;/foreign-keys&gt;&lt;ref-type name="Journal Article"&gt;17&lt;/ref-type&gt;&lt;contributors&gt;&lt;authors&gt;&lt;author&gt;Wells, B. E.&lt;/author&gt;&lt;author&gt;Golub, S. A.&lt;/author&gt;&lt;author&gt;Parsons, J. T.&lt;/author&gt;&lt;/authors&gt;&lt;translated-authors&gt;&lt;author&gt;Aids Behav&lt;/author&gt;&lt;/translated-authors&gt;&lt;/contributors&gt;&lt;auth-address&gt;CUNY, Hunter Coll, Dept Psychol, New York, NY 10065 USA&amp;#13;Ctr HIV AIDS Educ Studies &amp;amp; Training, New York, NY USA&amp;#13;CUNY, Grad Ctr, Social Personal Psychol Program, New York, NY 10065 USA&lt;/auth-address&gt;&lt;titles&gt;&lt;title&gt;An Integrated Theoretical Approach to Substance Use and Risky Sexual Behavior Among Men Who Have Sex with Men&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509-520&lt;/pages&gt;&lt;volume&gt;15&lt;/volume&gt;&lt;number&gt;3&lt;/number&gt;&lt;keywords&gt;&lt;keyword&gt;hiv/aids&lt;/keyword&gt;&lt;keyword&gt;conflict&lt;/keyword&gt;&lt;keyword&gt;substances&lt;/keyword&gt;&lt;keyword&gt;sexual risk&lt;/keyword&gt;&lt;keyword&gt;expectancies&lt;/keyword&gt;&lt;keyword&gt;hiv-positive men&lt;/keyword&gt;&lt;keyword&gt;expectancy challenge&lt;/keyword&gt;&lt;keyword&gt;alcohol expectancies&lt;/keyword&gt;&lt;keyword&gt;cognitive escape&lt;/keyword&gt;&lt;keyword&gt;bisexual men&lt;/keyword&gt;&lt;keyword&gt;condom use&lt;/keyword&gt;&lt;keyword&gt;transtheoretical model&lt;/keyword&gt;&lt;keyword&gt;outcome expectancies&lt;/keyword&gt;&lt;keyword&gt;drinking reduction&lt;/keyword&gt;&lt;keyword&gt;contraceptive use&lt;/keyword&gt;&lt;/keywords&gt;&lt;dates&gt;&lt;year&gt;2011&lt;/year&gt;&lt;pub-dates&gt;&lt;date&gt;Apr&lt;/date&gt;&lt;/pub-dates&gt;&lt;/dates&gt;&lt;isbn&gt;1090-7165&lt;/isbn&gt;&lt;accession-num&gt;WOS:000288796400001&lt;/accession-num&gt;&lt;urls&gt;&lt;related-urls&gt;&lt;url&gt;&amp;lt;Go to ISI&amp;gt;://WOS:000288796400001&lt;/url&gt;&lt;/related-urls&gt;&lt;/urls&gt;&lt;electronic-resource-num&gt;10.1007/s10461-010-9767-z&lt;/electronic-resource-num&gt;&lt;remote-database-provider&gt;2011 Apr&lt;/remote-database-provider&gt;&lt;language&gt;English&lt;/language&gt;&lt;/record&gt;&lt;/Cite&gt;&lt;/EndNote&gt;</w:instrText>
      </w:r>
      <w:r w:rsidRPr="00457C13">
        <w:rPr>
          <w:rFonts w:ascii="Times New Roman" w:hAnsi="Times New Roman" w:cs="Times New Roman"/>
          <w:lang w:val="en-CA"/>
        </w:rPr>
        <w:fldChar w:fldCharType="separate"/>
      </w:r>
      <w:r w:rsidRPr="00457C13">
        <w:rPr>
          <w:rFonts w:ascii="Times New Roman" w:hAnsi="Times New Roman" w:cs="Times New Roman"/>
          <w:lang w:val="en-CA"/>
        </w:rPr>
        <w:t xml:space="preserve"> 2011)</w:t>
      </w:r>
      <w:r w:rsidRPr="00457C13">
        <w:rPr>
          <w:rFonts w:ascii="Times New Roman" w:hAnsi="Times New Roman" w:cs="Times New Roman"/>
          <w:lang w:val="en-CA"/>
        </w:rPr>
        <w:fldChar w:fldCharType="end"/>
      </w:r>
      <w:r w:rsidRPr="00457C13">
        <w:rPr>
          <w:rFonts w:ascii="Times New Roman" w:hAnsi="Times New Roman" w:cs="Times New Roman"/>
          <w:lang w:val="en-CA"/>
        </w:rPr>
        <w:t xml:space="preserve">. In this context, our results can inform potential health interventions. This research identified particular identities and ages that were associated with substance use, younger individuals and those in the coming out period, who could be targeted by public health interventions to promote safer substance use and safer sex. Also, the participant narratives that described exclusion due to non-use of substances may suggest that individuals require more support if they wish to abstain from substance use. Potentially there could be more community events in Vancouver that do not promote alcohol and/or substance consumption. This may be particularly </w:t>
      </w:r>
      <w:r w:rsidR="002C4280">
        <w:rPr>
          <w:rFonts w:ascii="Times New Roman" w:hAnsi="Times New Roman" w:cs="Times New Roman"/>
          <w:lang w:val="en-CA"/>
        </w:rPr>
        <w:t xml:space="preserve">needed </w:t>
      </w:r>
      <w:r w:rsidRPr="00457C13">
        <w:rPr>
          <w:rFonts w:ascii="Times New Roman" w:hAnsi="Times New Roman" w:cs="Times New Roman"/>
          <w:lang w:val="en-CA"/>
        </w:rPr>
        <w:t xml:space="preserve">for former substance users who are at risk of relapse due to social isolation. There may also be benefit from developing social support interventions that specifically target non-substance users who may be marginalized. </w:t>
      </w:r>
      <w:r w:rsidRPr="00457C13">
        <w:rPr>
          <w:rFonts w:ascii="Times New Roman" w:hAnsi="Times New Roman" w:cs="Times New Roman"/>
          <w:lang w:val="en-CA"/>
        </w:rPr>
        <w:lastRenderedPageBreak/>
        <w:t>Finally, our results may suggest that community-based and clinical programming for gbMSM should address sexual health in tandem with drug and alcohol use.</w:t>
      </w:r>
    </w:p>
    <w:p w14:paraId="693BB1A7" w14:textId="362F21EF" w:rsidR="00720C05" w:rsidRPr="00457C1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 xml:space="preserve">Although these findings provide a helpful insight into substance use among gbMSM, there are limitations with this study. Given the qualitative nature of the data collected, results may not be generalizable to the larger population of Vancouver gbMSM or gbMSM in other jurisdictions. While the study sample was purposively selected for maximum diversity, </w:t>
      </w:r>
      <w:r w:rsidR="0037264C" w:rsidRPr="00457C13">
        <w:rPr>
          <w:rFonts w:ascii="Times New Roman" w:hAnsi="Times New Roman" w:cs="Times New Roman"/>
          <w:lang w:val="en-CA"/>
        </w:rPr>
        <w:t xml:space="preserve">our sample is mostly white and gay identified so </w:t>
      </w:r>
      <w:r w:rsidRPr="00457C13">
        <w:rPr>
          <w:rFonts w:ascii="Times New Roman" w:hAnsi="Times New Roman" w:cs="Times New Roman"/>
          <w:lang w:val="en-CA"/>
        </w:rPr>
        <w:t>findings may not be representative of Vancouver gbMSM with differing demographics and/or life experiences</w:t>
      </w:r>
      <w:r w:rsidR="002C4280">
        <w:rPr>
          <w:rFonts w:ascii="Times New Roman" w:hAnsi="Times New Roman" w:cs="Times New Roman"/>
          <w:lang w:val="en-CA"/>
        </w:rPr>
        <w:t>.</w:t>
      </w:r>
      <w:r w:rsidRPr="00457C13">
        <w:rPr>
          <w:rFonts w:ascii="Times New Roman" w:hAnsi="Times New Roman" w:cs="Times New Roman"/>
          <w:lang w:val="en-CA"/>
        </w:rPr>
        <w:t xml:space="preserve"> </w:t>
      </w:r>
      <w:r w:rsidR="0037264C" w:rsidRPr="00457C13">
        <w:rPr>
          <w:rFonts w:ascii="Times New Roman" w:hAnsi="Times New Roman" w:cs="Times New Roman"/>
          <w:lang w:val="en-CA"/>
        </w:rPr>
        <w:t xml:space="preserve">Further, participants were not required to be substance users and as such, these findings reflect gbMSM’s perspectives on drug use within the gay community but do not necessarily reflect the experiences of men from within drug-using networks themselves. </w:t>
      </w:r>
      <w:r w:rsidRPr="00457C13">
        <w:rPr>
          <w:rFonts w:ascii="Times New Roman" w:hAnsi="Times New Roman" w:cs="Times New Roman"/>
          <w:lang w:val="en-CA"/>
        </w:rPr>
        <w:t>Additionally, the data from this study are based on self-reports and as such may be vulnerable to biases, including the under-reporting of stigmatized behaviors such substance use, particularly for illegal substances. Despite these limitations, this study represents an important contribution to the literature on substance use among Canadian gbMSM.</w:t>
      </w:r>
    </w:p>
    <w:p w14:paraId="321B39B9" w14:textId="763F89E2" w:rsidR="00720C05" w:rsidRPr="00457C1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 xml:space="preserve"> It is important for public health practitioners and researchers to recognize that the substance use experiences of gbMSM are nuanced when developing interventions to reduce consumption. This study suggests that there may be a need for further outreach to build community programming and other initiatives that promote moderate substance use and harm reduction. Given that some gbMSM in Vancouver, especially younger adults, are challenged with finding places to socialize with other men who want to avoid alcohol or substance use or use in moderation, community events are needed that take place in sober or more controlled venues. While it is unrealistic and ineffective to simply use a moralistic abstinence model to approach the challenges with substance use among gbMSM, more opportunities are needed for </w:t>
      </w:r>
      <w:r w:rsidRPr="00457C13">
        <w:rPr>
          <w:rFonts w:ascii="Times New Roman" w:hAnsi="Times New Roman" w:cs="Times New Roman"/>
          <w:lang w:val="en-CA"/>
        </w:rPr>
        <w:lastRenderedPageBreak/>
        <w:t>gbMSM to create friendship and social networks independent of implied or expected substance use (Pakianathan et al., 2016). Public health and community organizations can continue to provide substance use related health promotion information and services in places associated with consumption. It is promising to have services like STI/HIV testing in bathhouses and condoms at bars, however, there needs to be similar low barrier discussions about harm reduction and substance use (Huebner et al., 2012).</w:t>
      </w:r>
    </w:p>
    <w:p w14:paraId="598230D1" w14:textId="77777777" w:rsidR="00720C05" w:rsidRPr="00457C13" w:rsidRDefault="00720C05" w:rsidP="00457C13">
      <w:pPr>
        <w:pStyle w:val="BodyA"/>
        <w:spacing w:after="0" w:line="480" w:lineRule="auto"/>
        <w:ind w:firstLine="720"/>
        <w:rPr>
          <w:rFonts w:ascii="Times New Roman" w:hAnsi="Times New Roman" w:cs="Times New Roman"/>
          <w:lang w:val="en-CA"/>
        </w:rPr>
      </w:pPr>
      <w:r w:rsidRPr="00457C13">
        <w:rPr>
          <w:rFonts w:ascii="Times New Roman" w:hAnsi="Times New Roman" w:cs="Times New Roman"/>
          <w:lang w:val="en-CA"/>
        </w:rPr>
        <w:t>For Vancouver gbMSM communities, substance use serves several social-cultural functions and can simultaneously serve as both a potential facilitator and barrier for community connection. Future research and health programming should consider venue and context specific messaging and recognize the heterogeneity of substance use within the larger gbMSM population.</w:t>
      </w:r>
    </w:p>
    <w:p w14:paraId="7297AE1F" w14:textId="76C97932" w:rsidR="00116B05" w:rsidRPr="00457C13" w:rsidRDefault="00116B05" w:rsidP="00457C13">
      <w:pPr>
        <w:spacing w:after="0" w:line="480" w:lineRule="auto"/>
        <w:rPr>
          <w:rFonts w:ascii="Times New Roman" w:hAnsi="Times New Roman" w:cs="Times New Roman"/>
          <w:sz w:val="24"/>
          <w:szCs w:val="24"/>
          <w:lang w:val="en-CA"/>
        </w:rPr>
      </w:pPr>
      <w:r w:rsidRPr="00457C13">
        <w:rPr>
          <w:rFonts w:ascii="Times New Roman" w:hAnsi="Times New Roman" w:cs="Times New Roman"/>
          <w:sz w:val="24"/>
          <w:szCs w:val="24"/>
          <w:lang w:val="en-CA"/>
        </w:rPr>
        <w:br w:type="page"/>
      </w:r>
    </w:p>
    <w:p w14:paraId="6BD902D4" w14:textId="5E222B4A" w:rsidR="00116B05" w:rsidRPr="00457C13" w:rsidRDefault="00457C13" w:rsidP="00F53B82">
      <w:pPr>
        <w:pStyle w:val="BodyA"/>
        <w:spacing w:after="0" w:line="480" w:lineRule="auto"/>
        <w:outlineLvl w:val="0"/>
      </w:pPr>
      <w:r>
        <w:rPr>
          <w:rFonts w:ascii="Times New Roman" w:hAnsi="Times New Roman" w:cs="Times New Roman"/>
          <w:b/>
          <w:bCs/>
          <w:lang w:val="en-CA"/>
        </w:rPr>
        <w:lastRenderedPageBreak/>
        <w:t>References</w:t>
      </w:r>
    </w:p>
    <w:p w14:paraId="7F4E79AB"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Ackers, M. L., Greenberg, A. E., Lin, C. Y., Bartholow, B. N., Goodman, A. H., Longhi, M., &amp; M. Gurwith. (2012). High and persistent HIV seroincidence in men who have sex with men across 47 U.S. cities. </w:t>
      </w:r>
      <w:r w:rsidRPr="00457C13">
        <w:rPr>
          <w:rFonts w:ascii="Times New Roman" w:hAnsi="Times New Roman" w:cs="Times New Roman"/>
          <w:i/>
          <w:iCs/>
          <w:lang w:val="en-CA"/>
        </w:rPr>
        <w:t>PLoS One</w:t>
      </w:r>
      <w:r w:rsidRPr="00457C13">
        <w:rPr>
          <w:rFonts w:ascii="Times New Roman" w:hAnsi="Times New Roman" w:cs="Times New Roman"/>
          <w:lang w:val="en-CA"/>
        </w:rPr>
        <w:t xml:space="preserve"> 7 (4):e34972. doi: 10.1371/journal.pone.0034972.</w:t>
      </w:r>
    </w:p>
    <w:p w14:paraId="009EA2AA"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Aguinaldo, J. P., &amp; Myers, T. (2008). A discursive approach to disinhibition theory: The normalization of unsafe sex among gay men. </w:t>
      </w:r>
      <w:r w:rsidRPr="00457C13">
        <w:rPr>
          <w:rFonts w:ascii="Times New Roman" w:hAnsi="Times New Roman" w:cs="Times New Roman"/>
          <w:i/>
          <w:iCs/>
          <w:lang w:val="en-CA"/>
        </w:rPr>
        <w:t>Qualitative Health Research</w:t>
      </w:r>
      <w:r w:rsidRPr="00457C13">
        <w:rPr>
          <w:rFonts w:ascii="Times New Roman" w:hAnsi="Times New Roman" w:cs="Times New Roman"/>
          <w:lang w:val="en-CA"/>
        </w:rPr>
        <w:t xml:space="preserve"> 18 (2):167-181. doi: 10.1177/1049732307311362.</w:t>
      </w:r>
    </w:p>
    <w:p w14:paraId="60D30BE1"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Allison, P. (2012). </w:t>
      </w:r>
      <w:r w:rsidRPr="00457C13">
        <w:rPr>
          <w:rFonts w:ascii="Times New Roman" w:hAnsi="Times New Roman" w:cs="Times New Roman"/>
          <w:i/>
          <w:iCs/>
          <w:lang w:val="en-CA"/>
        </w:rPr>
        <w:t>Logistic regression using SAS: Theory and application</w:t>
      </w:r>
      <w:r w:rsidRPr="00457C13">
        <w:rPr>
          <w:rFonts w:ascii="Times New Roman" w:hAnsi="Times New Roman" w:cs="Times New Roman"/>
          <w:lang w:val="en-CA"/>
        </w:rPr>
        <w:t>. Cary, NC: SAS Press.</w:t>
      </w:r>
    </w:p>
    <w:p w14:paraId="1B7B9274"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Benotsch, E. G., Kalichman, S. C., &amp; Kelly, J. A. (1999). Sexual compulsivity and substance use in HIV-seropositive men who have sex with men: Prevalence and predictors of high-risk behaviors. </w:t>
      </w:r>
      <w:r w:rsidRPr="00457C13">
        <w:rPr>
          <w:rFonts w:ascii="Times New Roman" w:hAnsi="Times New Roman" w:cs="Times New Roman"/>
          <w:i/>
          <w:iCs/>
          <w:lang w:val="en-CA"/>
        </w:rPr>
        <w:t>Addictive Behaviors</w:t>
      </w:r>
      <w:r w:rsidRPr="00457C13">
        <w:rPr>
          <w:rFonts w:ascii="Times New Roman" w:hAnsi="Times New Roman" w:cs="Times New Roman"/>
          <w:lang w:val="en-CA"/>
        </w:rPr>
        <w:t xml:space="preserve"> 24 (6):857-868. doi: Doi 10.1016/S0306-4603(99)00056-8.</w:t>
      </w:r>
    </w:p>
    <w:p w14:paraId="6EAE37AA"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Card, K.G., Lachowsky, N., Armstrong, H., Cui, A., Sereda, P., Jollimore, J., Patterson, T., Corneil, T., Hogg, R., Roth, E., Moore, D. (2018). The Additive Effect of Depression Symptomology and Poly-Substance Use on HIV Risk Among Gay, Bisexual, and Other Men Who Have Sex With Men. </w:t>
      </w:r>
      <w:r w:rsidRPr="00457C13">
        <w:rPr>
          <w:rFonts w:ascii="Times New Roman" w:hAnsi="Times New Roman" w:cs="Times New Roman"/>
          <w:i/>
          <w:iCs/>
          <w:lang w:val="en-CA"/>
        </w:rPr>
        <w:t>Addictive Behaviour</w:t>
      </w:r>
      <w:r w:rsidRPr="00457C13">
        <w:rPr>
          <w:rFonts w:ascii="Times New Roman" w:hAnsi="Times New Roman" w:cs="Times New Roman"/>
          <w:lang w:val="en-CA"/>
        </w:rPr>
        <w:t>.</w:t>
      </w:r>
    </w:p>
    <w:p w14:paraId="2C9A788F"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Carpiano, R. M., Kelly, B. C., Easterbrook, A., &amp; Parsons, J.T. (2011). "Community and drug use among gay men: the role of neighborhoods and networks." </w:t>
      </w:r>
      <w:r w:rsidRPr="00457C13">
        <w:rPr>
          <w:rFonts w:ascii="Times New Roman" w:hAnsi="Times New Roman" w:cs="Times New Roman"/>
          <w:i/>
          <w:iCs/>
          <w:lang w:val="en-CA"/>
        </w:rPr>
        <w:t>Journal of Health and Social Behaviours</w:t>
      </w:r>
      <w:r w:rsidRPr="00457C13">
        <w:rPr>
          <w:rFonts w:ascii="Times New Roman" w:hAnsi="Times New Roman" w:cs="Times New Roman"/>
          <w:lang w:val="en-CA"/>
        </w:rPr>
        <w:t xml:space="preserve"> 52 (1):74-90. doi: 10.1177/0022146510395026.</w:t>
      </w:r>
    </w:p>
    <w:p w14:paraId="3D0FCCE8"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Chesney, M. A., Barrett, D. C.  &amp; Stall, R. (1998). Histories of substance use and risk behavior: Precursors to HIV seroconversion in homosexual men. </w:t>
      </w:r>
      <w:r w:rsidRPr="00457C13">
        <w:rPr>
          <w:rFonts w:ascii="Times New Roman" w:hAnsi="Times New Roman" w:cs="Times New Roman"/>
          <w:i/>
          <w:iCs/>
          <w:lang w:val="en-CA"/>
        </w:rPr>
        <w:t>American Journal of Public Health</w:t>
      </w:r>
      <w:r w:rsidRPr="00457C13">
        <w:rPr>
          <w:rFonts w:ascii="Times New Roman" w:hAnsi="Times New Roman" w:cs="Times New Roman"/>
          <w:lang w:val="en-CA"/>
        </w:rPr>
        <w:t xml:space="preserve"> 88 (1):113-116. doi: Doi 10.2105/Ajph.88.1.113.</w:t>
      </w:r>
    </w:p>
    <w:p w14:paraId="2234BAA6"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lastRenderedPageBreak/>
        <w:t xml:space="preserve">Colfax, G. N., Mansergh, G., Guzman, R., Vittinghoff, E., Marks, G., Rader, M., &amp; Buchbinder, S. (2001). Drug use and sexual risk behavior among gay and bisexual men who attend circuit parties: A venue-based comparison. </w:t>
      </w:r>
      <w:r w:rsidRPr="00457C13">
        <w:rPr>
          <w:rFonts w:ascii="Times New Roman" w:hAnsi="Times New Roman" w:cs="Times New Roman"/>
          <w:i/>
          <w:iCs/>
          <w:lang w:val="en-CA"/>
        </w:rPr>
        <w:t>Journal of Acquired Immune Deficiency Syndromes</w:t>
      </w:r>
      <w:r w:rsidRPr="00457C13">
        <w:rPr>
          <w:rFonts w:ascii="Times New Roman" w:hAnsi="Times New Roman" w:cs="Times New Roman"/>
          <w:lang w:val="en-CA"/>
        </w:rPr>
        <w:t xml:space="preserve"> 28 (4):373-379.</w:t>
      </w:r>
    </w:p>
    <w:p w14:paraId="5BE92807"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Colyer, S., Lachowsky, N., Cui, Z., Zhu, J., Armstrong, H., Taylor, M., Edward, J., Olarewaju, G., Hogg, R., Roth, E., Moore, D. (2018). HIV treatment opitimism and crystal methamphetamine use and initiation among HIV-negative men who have sex with men in Vancouver, Canada: A longitudinal analysis. Drug and ALcohol Dependency. 185: 67-74</w:t>
      </w:r>
    </w:p>
    <w:p w14:paraId="1AB17773"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Deimel, D., Stover, H., Hosselbarth, S., Dichtl, A., Graf, N., &amp; Gebhardt, V. (2016). Drug use and health behaviour among German men who have sex with men: Results of a qualitative, multi-centre study. </w:t>
      </w:r>
      <w:r w:rsidRPr="00457C13">
        <w:rPr>
          <w:rFonts w:ascii="Times New Roman" w:hAnsi="Times New Roman" w:cs="Times New Roman"/>
          <w:i/>
          <w:iCs/>
          <w:lang w:val="en-CA"/>
        </w:rPr>
        <w:t>Harm Reduction Journal</w:t>
      </w:r>
      <w:r w:rsidRPr="00457C13">
        <w:rPr>
          <w:rFonts w:ascii="Times New Roman" w:hAnsi="Times New Roman" w:cs="Times New Roman"/>
          <w:lang w:val="en-CA"/>
        </w:rPr>
        <w:t xml:space="preserve"> 13 (1):36. doi: 10.1186/s12954-016-0125-y.</w:t>
      </w:r>
    </w:p>
    <w:p w14:paraId="254047A0"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Diaz, R. M., Heckert, A. L., &amp; Sanchez, J. (2005). Reasons for stimulant use among Latino gay men in San francisco: A comparison between methamphetamine and cocaine users. </w:t>
      </w:r>
      <w:r w:rsidRPr="00457C13">
        <w:rPr>
          <w:rFonts w:ascii="Times New Roman" w:hAnsi="Times New Roman" w:cs="Times New Roman"/>
          <w:i/>
          <w:iCs/>
          <w:lang w:val="en-CA"/>
        </w:rPr>
        <w:t>Journal of Urban Health-Bulletin of the New York Academy of Medicine</w:t>
      </w:r>
      <w:r w:rsidRPr="00457C13">
        <w:rPr>
          <w:rFonts w:ascii="Times New Roman" w:hAnsi="Times New Roman" w:cs="Times New Roman"/>
          <w:lang w:val="en-CA"/>
        </w:rPr>
        <w:t xml:space="preserve"> 82 (1):I71-I78. doi: 10.1093/jurban/jti026.</w:t>
      </w:r>
    </w:p>
    <w:p w14:paraId="2E089E97"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Dowsett, G., Wain, D., &amp; Keys, D. (2005). Good gay men don’t get “Messy”: Injecting drug use and gay community. </w:t>
      </w:r>
      <w:r w:rsidRPr="00457C13">
        <w:rPr>
          <w:rFonts w:ascii="Times New Roman" w:hAnsi="Times New Roman" w:cs="Times New Roman"/>
          <w:i/>
          <w:iCs/>
          <w:lang w:val="en-CA"/>
        </w:rPr>
        <w:t>Sexuality Research and Social Policy</w:t>
      </w:r>
      <w:r w:rsidRPr="00457C13">
        <w:rPr>
          <w:rFonts w:ascii="Times New Roman" w:hAnsi="Times New Roman" w:cs="Times New Roman"/>
          <w:lang w:val="en-CA"/>
        </w:rPr>
        <w:t xml:space="preserve"> 2 (1):22-36. doi: 10.1525/srsp.2005.2.1.22.</w:t>
      </w:r>
    </w:p>
    <w:p w14:paraId="1BB8DC0D"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Drumright, L. N., Gorbach, P. M., Little, S.J &amp; Strathdee, S. (2009). Associations Between Substance Use, Erectile Dysfunction Medication and Recent HIV Infection Among Men Who have Sex with Men. </w:t>
      </w:r>
      <w:r w:rsidRPr="00457C13">
        <w:rPr>
          <w:rFonts w:ascii="Times New Roman" w:hAnsi="Times New Roman" w:cs="Times New Roman"/>
          <w:i/>
          <w:iCs/>
          <w:lang w:val="en-CA"/>
        </w:rPr>
        <w:t>Aids and Behavior</w:t>
      </w:r>
      <w:r w:rsidRPr="00457C13">
        <w:rPr>
          <w:rFonts w:ascii="Times New Roman" w:hAnsi="Times New Roman" w:cs="Times New Roman"/>
          <w:lang w:val="en-CA"/>
        </w:rPr>
        <w:t xml:space="preserve"> 13 (2):328-336. doi: 10.1007/s10461-007-9330-8.</w:t>
      </w:r>
    </w:p>
    <w:p w14:paraId="1DDEA65B"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lastRenderedPageBreak/>
        <w:t xml:space="preserve">Edelman, E. J., Cole, C. A., Richardson, W., Boshnack, N., Jenkins, H., &amp; Rosenthal, M. S.. (2016). Stigma, substance use and sexual risk behaviors among HIV-infected men who have sex with men: A qualitative study. </w:t>
      </w:r>
      <w:r w:rsidRPr="00457C13">
        <w:rPr>
          <w:rFonts w:ascii="Times New Roman" w:hAnsi="Times New Roman" w:cs="Times New Roman"/>
          <w:i/>
          <w:iCs/>
          <w:lang w:val="en-CA"/>
        </w:rPr>
        <w:t>Preventative Medicine Reports</w:t>
      </w:r>
      <w:r w:rsidRPr="00457C13">
        <w:rPr>
          <w:rFonts w:ascii="Times New Roman" w:hAnsi="Times New Roman" w:cs="Times New Roman"/>
          <w:lang w:val="en-CA"/>
        </w:rPr>
        <w:t xml:space="preserve"> 3:296-302. doi: 10.1016/j.pmedr.2016.03.012.</w:t>
      </w:r>
    </w:p>
    <w:p w14:paraId="01A0BD6A"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Forrest, J. I., Lachowsky, N. J. Lal, A., Cui, Z., Sereda, P., Raymond, H., Ogilvie, G., Roth, E., Moore, D., &amp; Hogg, R. (2016). Factors Associated with Productive Recruiting in a Respondent-Driven Sample of Men who Have Sex with Men in Vancouver, Canada. </w:t>
      </w:r>
      <w:r w:rsidRPr="00457C13">
        <w:rPr>
          <w:rFonts w:ascii="Times New Roman" w:hAnsi="Times New Roman" w:cs="Times New Roman"/>
          <w:i/>
          <w:iCs/>
          <w:lang w:val="en-CA"/>
        </w:rPr>
        <w:t>Journal of Urban Health-Bulletin of the New York Academy of Medicine</w:t>
      </w:r>
      <w:r w:rsidRPr="00457C13">
        <w:rPr>
          <w:rFonts w:ascii="Times New Roman" w:hAnsi="Times New Roman" w:cs="Times New Roman"/>
          <w:lang w:val="en-CA"/>
        </w:rPr>
        <w:t xml:space="preserve"> 93 (2):379-387. doi: 10.1007/s11524-016-0032-2.</w:t>
      </w:r>
    </w:p>
    <w:p w14:paraId="0E8F4282"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Forrest, J. I., Stevenson, B., Rich, A., Michelow, W., Pai, J., Jollimore, J., Raymond, H., Moore, D., Hogg, R. S., &amp; Roth, E. (2014). Community mapping and respondent-driven sampling of gay and bisexual men's communities in Vancouver, Canada. </w:t>
      </w:r>
      <w:r w:rsidRPr="00457C13">
        <w:rPr>
          <w:rFonts w:ascii="Times New Roman" w:hAnsi="Times New Roman" w:cs="Times New Roman"/>
          <w:i/>
          <w:iCs/>
          <w:lang w:val="en-CA"/>
        </w:rPr>
        <w:t>Culture, Health, and Sexuality</w:t>
      </w:r>
      <w:r w:rsidRPr="00457C13">
        <w:rPr>
          <w:rFonts w:ascii="Times New Roman" w:hAnsi="Times New Roman" w:cs="Times New Roman"/>
          <w:lang w:val="en-CA"/>
        </w:rPr>
        <w:t>. doi: 10.1080/13691058.2014.881551.</w:t>
      </w:r>
    </w:p>
    <w:p w14:paraId="28F73525"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Frye, V., Koblin, B., Chin, J., Beard, J., Blaney, D., Halkitis, P., Vlahov, D., &amp; Galea, S. (2010). Neighborhood-Level Correlates of Consistent Condom Use among Men Who have Sex with Men: A Multi-Level Analysis. </w:t>
      </w:r>
      <w:r w:rsidRPr="00457C13">
        <w:rPr>
          <w:rFonts w:ascii="Times New Roman" w:hAnsi="Times New Roman" w:cs="Times New Roman"/>
          <w:i/>
          <w:iCs/>
          <w:lang w:val="en-CA"/>
        </w:rPr>
        <w:t>Aids and Behavior</w:t>
      </w:r>
      <w:r w:rsidRPr="00457C13">
        <w:rPr>
          <w:rFonts w:ascii="Times New Roman" w:hAnsi="Times New Roman" w:cs="Times New Roman"/>
          <w:lang w:val="en-CA"/>
        </w:rPr>
        <w:t xml:space="preserve"> 14 (4):974-985. doi: 10.1007/s10461-008-9438-5.</w:t>
      </w:r>
    </w:p>
    <w:p w14:paraId="2EBE8919"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Green, A. I. (2003). "Chem friendly": the institutional basis of "club-drug" use in a sample of urban gay men. </w:t>
      </w:r>
      <w:r w:rsidRPr="00457C13">
        <w:rPr>
          <w:rFonts w:ascii="Times New Roman" w:hAnsi="Times New Roman" w:cs="Times New Roman"/>
          <w:i/>
          <w:iCs/>
          <w:lang w:val="en-CA"/>
        </w:rPr>
        <w:t>Deviant Behavior</w:t>
      </w:r>
      <w:r w:rsidRPr="00457C13">
        <w:rPr>
          <w:rFonts w:ascii="Times New Roman" w:hAnsi="Times New Roman" w:cs="Times New Roman"/>
          <w:lang w:val="en-CA"/>
        </w:rPr>
        <w:t xml:space="preserve"> 24 (5):427-447. doi: 10.1080/0163962039020282.</w:t>
      </w:r>
    </w:p>
    <w:p w14:paraId="5E9E4C33"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Green, A. I., &amp; Halkitis, P. (2006). Crystal methamphetamine and sexual sociality in an urban gay subculture: an elective affinity. </w:t>
      </w:r>
      <w:r w:rsidRPr="00457C13">
        <w:rPr>
          <w:rFonts w:ascii="Times New Roman" w:hAnsi="Times New Roman" w:cs="Times New Roman"/>
          <w:i/>
          <w:iCs/>
          <w:lang w:val="en-CA"/>
        </w:rPr>
        <w:t>Culture, Health, and Sexuality</w:t>
      </w:r>
      <w:r w:rsidRPr="00457C13">
        <w:rPr>
          <w:rFonts w:ascii="Times New Roman" w:hAnsi="Times New Roman" w:cs="Times New Roman"/>
          <w:lang w:val="en-CA"/>
        </w:rPr>
        <w:t xml:space="preserve"> 8 (4):317-33. doi: 10.1080/13691050600783320.</w:t>
      </w:r>
    </w:p>
    <w:p w14:paraId="79DE26FD"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lastRenderedPageBreak/>
        <w:t xml:space="preserve">Green, J., &amp; Thorogood, J. (2009). </w:t>
      </w:r>
      <w:r w:rsidRPr="00457C13">
        <w:rPr>
          <w:rFonts w:ascii="Times New Roman" w:hAnsi="Times New Roman" w:cs="Times New Roman"/>
          <w:i/>
          <w:iCs/>
          <w:lang w:val="en-CA"/>
        </w:rPr>
        <w:t>Qualitative Methods for Health Research</w:t>
      </w:r>
      <w:r w:rsidRPr="00457C13">
        <w:rPr>
          <w:rFonts w:ascii="Times New Roman" w:hAnsi="Times New Roman" w:cs="Times New Roman"/>
          <w:lang w:val="en-CA"/>
        </w:rPr>
        <w:t xml:space="preserve">. 2nd Edition ed, </w:t>
      </w:r>
      <w:r w:rsidRPr="00457C13">
        <w:rPr>
          <w:rFonts w:ascii="Times New Roman" w:hAnsi="Times New Roman" w:cs="Times New Roman"/>
          <w:i/>
          <w:iCs/>
          <w:lang w:val="en-CA"/>
        </w:rPr>
        <w:t>Qualitative Methodology and Health Research</w:t>
      </w:r>
      <w:r w:rsidRPr="00457C13">
        <w:rPr>
          <w:rFonts w:ascii="Times New Roman" w:hAnsi="Times New Roman" w:cs="Times New Roman"/>
          <w:lang w:val="en-CA"/>
        </w:rPr>
        <w:t>. Los Angeles: Sage.</w:t>
      </w:r>
    </w:p>
    <w:p w14:paraId="5A8AB3FD"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Greenwood, G. L., White, E., Page-Shafer, K., Bein, E., Osmond, D., Paul, J., &amp; Stall, R. (2001). Correlates of heavy substance use among young gay and bisexual men: The San Francisco Young Men's Health Study. </w:t>
      </w:r>
      <w:r w:rsidRPr="00457C13">
        <w:rPr>
          <w:rFonts w:ascii="Times New Roman" w:hAnsi="Times New Roman" w:cs="Times New Roman"/>
          <w:i/>
          <w:iCs/>
          <w:lang w:val="en-CA"/>
        </w:rPr>
        <w:t>Drug and Alcohol Dependence</w:t>
      </w:r>
      <w:r w:rsidRPr="00457C13">
        <w:rPr>
          <w:rFonts w:ascii="Times New Roman" w:hAnsi="Times New Roman" w:cs="Times New Roman"/>
          <w:lang w:val="en-CA"/>
        </w:rPr>
        <w:t xml:space="preserve"> 61 (2):105-112. doi: Doi 10.1016/S0376-8716(00)00129-0.</w:t>
      </w:r>
    </w:p>
    <w:p w14:paraId="1627E953"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Halberstam, J. (2005). </w:t>
      </w:r>
      <w:r w:rsidRPr="00457C13">
        <w:rPr>
          <w:rFonts w:ascii="Times New Roman" w:hAnsi="Times New Roman" w:cs="Times New Roman"/>
          <w:i/>
          <w:iCs/>
          <w:lang w:val="en-CA"/>
        </w:rPr>
        <w:t>In A Queer Time and Place: Transgender Bodies, Subcultural Lives</w:t>
      </w:r>
      <w:r w:rsidRPr="00457C13">
        <w:rPr>
          <w:rFonts w:ascii="Times New Roman" w:hAnsi="Times New Roman" w:cs="Times New Roman"/>
          <w:lang w:val="en-CA"/>
        </w:rPr>
        <w:t>. New York: NYU Press</w:t>
      </w:r>
    </w:p>
    <w:p w14:paraId="142EC4A9"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Halkitis, P. N., Fischgrund, B. N., &amp; Parsons, J. (2005). Explanations for methamphetamine use among gay and bisexual men in New York City. </w:t>
      </w:r>
      <w:r w:rsidRPr="00457C13">
        <w:rPr>
          <w:rFonts w:ascii="Times New Roman" w:hAnsi="Times New Roman" w:cs="Times New Roman"/>
          <w:i/>
          <w:iCs/>
          <w:lang w:val="en-CA"/>
        </w:rPr>
        <w:t>Substance Use &amp; Misuse</w:t>
      </w:r>
      <w:r w:rsidRPr="00457C13">
        <w:rPr>
          <w:rFonts w:ascii="Times New Roman" w:hAnsi="Times New Roman" w:cs="Times New Roman"/>
          <w:lang w:val="en-CA"/>
        </w:rPr>
        <w:t xml:space="preserve"> 40 (9-10):1331-1345. doi: 10.1081/JA-200066900.</w:t>
      </w:r>
    </w:p>
    <w:p w14:paraId="613B4103"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Halkitis, P. N., Green, K. A., Remien, R. H., Stirratt, M. J., Hoff, C., Wolitski, R., &amp; Parsons, J. (2005). Seroconcordant sexual partnerings of HIV-seropositive men who have sex with men. </w:t>
      </w:r>
      <w:r w:rsidRPr="00457C13">
        <w:rPr>
          <w:rFonts w:ascii="Times New Roman" w:hAnsi="Times New Roman" w:cs="Times New Roman"/>
          <w:i/>
          <w:iCs/>
          <w:lang w:val="en-CA"/>
        </w:rPr>
        <w:t>Aids</w:t>
      </w:r>
      <w:r w:rsidRPr="00457C13">
        <w:rPr>
          <w:rFonts w:ascii="Times New Roman" w:hAnsi="Times New Roman" w:cs="Times New Roman"/>
          <w:lang w:val="en-CA"/>
        </w:rPr>
        <w:t xml:space="preserve"> 19 (suppl 1 ):S77-S86. doi: Doi 10.1097/01.Aids.0000167354.09912.83.</w:t>
      </w:r>
    </w:p>
    <w:p w14:paraId="393A0414"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Halkitis, P &amp; Parsons, J. (2003). Recreational Drug Use and HIV-Risk Sexual Behavior Among Men Frequenting Gay Social Venues. </w:t>
      </w:r>
      <w:r w:rsidRPr="00457C13">
        <w:rPr>
          <w:rFonts w:ascii="Times New Roman" w:hAnsi="Times New Roman" w:cs="Times New Roman"/>
          <w:i/>
          <w:iCs/>
          <w:lang w:val="en-CA"/>
        </w:rPr>
        <w:t>Journal of Gay &amp; Lesbian Social Services</w:t>
      </w:r>
      <w:r w:rsidRPr="00457C13">
        <w:rPr>
          <w:rFonts w:ascii="Times New Roman" w:hAnsi="Times New Roman" w:cs="Times New Roman"/>
          <w:lang w:val="en-CA"/>
        </w:rPr>
        <w:t xml:space="preserve"> 14 (4):19-38. doi: 10.1300/J041v14n04_02.</w:t>
      </w:r>
    </w:p>
    <w:p w14:paraId="01BB5401"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Heckathorn, D. D. (1997). Respondent-driven sampling: A new approach to the study of hidden populations. </w:t>
      </w:r>
      <w:r w:rsidRPr="00457C13">
        <w:rPr>
          <w:rFonts w:ascii="Times New Roman" w:hAnsi="Times New Roman" w:cs="Times New Roman"/>
          <w:i/>
          <w:iCs/>
          <w:lang w:val="en-CA"/>
        </w:rPr>
        <w:t>Social Problems</w:t>
      </w:r>
      <w:r w:rsidRPr="00457C13">
        <w:rPr>
          <w:rFonts w:ascii="Times New Roman" w:hAnsi="Times New Roman" w:cs="Times New Roman"/>
          <w:lang w:val="en-CA"/>
        </w:rPr>
        <w:t xml:space="preserve"> 44 (2):174-199. doi: Doi 10.1525/Sp.1997.44.2.03x0221m.</w:t>
      </w:r>
    </w:p>
    <w:p w14:paraId="0A924A96"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Huebner, D., Binson, D., Pollack, L., &amp; Woods, W. (2012). Implementing bathouse-based voluntary counselling and testing has no adverse affect on bathhouse patronage among men who have sex with men. </w:t>
      </w:r>
      <w:r w:rsidRPr="00457C13">
        <w:rPr>
          <w:rFonts w:ascii="Times New Roman" w:hAnsi="Times New Roman" w:cs="Times New Roman"/>
          <w:i/>
          <w:lang w:val="en-CA"/>
        </w:rPr>
        <w:t>International Journal of STD &amp; AIDS</w:t>
      </w:r>
      <w:r w:rsidRPr="00457C13">
        <w:rPr>
          <w:rFonts w:ascii="Times New Roman" w:hAnsi="Times New Roman" w:cs="Times New Roman"/>
          <w:lang w:val="en-CA"/>
        </w:rPr>
        <w:t>. 23(3): 182-184</w:t>
      </w:r>
    </w:p>
    <w:p w14:paraId="29441405"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lastRenderedPageBreak/>
        <w:t xml:space="preserve">Kecojevic, A., Corliss, H., &amp; Lankenau, S. (2015). Motivations for prescription drug misuse among young men who have sex with men (YMSM) in Philadelphia. </w:t>
      </w:r>
      <w:r w:rsidRPr="00457C13">
        <w:rPr>
          <w:rFonts w:ascii="Times New Roman" w:hAnsi="Times New Roman" w:cs="Times New Roman"/>
          <w:i/>
          <w:iCs/>
          <w:lang w:val="en-CA"/>
        </w:rPr>
        <w:t>International Journal of Drug Policy</w:t>
      </w:r>
      <w:r w:rsidRPr="00457C13">
        <w:rPr>
          <w:rFonts w:ascii="Times New Roman" w:hAnsi="Times New Roman" w:cs="Times New Roman"/>
          <w:lang w:val="en-CA"/>
        </w:rPr>
        <w:t xml:space="preserve"> (8):764-71. doi: 10.1016/j.drugpo.2015.03.010.</w:t>
      </w:r>
    </w:p>
    <w:p w14:paraId="33C0BEC7"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Kelly, J. A., Amirkhanian, Y., Seal, D., Galletly, C., DiFranceisco, W., Glasman, L., Stevenson, L., &amp; Rosado, N. (2010). Levels and Predictors of Sexual Hiv Risk in Social Networks of Men Who Have Sex with Men in the Midwest. </w:t>
      </w:r>
      <w:r w:rsidRPr="00457C13">
        <w:rPr>
          <w:rFonts w:ascii="Times New Roman" w:hAnsi="Times New Roman" w:cs="Times New Roman"/>
          <w:i/>
          <w:iCs/>
          <w:lang w:val="en-CA"/>
        </w:rPr>
        <w:t>Aids Education and Prevention</w:t>
      </w:r>
      <w:r w:rsidRPr="00457C13">
        <w:rPr>
          <w:rFonts w:ascii="Times New Roman" w:hAnsi="Times New Roman" w:cs="Times New Roman"/>
          <w:lang w:val="en-CA"/>
        </w:rPr>
        <w:t xml:space="preserve"> 22 (6):483-495. doi: Doi 10.1521/Aeap.2010.22.6.483.</w:t>
      </w:r>
    </w:p>
    <w:p w14:paraId="0463A104"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Kelly, J. A., St Lawrence,J., Diaz, Y., Stevenson, L., Hauth, A., Brasfield, T., Kalichman, S… &amp;  Andrew, M. (1991). HIV risk behavior reduction following intervention with key opinion leaders of population: an experimental analysis. </w:t>
      </w:r>
      <w:r w:rsidRPr="00457C13">
        <w:rPr>
          <w:rFonts w:ascii="Times New Roman" w:hAnsi="Times New Roman" w:cs="Times New Roman"/>
          <w:i/>
          <w:iCs/>
          <w:lang w:val="en-CA"/>
        </w:rPr>
        <w:t>American Journal of Public Health</w:t>
      </w:r>
      <w:r w:rsidRPr="00457C13">
        <w:rPr>
          <w:rFonts w:ascii="Times New Roman" w:hAnsi="Times New Roman" w:cs="Times New Roman"/>
          <w:lang w:val="en-CA"/>
        </w:rPr>
        <w:t xml:space="preserve"> 81 (2):168-71.</w:t>
      </w:r>
    </w:p>
    <w:p w14:paraId="7D24C192"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Knight, R. (2018). Investments in implementation science are needed to address the harms associated with the sexualiezed use of substances among gay, bisexual and other men who have sex with men. </w:t>
      </w:r>
      <w:r w:rsidRPr="00457C13">
        <w:rPr>
          <w:rFonts w:ascii="Times New Roman" w:hAnsi="Times New Roman" w:cs="Times New Roman"/>
          <w:i/>
          <w:lang w:val="en-CA"/>
        </w:rPr>
        <w:t>Journal of the International AIDS Society</w:t>
      </w:r>
      <w:r w:rsidRPr="00457C13">
        <w:rPr>
          <w:rFonts w:ascii="Times New Roman" w:hAnsi="Times New Roman" w:cs="Times New Roman"/>
          <w:lang w:val="en-CA"/>
        </w:rPr>
        <w:t>. 21(6):e25141</w:t>
      </w:r>
    </w:p>
    <w:p w14:paraId="0622FF8E"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Koblin, B. A., Husnik, M., Colfax, G., Huang, Y., Madison, M., Mayer, K … &amp; Buchbinder, J. (2006). Risk factors for HIV infection among men who have sex with men. </w:t>
      </w:r>
      <w:r w:rsidRPr="00457C13">
        <w:rPr>
          <w:rFonts w:ascii="Times New Roman" w:hAnsi="Times New Roman" w:cs="Times New Roman"/>
          <w:i/>
          <w:iCs/>
          <w:lang w:val="en-CA"/>
        </w:rPr>
        <w:t>Aids</w:t>
      </w:r>
      <w:r w:rsidRPr="00457C13">
        <w:rPr>
          <w:rFonts w:ascii="Times New Roman" w:hAnsi="Times New Roman" w:cs="Times New Roman"/>
          <w:lang w:val="en-CA"/>
        </w:rPr>
        <w:t xml:space="preserve"> 20 (5):731-739. doi: Doi 10.1097/01.Aids.0000216374.61442.55.</w:t>
      </w:r>
    </w:p>
    <w:p w14:paraId="07B2B00C"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Lambert, E., Normand, J., Stall, R., Aral, S., &amp; Vlahov, D. (2005). Introduction: New dynamics of HIV risk among drug-using men who have sex with men. </w:t>
      </w:r>
      <w:r w:rsidRPr="00457C13">
        <w:rPr>
          <w:rFonts w:ascii="Times New Roman" w:hAnsi="Times New Roman" w:cs="Times New Roman"/>
          <w:i/>
          <w:iCs/>
          <w:lang w:val="en-CA"/>
        </w:rPr>
        <w:t>Journal of Urban Health-Bulletin of the New York Academy of Medicine</w:t>
      </w:r>
      <w:r w:rsidRPr="00457C13">
        <w:rPr>
          <w:rFonts w:ascii="Times New Roman" w:hAnsi="Times New Roman" w:cs="Times New Roman"/>
          <w:lang w:val="en-CA"/>
        </w:rPr>
        <w:t xml:space="preserve"> 82 (1):I1-I8. doi: 10.1093/jurban/jti018.</w:t>
      </w:r>
    </w:p>
    <w:p w14:paraId="6D187E72"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Lelutiu-Weinberger, C., Pachankis, J., Golub, S., Walker, J., Bamonte, A., &amp; Parsons, J. (2013). Age Cohort Differences in the Effects of Gay-Related Stigma, Anxiety and Identification </w:t>
      </w:r>
      <w:r w:rsidRPr="00457C13">
        <w:rPr>
          <w:rFonts w:ascii="Times New Roman" w:hAnsi="Times New Roman" w:cs="Times New Roman"/>
          <w:lang w:val="en-CA"/>
        </w:rPr>
        <w:lastRenderedPageBreak/>
        <w:t xml:space="preserve">with the Gay Community on Sexual Risk and Substance Use. </w:t>
      </w:r>
      <w:r w:rsidRPr="00457C13">
        <w:rPr>
          <w:rFonts w:ascii="Times New Roman" w:hAnsi="Times New Roman" w:cs="Times New Roman"/>
          <w:i/>
          <w:iCs/>
          <w:lang w:val="en-CA"/>
        </w:rPr>
        <w:t>Aids and Behavior</w:t>
      </w:r>
      <w:r w:rsidRPr="00457C13">
        <w:rPr>
          <w:rFonts w:ascii="Times New Roman" w:hAnsi="Times New Roman" w:cs="Times New Roman"/>
          <w:lang w:val="en-CA"/>
        </w:rPr>
        <w:t xml:space="preserve"> 17 (1):340-349. doi: 10.1007/s10461-011-0070-4.</w:t>
      </w:r>
    </w:p>
    <w:p w14:paraId="5FB7BD32"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Lewis, N. (2014). Moving "Out," Moving On: Gay Men's Migration Through the Life Course. </w:t>
      </w:r>
      <w:r w:rsidRPr="00457C13">
        <w:rPr>
          <w:rFonts w:ascii="Times New Roman" w:hAnsi="Times New Roman" w:cs="Times New Roman"/>
          <w:i/>
          <w:iCs/>
          <w:lang w:val="en-CA"/>
        </w:rPr>
        <w:t>Annals of the Association of American Geographers</w:t>
      </w:r>
      <w:r w:rsidRPr="00457C13">
        <w:rPr>
          <w:rFonts w:ascii="Times New Roman" w:hAnsi="Times New Roman" w:cs="Times New Roman"/>
          <w:lang w:val="en-CA"/>
        </w:rPr>
        <w:t>. 104(2): 224-233</w:t>
      </w:r>
    </w:p>
    <w:p w14:paraId="26E202A7"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Lewis, N., &amp; Wilson, K. (2017). HIV Risk behaviours among immigrant and ethnic minority gay and bisexual men in North America and Europe: A systematic review. </w:t>
      </w:r>
      <w:r w:rsidRPr="00457C13">
        <w:rPr>
          <w:rFonts w:ascii="Times New Roman" w:hAnsi="Times New Roman" w:cs="Times New Roman"/>
          <w:i/>
          <w:lang w:val="en-CA"/>
        </w:rPr>
        <w:t>Social Science &amp; Medicine</w:t>
      </w:r>
      <w:r w:rsidRPr="00457C13">
        <w:rPr>
          <w:rFonts w:ascii="Times New Roman" w:hAnsi="Times New Roman" w:cs="Times New Roman"/>
          <w:lang w:val="en-CA"/>
        </w:rPr>
        <w:t>. 179: 115-128</w:t>
      </w:r>
    </w:p>
    <w:p w14:paraId="478C9231"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Mansergh, G., Shouse, R., Marks, G., Guzman, R., Rader, M., Buchbinder, S., &amp; Colfax, G. (2006). Methamphetamine and sildenafil (Viagra) use are linked to unprotected receptive and insertive anal sex, respectively, in a sample of men who have sex with men. </w:t>
      </w:r>
      <w:r w:rsidRPr="00457C13">
        <w:rPr>
          <w:rFonts w:ascii="Times New Roman" w:hAnsi="Times New Roman" w:cs="Times New Roman"/>
          <w:i/>
          <w:iCs/>
          <w:lang w:val="en-CA"/>
        </w:rPr>
        <w:t>Sexually Transmitted Infections</w:t>
      </w:r>
      <w:r w:rsidRPr="00457C13">
        <w:rPr>
          <w:rFonts w:ascii="Times New Roman" w:hAnsi="Times New Roman" w:cs="Times New Roman"/>
          <w:lang w:val="en-CA"/>
        </w:rPr>
        <w:t xml:space="preserve"> 82 (2):131-134. doi: 10.1136/sti.2005.017129.</w:t>
      </w:r>
    </w:p>
    <w:p w14:paraId="76D12D40"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McCabe, S. E., Hughes, T., Bostwick, W., West, B., &amp; Boyd, C. (2009). Sexual orientation, substance use behaviors and substance dependence in the United States. </w:t>
      </w:r>
      <w:r w:rsidRPr="00457C13">
        <w:rPr>
          <w:rFonts w:ascii="Times New Roman" w:hAnsi="Times New Roman" w:cs="Times New Roman"/>
          <w:i/>
          <w:iCs/>
          <w:lang w:val="en-CA"/>
        </w:rPr>
        <w:t>Addiction</w:t>
      </w:r>
      <w:r w:rsidRPr="00457C13">
        <w:rPr>
          <w:rFonts w:ascii="Times New Roman" w:hAnsi="Times New Roman" w:cs="Times New Roman"/>
          <w:lang w:val="en-CA"/>
        </w:rPr>
        <w:t xml:space="preserve"> 104 (8):1333-1345. doi: 10.1111/j.1360-0443.2009.02596.x.</w:t>
      </w:r>
    </w:p>
    <w:p w14:paraId="51C1ED14"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McKirnan, D. J., Ostrow, D., &amp; Hope, B. (1996). Sex, drugs and escape: a psychological model of HIV-risk sexual behaviours. </w:t>
      </w:r>
      <w:r w:rsidRPr="00457C13">
        <w:rPr>
          <w:rFonts w:ascii="Times New Roman" w:hAnsi="Times New Roman" w:cs="Times New Roman"/>
          <w:i/>
          <w:iCs/>
          <w:lang w:val="en-CA"/>
        </w:rPr>
        <w:t>AIDS Care</w:t>
      </w:r>
      <w:r w:rsidRPr="00457C13">
        <w:rPr>
          <w:rFonts w:ascii="Times New Roman" w:hAnsi="Times New Roman" w:cs="Times New Roman"/>
          <w:lang w:val="en-CA"/>
        </w:rPr>
        <w:t xml:space="preserve"> 8 (6):655-69. doi: 10.1080/09540129650125371.</w:t>
      </w:r>
    </w:p>
    <w:p w14:paraId="17B109C9"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Melendez-Torres, G. J., &amp; Bourne, A. (2016). Illicit drug use and its association with sexual risk behaviour among MSM: more questions than answers? </w:t>
      </w:r>
      <w:r w:rsidRPr="00457C13">
        <w:rPr>
          <w:rFonts w:ascii="Times New Roman" w:hAnsi="Times New Roman" w:cs="Times New Roman"/>
          <w:i/>
          <w:iCs/>
          <w:lang w:val="en-CA"/>
        </w:rPr>
        <w:t>Current Opinions in Infectious Disease</w:t>
      </w:r>
      <w:r w:rsidRPr="00457C13">
        <w:rPr>
          <w:rFonts w:ascii="Times New Roman" w:hAnsi="Times New Roman" w:cs="Times New Roman"/>
          <w:lang w:val="en-CA"/>
        </w:rPr>
        <w:t xml:space="preserve"> 29 (1):58-63. doi: 10.1097/QCO.0000000000000234.</w:t>
      </w:r>
    </w:p>
    <w:p w14:paraId="7DD11E9C"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Mullens, A. B., Young, R., Hamernik, E., &amp; Dunne, M. (2009). The consequences of substance use among gay and bisexual men: a Consensual Qualitative Research analysis. </w:t>
      </w:r>
      <w:r w:rsidRPr="00457C13">
        <w:rPr>
          <w:rFonts w:ascii="Times New Roman" w:hAnsi="Times New Roman" w:cs="Times New Roman"/>
          <w:i/>
          <w:iCs/>
          <w:lang w:val="en-CA"/>
        </w:rPr>
        <w:t>Sex Health</w:t>
      </w:r>
      <w:r w:rsidRPr="00457C13">
        <w:rPr>
          <w:rFonts w:ascii="Times New Roman" w:hAnsi="Times New Roman" w:cs="Times New Roman"/>
          <w:lang w:val="en-CA"/>
        </w:rPr>
        <w:t xml:space="preserve"> 6 (2):139-52. doi: 10.1071/SH08061.</w:t>
      </w:r>
    </w:p>
    <w:p w14:paraId="5A904885"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lastRenderedPageBreak/>
        <w:t xml:space="preserve">O’Byrne, P., &amp; Holmes, D. (2011). Drug use as boundary play: a qualitative exploration of gay circuit parties. </w:t>
      </w:r>
      <w:r w:rsidRPr="00457C13">
        <w:rPr>
          <w:rFonts w:ascii="Times New Roman" w:hAnsi="Times New Roman" w:cs="Times New Roman"/>
          <w:i/>
          <w:lang w:val="en-CA"/>
        </w:rPr>
        <w:t>Substance Use &amp; Misuse</w:t>
      </w:r>
      <w:r w:rsidRPr="00457C13">
        <w:rPr>
          <w:rFonts w:ascii="Times New Roman" w:hAnsi="Times New Roman" w:cs="Times New Roman"/>
          <w:lang w:val="en-CA"/>
        </w:rPr>
        <w:t>. 46(12): 1510-1522</w:t>
      </w:r>
    </w:p>
    <w:p w14:paraId="6C3B0E46"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Ostrow, D.G., &amp; Stall, R. (2008). "Alcohol, tobacco, and drug use among gay and bisexual men." In </w:t>
      </w:r>
      <w:r w:rsidRPr="00457C13">
        <w:rPr>
          <w:rFonts w:ascii="Times New Roman" w:hAnsi="Times New Roman" w:cs="Times New Roman"/>
          <w:i/>
          <w:iCs/>
          <w:lang w:val="en-CA"/>
        </w:rPr>
        <w:t>Unequal opportunity: Health disparities affecting gay and bisexual men in the United States</w:t>
      </w:r>
      <w:r w:rsidRPr="00457C13">
        <w:rPr>
          <w:rFonts w:ascii="Times New Roman" w:hAnsi="Times New Roman" w:cs="Times New Roman"/>
          <w:lang w:val="en-CA"/>
        </w:rPr>
        <w:t>, 121-158. Oxford University Press, New York.</w:t>
      </w:r>
    </w:p>
    <w:p w14:paraId="309F8C37"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Ostrow, DG. (1996). Substance use, HIV, and gay men. </w:t>
      </w:r>
      <w:r w:rsidRPr="00457C13">
        <w:rPr>
          <w:rFonts w:ascii="Times New Roman" w:hAnsi="Times New Roman" w:cs="Times New Roman"/>
          <w:i/>
          <w:iCs/>
          <w:lang w:val="en-CA"/>
        </w:rPr>
        <w:t xml:space="preserve">Focus </w:t>
      </w:r>
      <w:r w:rsidRPr="00457C13">
        <w:rPr>
          <w:rFonts w:ascii="Times New Roman" w:hAnsi="Times New Roman" w:cs="Times New Roman"/>
          <w:lang w:val="en-CA"/>
        </w:rPr>
        <w:t>11 (7):1-3.</w:t>
      </w:r>
    </w:p>
    <w:p w14:paraId="73D2EC53"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Pakianathan, M., Lee, M., Kelly, B., &amp; Hegazi, A. (2016). How to assess gay, bisexual and other men who have sex with men for chemsex. </w:t>
      </w:r>
      <w:r w:rsidRPr="00457C13">
        <w:rPr>
          <w:rFonts w:ascii="Times New Roman" w:hAnsi="Times New Roman" w:cs="Times New Roman"/>
          <w:i/>
          <w:lang w:val="en-CA"/>
        </w:rPr>
        <w:t>Sexually Transmitted Infection</w:t>
      </w:r>
      <w:r w:rsidRPr="00457C13">
        <w:rPr>
          <w:rFonts w:ascii="Times New Roman" w:hAnsi="Times New Roman" w:cs="Times New Roman"/>
          <w:lang w:val="en-CA"/>
        </w:rPr>
        <w:t>. 92(8):568-570</w:t>
      </w:r>
    </w:p>
    <w:p w14:paraId="7DC11DE4"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Pollock, J. A., Halkitis, P., Moeller, R., Solomon, T., Barton, S., Blachman-Forshay, J… &amp; Love, H. (2012). Alcohol use among young men who have sex with men. </w:t>
      </w:r>
      <w:r w:rsidRPr="00457C13">
        <w:rPr>
          <w:rFonts w:ascii="Times New Roman" w:hAnsi="Times New Roman" w:cs="Times New Roman"/>
          <w:i/>
          <w:iCs/>
          <w:lang w:val="en-CA"/>
        </w:rPr>
        <w:t>Subst Use &amp; Misuse</w:t>
      </w:r>
      <w:r w:rsidRPr="00457C13">
        <w:rPr>
          <w:rFonts w:ascii="Times New Roman" w:hAnsi="Times New Roman" w:cs="Times New Roman"/>
          <w:lang w:val="en-CA"/>
        </w:rPr>
        <w:t xml:space="preserve"> 47 (1):12-21. doi: 10.3109/10826084.2011.618963.</w:t>
      </w:r>
    </w:p>
    <w:p w14:paraId="74A4A9D6"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Race, K. (2009). </w:t>
      </w:r>
      <w:r w:rsidRPr="00457C13">
        <w:rPr>
          <w:rFonts w:ascii="Times New Roman" w:hAnsi="Times New Roman" w:cs="Times New Roman"/>
          <w:i/>
          <w:iCs/>
          <w:lang w:val="en-CA"/>
        </w:rPr>
        <w:t xml:space="preserve">Pleasure consuming medicine: The queer politics of drugs. </w:t>
      </w:r>
      <w:r w:rsidRPr="00457C13">
        <w:rPr>
          <w:rFonts w:ascii="Times New Roman" w:hAnsi="Times New Roman" w:cs="Times New Roman"/>
          <w:lang w:val="en-CA"/>
        </w:rPr>
        <w:t>: Duke University Press.</w:t>
      </w:r>
    </w:p>
    <w:p w14:paraId="6C147A3D"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Reback, C. J., &amp; Fletcher, J. (2014). Reductions in HIV prevalence rates among substance-using men who have sex with men in Los Angeles County, 2008-2011. </w:t>
      </w:r>
      <w:r w:rsidRPr="00457C13">
        <w:rPr>
          <w:rFonts w:ascii="Times New Roman" w:hAnsi="Times New Roman" w:cs="Times New Roman"/>
          <w:i/>
          <w:iCs/>
          <w:lang w:val="en-CA"/>
        </w:rPr>
        <w:t>AIDS Education Prevention</w:t>
      </w:r>
      <w:r w:rsidRPr="00457C13">
        <w:rPr>
          <w:rFonts w:ascii="Times New Roman" w:hAnsi="Times New Roman" w:cs="Times New Roman"/>
          <w:lang w:val="en-CA"/>
        </w:rPr>
        <w:t xml:space="preserve"> 26 (5):459-70. doi: 10.1521/aeap.2014.26.5.459.</w:t>
      </w:r>
    </w:p>
    <w:p w14:paraId="68A26DF8"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Rich, A. J., Lachowsky, N., Cui, Z., Sereda, P., Lal, A., Moore, D., Hogg, R., &amp; Roth, E. (2016). Event-Level Analysis of Anal Sex Roles and Sex Drug Use Among Gay and Bisexual Men in Vancouver, British Columbia, Canada. </w:t>
      </w:r>
      <w:r w:rsidRPr="00457C13">
        <w:rPr>
          <w:rFonts w:ascii="Times New Roman" w:hAnsi="Times New Roman" w:cs="Times New Roman"/>
          <w:i/>
          <w:iCs/>
          <w:lang w:val="en-CA"/>
        </w:rPr>
        <w:t>Archive of Sexual Behavior</w:t>
      </w:r>
      <w:r w:rsidRPr="00457C13">
        <w:rPr>
          <w:rFonts w:ascii="Times New Roman" w:hAnsi="Times New Roman" w:cs="Times New Roman"/>
          <w:lang w:val="en-CA"/>
        </w:rPr>
        <w:t>. doi: 10.1007/s10508-015-0607-0.</w:t>
      </w:r>
    </w:p>
    <w:p w14:paraId="3A61AE04"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Rosario, M., Schrimshaw, E., &amp; Hunter, J. (2004). Predictors of substance use over time among gay, lesbian, and bisexual youths: an examination of three hypotheses. </w:t>
      </w:r>
      <w:r w:rsidRPr="00457C13">
        <w:rPr>
          <w:rFonts w:ascii="Times New Roman" w:hAnsi="Times New Roman" w:cs="Times New Roman"/>
          <w:i/>
          <w:iCs/>
          <w:lang w:val="en-CA"/>
        </w:rPr>
        <w:t>Addictive Behavior</w:t>
      </w:r>
      <w:r w:rsidRPr="00457C13">
        <w:rPr>
          <w:rFonts w:ascii="Times New Roman" w:hAnsi="Times New Roman" w:cs="Times New Roman"/>
          <w:lang w:val="en-CA"/>
        </w:rPr>
        <w:t xml:space="preserve"> 29 (8):1623-31. doi: 10.1016/j.addbeh.2004.02.032.</w:t>
      </w:r>
    </w:p>
    <w:p w14:paraId="505DB102"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lastRenderedPageBreak/>
        <w:t xml:space="preserve">Schmidt, A., Bourne, A., Weatherburn, P., Reid, D., Marcus, U., Hickson, F., EMIS Network. (2016). Illicit drug use among gay and bisexual men in 44 cities: Findings from the European MSM Internet Survey (EMIS). </w:t>
      </w:r>
      <w:r w:rsidRPr="00457C13">
        <w:rPr>
          <w:rFonts w:ascii="Times New Roman" w:hAnsi="Times New Roman" w:cs="Times New Roman"/>
          <w:i/>
          <w:iCs/>
          <w:lang w:val="en-CA"/>
        </w:rPr>
        <w:t>International Journal on Drug Policy</w:t>
      </w:r>
      <w:r w:rsidRPr="00457C13">
        <w:rPr>
          <w:rFonts w:ascii="Times New Roman" w:hAnsi="Times New Roman" w:cs="Times New Roman"/>
          <w:lang w:val="en-CA"/>
        </w:rPr>
        <w:t>. 38:4-12</w:t>
      </w:r>
    </w:p>
    <w:p w14:paraId="355C8699"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Semple, S. J., Strathdee, S., Zians, J., &amp; Patterson, T. (2010). Factors associated with sex in the context of methamphetamine use in different sexual venues among HIV-positive men who have sex with men. </w:t>
      </w:r>
      <w:r w:rsidRPr="00457C13">
        <w:rPr>
          <w:rFonts w:ascii="Times New Roman" w:hAnsi="Times New Roman" w:cs="Times New Roman"/>
          <w:i/>
          <w:iCs/>
          <w:lang w:val="en-CA"/>
        </w:rPr>
        <w:t>BMC Public Health</w:t>
      </w:r>
      <w:r w:rsidRPr="00457C13">
        <w:rPr>
          <w:rFonts w:ascii="Times New Roman" w:hAnsi="Times New Roman" w:cs="Times New Roman"/>
          <w:lang w:val="en-CA"/>
        </w:rPr>
        <w:t xml:space="preserve"> 10 (178):178. doi: 10.1186/1471-2458-10-178.</w:t>
      </w:r>
    </w:p>
    <w:p w14:paraId="39A47280"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Smith, A. M., Grierson, A., Wain, D., Pitts, M., &amp; Pattison, P. (2004). Associations between the sexual behaviour of men who have sex with men and the structure and composition of their social networks. </w:t>
      </w:r>
      <w:r w:rsidRPr="00457C13">
        <w:rPr>
          <w:rFonts w:ascii="Times New Roman" w:hAnsi="Times New Roman" w:cs="Times New Roman"/>
          <w:i/>
          <w:iCs/>
          <w:lang w:val="en-CA"/>
        </w:rPr>
        <w:t>Sexually Transmitted Infections</w:t>
      </w:r>
      <w:r w:rsidRPr="00457C13">
        <w:rPr>
          <w:rFonts w:ascii="Times New Roman" w:hAnsi="Times New Roman" w:cs="Times New Roman"/>
          <w:lang w:val="en-CA"/>
        </w:rPr>
        <w:t xml:space="preserve"> 80 (6):455-458. doi: 10.1136/sti.2004.010355.</w:t>
      </w:r>
    </w:p>
    <w:p w14:paraId="74C966F2"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Stall, R., Paul, J., Greenwood, G., Pollack, L., Bein, E., Crosby, G., Mills, T., Binson, D,.. &amp;  Catania, J. (2001). Alcohol use, drug use and alcohol-related problems among men who have sex with men: the Urban Men's Health Study. </w:t>
      </w:r>
      <w:r w:rsidRPr="00457C13">
        <w:rPr>
          <w:rFonts w:ascii="Times New Roman" w:hAnsi="Times New Roman" w:cs="Times New Roman"/>
          <w:i/>
          <w:iCs/>
          <w:lang w:val="en-CA"/>
        </w:rPr>
        <w:t>Addiction</w:t>
      </w:r>
      <w:r w:rsidRPr="00457C13">
        <w:rPr>
          <w:rFonts w:ascii="Times New Roman" w:hAnsi="Times New Roman" w:cs="Times New Roman"/>
          <w:lang w:val="en-CA"/>
        </w:rPr>
        <w:t xml:space="preserve"> 96 (11):1589-1601. doi: Doi 10.1046/J.1360-0443.2001.961115896.X.</w:t>
      </w:r>
    </w:p>
    <w:p w14:paraId="6D7F58EF"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Tobin, K. E., Cutchin, M., Latkin, C. A., &amp; Takahashi, L. (2013). Social geographies of African American men who have sex with men (MSM): A qualitative exploration of the social, spatial and temporal context of HIV risk in Baltimore, Maryland. </w:t>
      </w:r>
      <w:r w:rsidRPr="00457C13">
        <w:rPr>
          <w:rFonts w:ascii="Times New Roman" w:hAnsi="Times New Roman" w:cs="Times New Roman"/>
          <w:i/>
          <w:iCs/>
          <w:lang w:val="en-CA"/>
        </w:rPr>
        <w:t>Health &amp; Place</w:t>
      </w:r>
      <w:r w:rsidRPr="00457C13">
        <w:rPr>
          <w:rFonts w:ascii="Times New Roman" w:hAnsi="Times New Roman" w:cs="Times New Roman"/>
          <w:lang w:val="en-CA"/>
        </w:rPr>
        <w:t xml:space="preserve"> 22:1-6. doi: 10.1016/j.healthplace.2013.02.005.</w:t>
      </w:r>
    </w:p>
    <w:p w14:paraId="4983AEF4"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t xml:space="preserve">Vosburgh, H. W., Mansergh, G., Sullivan, P., &amp; Purcell, D. (2012). A Review of the Literature on Event-Level Substance Use and Sexual Risk Behavior Among Men Who Have Sex with Men. </w:t>
      </w:r>
      <w:r w:rsidRPr="00457C13">
        <w:rPr>
          <w:rFonts w:ascii="Times New Roman" w:hAnsi="Times New Roman" w:cs="Times New Roman"/>
          <w:i/>
          <w:iCs/>
          <w:lang w:val="en-CA"/>
        </w:rPr>
        <w:t>Aids and Behavior</w:t>
      </w:r>
      <w:r w:rsidRPr="00457C13">
        <w:rPr>
          <w:rFonts w:ascii="Times New Roman" w:hAnsi="Times New Roman" w:cs="Times New Roman"/>
          <w:lang w:val="en-CA"/>
        </w:rPr>
        <w:t xml:space="preserve"> 16 (6):1394-1410. doi: 10.1007/s10461-011-0131-8.</w:t>
      </w:r>
    </w:p>
    <w:p w14:paraId="5BDB904B" w14:textId="77777777" w:rsidR="00116B05" w:rsidRPr="00457C13" w:rsidRDefault="00116B05" w:rsidP="00457C13">
      <w:pPr>
        <w:pStyle w:val="EndNoteBibliography"/>
        <w:spacing w:after="0" w:line="480" w:lineRule="auto"/>
        <w:ind w:left="720" w:hanging="720"/>
        <w:rPr>
          <w:rFonts w:ascii="Times New Roman" w:hAnsi="Times New Roman" w:cs="Times New Roman"/>
          <w:lang w:val="en-CA"/>
        </w:rPr>
      </w:pPr>
      <w:r w:rsidRPr="00457C13">
        <w:rPr>
          <w:rFonts w:ascii="Times New Roman" w:hAnsi="Times New Roman" w:cs="Times New Roman"/>
          <w:lang w:val="en-CA"/>
        </w:rPr>
        <w:lastRenderedPageBreak/>
        <w:t xml:space="preserve">Wells, B. E., Golub, S., &amp; Parsons, J. (2011). An Integrated Theoretical Approach to Substance Use and Risky Sexual Behavior Among Men Who Have Sex with Men. </w:t>
      </w:r>
      <w:r w:rsidRPr="00457C13">
        <w:rPr>
          <w:rFonts w:ascii="Times New Roman" w:hAnsi="Times New Roman" w:cs="Times New Roman"/>
          <w:i/>
          <w:iCs/>
          <w:lang w:val="en-CA"/>
        </w:rPr>
        <w:t>Aids and Behavior</w:t>
      </w:r>
      <w:r w:rsidRPr="00457C13">
        <w:rPr>
          <w:rFonts w:ascii="Times New Roman" w:hAnsi="Times New Roman" w:cs="Times New Roman"/>
          <w:lang w:val="en-CA"/>
        </w:rPr>
        <w:t xml:space="preserve"> 15 (3):509-520. doi: 10.1007/s10461-010-9767-z.</w:t>
      </w:r>
    </w:p>
    <w:p w14:paraId="113B7C4B" w14:textId="77777777" w:rsidR="00116B05" w:rsidRPr="00457C13" w:rsidRDefault="00116B05" w:rsidP="00457C13">
      <w:pPr>
        <w:spacing w:after="0" w:line="480" w:lineRule="auto"/>
        <w:ind w:left="810" w:hanging="720"/>
        <w:rPr>
          <w:rFonts w:ascii="Times New Roman" w:hAnsi="Times New Roman" w:cs="Times New Roman"/>
          <w:sz w:val="24"/>
          <w:szCs w:val="24"/>
          <w:lang w:val="en-CA"/>
        </w:rPr>
      </w:pPr>
      <w:r w:rsidRPr="00457C13">
        <w:rPr>
          <w:rFonts w:ascii="Times New Roman" w:hAnsi="Times New Roman" w:cs="Times New Roman"/>
          <w:sz w:val="24"/>
          <w:szCs w:val="24"/>
          <w:lang w:val="en-CA"/>
        </w:rPr>
        <w:t xml:space="preserve">Wells, B. E., Kelly, B., Golub, S., Grov, C &amp; Parsons, J. (2010). Patterns of Alcohol Consumption and Sexual Behavior among Young Adults in Nightclubs. </w:t>
      </w:r>
      <w:r w:rsidRPr="00457C13">
        <w:rPr>
          <w:rFonts w:ascii="Times New Roman" w:hAnsi="Times New Roman" w:cs="Times New Roman"/>
          <w:i/>
          <w:iCs/>
          <w:sz w:val="24"/>
          <w:szCs w:val="24"/>
          <w:lang w:val="en-CA"/>
        </w:rPr>
        <w:t>American Journal of Drug and Alcohol Abuse</w:t>
      </w:r>
      <w:r w:rsidRPr="00457C13">
        <w:rPr>
          <w:rFonts w:ascii="Times New Roman" w:hAnsi="Times New Roman" w:cs="Times New Roman"/>
          <w:sz w:val="24"/>
          <w:szCs w:val="24"/>
          <w:lang w:val="en-CA"/>
        </w:rPr>
        <w:t xml:space="preserve"> 36 (1):39-45. doi: 10.3109/00952990903544836</w:t>
      </w:r>
    </w:p>
    <w:p w14:paraId="2A3B5F36" w14:textId="77777777" w:rsidR="00CE2354" w:rsidRPr="00457C13" w:rsidRDefault="00CE2354" w:rsidP="00457C13">
      <w:pPr>
        <w:spacing w:after="0" w:line="480" w:lineRule="auto"/>
        <w:rPr>
          <w:rFonts w:ascii="Times New Roman" w:hAnsi="Times New Roman" w:cs="Times New Roman"/>
          <w:sz w:val="24"/>
          <w:szCs w:val="24"/>
          <w:lang w:val="en-CA"/>
        </w:rPr>
      </w:pPr>
    </w:p>
    <w:sectPr w:rsidR="00CE2354" w:rsidRPr="00457C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28411C"/>
    <w:multiLevelType w:val="hybridMultilevel"/>
    <w:tmpl w:val="E9723DEC"/>
    <w:numStyleLink w:val="ImportedStyle1"/>
  </w:abstractNum>
  <w:abstractNum w:abstractNumId="1" w15:restartNumberingAfterBreak="0">
    <w:nsid w:val="5F21459E"/>
    <w:multiLevelType w:val="hybridMultilevel"/>
    <w:tmpl w:val="E9723DEC"/>
    <w:styleLink w:val="ImportedStyle1"/>
    <w:lvl w:ilvl="0" w:tplc="E10E935C">
      <w:start w:val="1"/>
      <w:numFmt w:val="decimal"/>
      <w:lvlText w:val="%1."/>
      <w:lvlJc w:val="left"/>
      <w:pPr>
        <w:ind w:left="720" w:hanging="72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1" w:tplc="A85201AA">
      <w:start w:val="1"/>
      <w:numFmt w:val="lowerLetter"/>
      <w:lvlText w:val="%2."/>
      <w:lvlJc w:val="left"/>
      <w:pPr>
        <w:ind w:left="720" w:hanging="72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2" w:tplc="10003274">
      <w:start w:val="1"/>
      <w:numFmt w:val="lowerRoman"/>
      <w:lvlText w:val="%3."/>
      <w:lvlJc w:val="left"/>
      <w:pPr>
        <w:ind w:left="1440" w:hanging="6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3" w:tplc="101C4FBA">
      <w:start w:val="1"/>
      <w:numFmt w:val="decimal"/>
      <w:lvlText w:val="%4."/>
      <w:lvlJc w:val="left"/>
      <w:pPr>
        <w:ind w:left="2160" w:hanging="72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4" w:tplc="E78A28D6">
      <w:start w:val="1"/>
      <w:numFmt w:val="lowerLetter"/>
      <w:lvlText w:val="%5."/>
      <w:lvlJc w:val="left"/>
      <w:pPr>
        <w:ind w:left="2880" w:hanging="72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5" w:tplc="098CB442">
      <w:start w:val="1"/>
      <w:numFmt w:val="lowerRoman"/>
      <w:lvlText w:val="%6."/>
      <w:lvlJc w:val="left"/>
      <w:pPr>
        <w:ind w:left="3600" w:hanging="6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6" w:tplc="DEBC6684">
      <w:start w:val="1"/>
      <w:numFmt w:val="decimal"/>
      <w:lvlText w:val="%7."/>
      <w:lvlJc w:val="left"/>
      <w:pPr>
        <w:ind w:left="4320" w:hanging="72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7" w:tplc="31001D52">
      <w:start w:val="1"/>
      <w:numFmt w:val="lowerLetter"/>
      <w:lvlText w:val="%8."/>
      <w:lvlJc w:val="left"/>
      <w:pPr>
        <w:ind w:left="5040" w:hanging="72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8" w:tplc="1F3A672A">
      <w:start w:val="1"/>
      <w:numFmt w:val="lowerRoman"/>
      <w:lvlText w:val="%9."/>
      <w:lvlJc w:val="left"/>
      <w:pPr>
        <w:ind w:left="5760" w:hanging="6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0C05"/>
    <w:rsid w:val="00010DF3"/>
    <w:rsid w:val="000F7F95"/>
    <w:rsid w:val="00116B05"/>
    <w:rsid w:val="002C4280"/>
    <w:rsid w:val="0037264C"/>
    <w:rsid w:val="003E282C"/>
    <w:rsid w:val="00457C13"/>
    <w:rsid w:val="005677DC"/>
    <w:rsid w:val="0061485C"/>
    <w:rsid w:val="00667349"/>
    <w:rsid w:val="00720C05"/>
    <w:rsid w:val="00887C0C"/>
    <w:rsid w:val="00930DC5"/>
    <w:rsid w:val="009A1308"/>
    <w:rsid w:val="00A118E0"/>
    <w:rsid w:val="00A81E04"/>
    <w:rsid w:val="00AE1930"/>
    <w:rsid w:val="00B74DE3"/>
    <w:rsid w:val="00B94205"/>
    <w:rsid w:val="00BF4EDF"/>
    <w:rsid w:val="00C53B6A"/>
    <w:rsid w:val="00CE2354"/>
    <w:rsid w:val="00D04249"/>
    <w:rsid w:val="00E977EA"/>
    <w:rsid w:val="00F04923"/>
    <w:rsid w:val="00F53B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15A71"/>
  <w15:chartTrackingRefBased/>
  <w15:docId w15:val="{2EFD6E54-50F8-8B4E-A6FE-C3EBC492D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720C05"/>
    <w:pPr>
      <w:pBdr>
        <w:top w:val="nil"/>
        <w:left w:val="nil"/>
        <w:bottom w:val="nil"/>
        <w:right w:val="nil"/>
        <w:between w:val="nil"/>
        <w:bar w:val="nil"/>
      </w:pBdr>
      <w:spacing w:after="200" w:line="240" w:lineRule="auto"/>
    </w:pPr>
    <w:rPr>
      <w:rFonts w:ascii="Cambria" w:eastAsia="Cambria" w:hAnsi="Cambria" w:cs="Cambria"/>
      <w:color w:val="000000"/>
      <w:sz w:val="24"/>
      <w:szCs w:val="24"/>
      <w:u w:color="000000"/>
      <w:bdr w:val="nil"/>
      <w:lang w:val="de-DE"/>
    </w:rPr>
  </w:style>
  <w:style w:type="paragraph" w:customStyle="1" w:styleId="Default">
    <w:name w:val="Default"/>
    <w:rsid w:val="00720C05"/>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rPr>
  </w:style>
  <w:style w:type="paragraph" w:customStyle="1" w:styleId="Body">
    <w:name w:val="Body"/>
    <w:rsid w:val="00720C05"/>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rPr>
  </w:style>
  <w:style w:type="paragraph" w:styleId="CommentText">
    <w:name w:val="annotation text"/>
    <w:basedOn w:val="Normal"/>
    <w:link w:val="CommentTextChar"/>
    <w:uiPriority w:val="99"/>
    <w:semiHidden/>
    <w:unhideWhenUsed/>
    <w:rsid w:val="00720C0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CommentTextChar">
    <w:name w:val="Comment Text Char"/>
    <w:basedOn w:val="DefaultParagraphFont"/>
    <w:link w:val="CommentText"/>
    <w:uiPriority w:val="99"/>
    <w:semiHidden/>
    <w:rsid w:val="00720C05"/>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720C05"/>
    <w:rPr>
      <w:sz w:val="16"/>
      <w:szCs w:val="16"/>
    </w:rPr>
  </w:style>
  <w:style w:type="paragraph" w:styleId="BalloonText">
    <w:name w:val="Balloon Text"/>
    <w:basedOn w:val="Normal"/>
    <w:link w:val="BalloonTextChar"/>
    <w:uiPriority w:val="99"/>
    <w:semiHidden/>
    <w:unhideWhenUsed/>
    <w:rsid w:val="00720C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0C05"/>
    <w:rPr>
      <w:rFonts w:ascii="Segoe UI" w:hAnsi="Segoe UI" w:cs="Segoe UI"/>
      <w:sz w:val="18"/>
      <w:szCs w:val="18"/>
    </w:rPr>
  </w:style>
  <w:style w:type="paragraph" w:customStyle="1" w:styleId="EndNoteBibliography">
    <w:name w:val="EndNote Bibliography"/>
    <w:rsid w:val="00116B05"/>
    <w:pPr>
      <w:pBdr>
        <w:top w:val="nil"/>
        <w:left w:val="nil"/>
        <w:bottom w:val="nil"/>
        <w:right w:val="nil"/>
        <w:between w:val="nil"/>
        <w:bar w:val="nil"/>
      </w:pBdr>
      <w:spacing w:after="200" w:line="240" w:lineRule="auto"/>
    </w:pPr>
    <w:rPr>
      <w:rFonts w:ascii="Cambria" w:eastAsia="Cambria" w:hAnsi="Cambria" w:cs="Cambria"/>
      <w:color w:val="000000"/>
      <w:sz w:val="24"/>
      <w:szCs w:val="24"/>
      <w:u w:color="000000"/>
      <w:bdr w:val="nil"/>
    </w:rPr>
  </w:style>
  <w:style w:type="numbering" w:customStyle="1" w:styleId="ImportedStyle1">
    <w:name w:val="Imported Style 1"/>
    <w:rsid w:val="00C53B6A"/>
    <w:pPr>
      <w:numPr>
        <w:numId w:val="1"/>
      </w:numPr>
    </w:pPr>
  </w:style>
  <w:style w:type="paragraph" w:styleId="Revision">
    <w:name w:val="Revision"/>
    <w:hidden/>
    <w:uiPriority w:val="99"/>
    <w:semiHidden/>
    <w:rsid w:val="00457C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73065</Words>
  <Characters>416474</Characters>
  <Application>Microsoft Office Word</Application>
  <DocSecurity>0</DocSecurity>
  <Lines>3470</Lines>
  <Paragraphs>9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ception</dc:creator>
  <cp:keywords/>
  <dc:description/>
  <cp:lastModifiedBy>Microsoft Office User</cp:lastModifiedBy>
  <cp:revision>2</cp:revision>
  <dcterms:created xsi:type="dcterms:W3CDTF">2019-05-30T10:55:00Z</dcterms:created>
  <dcterms:modified xsi:type="dcterms:W3CDTF">2019-05-30T10:55:00Z</dcterms:modified>
</cp:coreProperties>
</file>